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8.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9.xml" ContentType="application/vnd.openxmlformats-officedocument.drawingml.chart+xml"/>
  <Override PartName="/word/drawings/drawing6.xml" ContentType="application/vnd.openxmlformats-officedocument.drawingml.chartshapes+xml"/>
  <Override PartName="/word/charts/chart10.xml" ContentType="application/vnd.openxmlformats-officedocument.drawingml.chart+xml"/>
  <Override PartName="/word/drawings/drawing7.xml" ContentType="application/vnd.openxmlformats-officedocument.drawingml.chartshapes+xml"/>
  <Override PartName="/word/charts/chart11.xml" ContentType="application/vnd.openxmlformats-officedocument.drawingml.chart+xml"/>
  <Override PartName="/word/drawings/drawing8.xml" ContentType="application/vnd.openxmlformats-officedocument.drawingml.chartshapes+xml"/>
  <Override PartName="/word/charts/chart12.xml" ContentType="application/vnd.openxmlformats-officedocument.drawingml.chart+xml"/>
  <Override PartName="/word/theme/themeOverride1.xml" ContentType="application/vnd.openxmlformats-officedocument.themeOverride+xml"/>
  <Override PartName="/word/drawings/drawing9.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095EEC" w14:textId="6A03B3AC" w:rsidR="00171572" w:rsidRPr="001011C9" w:rsidRDefault="00171572" w:rsidP="001011C9">
      <w:pPr>
        <w:pStyle w:val="Heading1"/>
        <w:spacing w:before="0" w:line="240" w:lineRule="auto"/>
        <w:jc w:val="both"/>
        <w:rPr>
          <w:rFonts w:asciiTheme="minorHAnsi" w:hAnsiTheme="minorHAnsi" w:cstheme="minorHAnsi"/>
          <w:color w:val="000000" w:themeColor="text1"/>
          <w:sz w:val="22"/>
          <w:szCs w:val="22"/>
        </w:rPr>
      </w:pPr>
      <w:bookmarkStart w:id="0" w:name="_Toc51605228"/>
      <w:r w:rsidRPr="001011C9">
        <w:rPr>
          <w:rFonts w:asciiTheme="minorHAnsi" w:hAnsiTheme="minorHAnsi" w:cstheme="minorHAnsi"/>
          <w:color w:val="000000" w:themeColor="text1"/>
          <w:sz w:val="22"/>
          <w:szCs w:val="22"/>
        </w:rPr>
        <w:t>Supplementary data</w:t>
      </w:r>
      <w:bookmarkEnd w:id="0"/>
    </w:p>
    <w:p w14:paraId="67FEAA73" w14:textId="77777777" w:rsidR="0054690B" w:rsidRPr="001011C9" w:rsidRDefault="0054690B" w:rsidP="001011C9">
      <w:pPr>
        <w:spacing w:after="0" w:line="240" w:lineRule="auto"/>
        <w:jc w:val="both"/>
        <w:rPr>
          <w:rFonts w:cstheme="minorHAnsi"/>
          <w:b/>
        </w:rPr>
      </w:pPr>
    </w:p>
    <w:tbl>
      <w:tblPr>
        <w:tblStyle w:val="TableGrid"/>
        <w:tblpPr w:leftFromText="180" w:rightFromText="180" w:vertAnchor="text" w:horzAnchor="margin" w:tblpY="470"/>
        <w:tblW w:w="8948" w:type="dxa"/>
        <w:tblLayout w:type="fixed"/>
        <w:tblLook w:val="04A0" w:firstRow="1" w:lastRow="0" w:firstColumn="1" w:lastColumn="0" w:noHBand="0" w:noVBand="1"/>
      </w:tblPr>
      <w:tblGrid>
        <w:gridCol w:w="1372"/>
        <w:gridCol w:w="3063"/>
        <w:gridCol w:w="1656"/>
        <w:gridCol w:w="2857"/>
      </w:tblGrid>
      <w:tr w:rsidR="001011C9" w:rsidRPr="001011C9" w14:paraId="628F6ED9" w14:textId="77777777" w:rsidTr="001011C9">
        <w:trPr>
          <w:trHeight w:val="75"/>
        </w:trPr>
        <w:tc>
          <w:tcPr>
            <w:tcW w:w="1372" w:type="dxa"/>
            <w:vAlign w:val="center"/>
          </w:tcPr>
          <w:p w14:paraId="21A9330A"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Items</w:t>
            </w:r>
          </w:p>
        </w:tc>
        <w:tc>
          <w:tcPr>
            <w:tcW w:w="3063" w:type="dxa"/>
            <w:vAlign w:val="center"/>
          </w:tcPr>
          <w:p w14:paraId="7317C040"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Name</w:t>
            </w:r>
          </w:p>
        </w:tc>
        <w:tc>
          <w:tcPr>
            <w:tcW w:w="1656" w:type="dxa"/>
            <w:vAlign w:val="center"/>
          </w:tcPr>
          <w:p w14:paraId="71374B3C"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Brand/company</w:t>
            </w:r>
          </w:p>
        </w:tc>
        <w:tc>
          <w:tcPr>
            <w:tcW w:w="2857" w:type="dxa"/>
            <w:vAlign w:val="center"/>
          </w:tcPr>
          <w:p w14:paraId="714E43E4"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Purposes</w:t>
            </w:r>
          </w:p>
        </w:tc>
      </w:tr>
      <w:tr w:rsidR="001011C9" w:rsidRPr="001011C9" w14:paraId="098325BC" w14:textId="77777777" w:rsidTr="001011C9">
        <w:trPr>
          <w:trHeight w:val="78"/>
        </w:trPr>
        <w:tc>
          <w:tcPr>
            <w:tcW w:w="1372" w:type="dxa"/>
            <w:vMerge w:val="restart"/>
            <w:vAlign w:val="center"/>
          </w:tcPr>
          <w:p w14:paraId="339C5FC3"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Chemicals</w:t>
            </w:r>
          </w:p>
        </w:tc>
        <w:tc>
          <w:tcPr>
            <w:tcW w:w="3063" w:type="dxa"/>
            <w:vAlign w:val="center"/>
          </w:tcPr>
          <w:p w14:paraId="11128905"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Ultra-pure HNO3 Acid</w:t>
            </w:r>
          </w:p>
        </w:tc>
        <w:tc>
          <w:tcPr>
            <w:tcW w:w="1656" w:type="dxa"/>
            <w:vAlign w:val="center"/>
          </w:tcPr>
          <w:p w14:paraId="0F1F3BBE" w14:textId="77777777" w:rsidR="001011C9" w:rsidRPr="001011C9" w:rsidRDefault="001011C9" w:rsidP="001011C9">
            <w:pPr>
              <w:spacing w:after="0" w:line="240" w:lineRule="auto"/>
              <w:rPr>
                <w:rFonts w:cstheme="minorHAnsi"/>
                <w:color w:val="000000" w:themeColor="text1"/>
                <w:sz w:val="20"/>
                <w:szCs w:val="20"/>
              </w:rPr>
            </w:pPr>
            <w:r w:rsidRPr="001011C9">
              <w:rPr>
                <w:rFonts w:eastAsia="Times New Roman" w:cstheme="minorHAnsi"/>
                <w:bCs/>
                <w:color w:val="000000" w:themeColor="text1"/>
                <w:sz w:val="20"/>
                <w:szCs w:val="20"/>
                <w:lang w:eastAsia="nl-NL"/>
              </w:rPr>
              <w:t>Sigma Aldrich</w:t>
            </w:r>
          </w:p>
        </w:tc>
        <w:tc>
          <w:tcPr>
            <w:tcW w:w="2857" w:type="dxa"/>
            <w:vAlign w:val="center"/>
          </w:tcPr>
          <w:p w14:paraId="3C43A0F8"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To acidify water samples</w:t>
            </w:r>
          </w:p>
        </w:tc>
      </w:tr>
      <w:tr w:rsidR="001011C9" w:rsidRPr="001011C9" w14:paraId="5F300305" w14:textId="77777777" w:rsidTr="001011C9">
        <w:trPr>
          <w:trHeight w:val="75"/>
        </w:trPr>
        <w:tc>
          <w:tcPr>
            <w:tcW w:w="1372" w:type="dxa"/>
            <w:vMerge/>
            <w:vAlign w:val="center"/>
          </w:tcPr>
          <w:p w14:paraId="074B5665" w14:textId="77777777" w:rsidR="001011C9" w:rsidRPr="001011C9" w:rsidRDefault="001011C9" w:rsidP="001011C9">
            <w:pPr>
              <w:spacing w:after="0" w:line="240" w:lineRule="auto"/>
              <w:rPr>
                <w:rFonts w:cstheme="minorHAnsi"/>
                <w:color w:val="000000" w:themeColor="text1"/>
                <w:sz w:val="20"/>
                <w:szCs w:val="20"/>
              </w:rPr>
            </w:pPr>
          </w:p>
        </w:tc>
        <w:tc>
          <w:tcPr>
            <w:tcW w:w="3063" w:type="dxa"/>
            <w:vAlign w:val="center"/>
          </w:tcPr>
          <w:p w14:paraId="703E23E6" w14:textId="77777777" w:rsidR="001011C9" w:rsidRPr="001011C9" w:rsidRDefault="001011C9" w:rsidP="001011C9">
            <w:pPr>
              <w:spacing w:after="0" w:line="240" w:lineRule="auto"/>
              <w:rPr>
                <w:rFonts w:cstheme="minorHAnsi"/>
                <w:color w:val="000000" w:themeColor="text1"/>
                <w:sz w:val="20"/>
                <w:szCs w:val="20"/>
                <w:lang w:val="nl-NL"/>
              </w:rPr>
            </w:pPr>
            <w:r w:rsidRPr="001011C9">
              <w:rPr>
                <w:rFonts w:eastAsia="Times New Roman" w:cstheme="minorHAnsi"/>
                <w:color w:val="000000" w:themeColor="text1"/>
                <w:sz w:val="20"/>
                <w:szCs w:val="20"/>
                <w:lang w:val="nl-NL" w:eastAsia="nl-NL"/>
              </w:rPr>
              <w:t xml:space="preserve">35% (w/w) </w:t>
            </w:r>
            <w:proofErr w:type="spellStart"/>
            <w:r w:rsidRPr="001011C9">
              <w:rPr>
                <w:rFonts w:eastAsia="Times New Roman" w:cstheme="minorHAnsi"/>
                <w:color w:val="000000" w:themeColor="text1"/>
                <w:sz w:val="20"/>
                <w:szCs w:val="20"/>
                <w:lang w:val="nl-NL" w:eastAsia="nl-NL"/>
              </w:rPr>
              <w:t>hydrogen</w:t>
            </w:r>
            <w:proofErr w:type="spellEnd"/>
            <w:r w:rsidRPr="001011C9">
              <w:rPr>
                <w:rFonts w:eastAsia="Times New Roman" w:cstheme="minorHAnsi"/>
                <w:color w:val="000000" w:themeColor="text1"/>
                <w:sz w:val="20"/>
                <w:szCs w:val="20"/>
                <w:lang w:val="nl-NL" w:eastAsia="nl-NL"/>
              </w:rPr>
              <w:t xml:space="preserve"> peroxide (H2O2)</w:t>
            </w:r>
          </w:p>
        </w:tc>
        <w:tc>
          <w:tcPr>
            <w:tcW w:w="1656" w:type="dxa"/>
            <w:vAlign w:val="center"/>
          </w:tcPr>
          <w:p w14:paraId="1AF42C23" w14:textId="77777777" w:rsidR="001011C9" w:rsidRPr="001011C9" w:rsidRDefault="001011C9" w:rsidP="001011C9">
            <w:pPr>
              <w:spacing w:after="0" w:line="240" w:lineRule="auto"/>
              <w:rPr>
                <w:rFonts w:eastAsia="Times New Roman" w:cstheme="minorHAnsi"/>
                <w:bCs/>
                <w:color w:val="000000" w:themeColor="text1"/>
                <w:sz w:val="20"/>
                <w:szCs w:val="20"/>
                <w:lang w:eastAsia="nl-NL"/>
              </w:rPr>
            </w:pPr>
            <w:r w:rsidRPr="001011C9">
              <w:rPr>
                <w:rFonts w:eastAsia="Times New Roman" w:cstheme="minorHAnsi"/>
                <w:bCs/>
                <w:color w:val="000000" w:themeColor="text1"/>
                <w:sz w:val="20"/>
                <w:szCs w:val="20"/>
                <w:lang w:eastAsia="nl-NL"/>
              </w:rPr>
              <w:t>Sigma Aldrich</w:t>
            </w:r>
          </w:p>
        </w:tc>
        <w:tc>
          <w:tcPr>
            <w:tcW w:w="2857" w:type="dxa"/>
            <w:vAlign w:val="center"/>
          </w:tcPr>
          <w:p w14:paraId="244DFEAD"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To sterilize storage-containers</w:t>
            </w:r>
          </w:p>
        </w:tc>
      </w:tr>
      <w:tr w:rsidR="001011C9" w:rsidRPr="001011C9" w14:paraId="1A413D04" w14:textId="77777777" w:rsidTr="001011C9">
        <w:trPr>
          <w:trHeight w:val="75"/>
        </w:trPr>
        <w:tc>
          <w:tcPr>
            <w:tcW w:w="1372" w:type="dxa"/>
            <w:vMerge/>
            <w:vAlign w:val="center"/>
          </w:tcPr>
          <w:p w14:paraId="4FF0BE4B" w14:textId="77777777" w:rsidR="001011C9" w:rsidRPr="001011C9" w:rsidRDefault="001011C9" w:rsidP="001011C9">
            <w:pPr>
              <w:spacing w:after="0" w:line="240" w:lineRule="auto"/>
              <w:rPr>
                <w:rFonts w:cstheme="minorHAnsi"/>
                <w:color w:val="000000" w:themeColor="text1"/>
                <w:sz w:val="20"/>
                <w:szCs w:val="20"/>
              </w:rPr>
            </w:pPr>
          </w:p>
        </w:tc>
        <w:tc>
          <w:tcPr>
            <w:tcW w:w="3063" w:type="dxa"/>
            <w:vAlign w:val="center"/>
          </w:tcPr>
          <w:p w14:paraId="61C1172A"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 xml:space="preserve">pH, ORP calibration </w:t>
            </w:r>
            <w:proofErr w:type="spellStart"/>
            <w:r w:rsidRPr="001011C9">
              <w:rPr>
                <w:rFonts w:cstheme="minorHAnsi"/>
                <w:color w:val="000000" w:themeColor="text1"/>
                <w:sz w:val="20"/>
                <w:szCs w:val="20"/>
              </w:rPr>
              <w:t>liquide</w:t>
            </w:r>
            <w:proofErr w:type="spellEnd"/>
            <w:r w:rsidRPr="001011C9">
              <w:rPr>
                <w:rFonts w:cstheme="minorHAnsi"/>
                <w:color w:val="000000" w:themeColor="text1"/>
                <w:sz w:val="20"/>
                <w:szCs w:val="20"/>
              </w:rPr>
              <w:t xml:space="preserve"> chemicals</w:t>
            </w:r>
          </w:p>
        </w:tc>
        <w:tc>
          <w:tcPr>
            <w:tcW w:w="1656" w:type="dxa"/>
            <w:vAlign w:val="center"/>
          </w:tcPr>
          <w:p w14:paraId="47A290E1" w14:textId="77777777" w:rsidR="001011C9" w:rsidRPr="001011C9" w:rsidRDefault="001011C9" w:rsidP="001011C9">
            <w:pPr>
              <w:spacing w:after="0" w:line="240" w:lineRule="auto"/>
              <w:rPr>
                <w:rFonts w:cstheme="minorHAnsi"/>
                <w:color w:val="000000" w:themeColor="text1"/>
                <w:sz w:val="20"/>
                <w:szCs w:val="20"/>
              </w:rPr>
            </w:pPr>
            <w:r w:rsidRPr="001011C9">
              <w:rPr>
                <w:rFonts w:eastAsia="Times New Roman" w:cstheme="minorHAnsi"/>
                <w:bCs/>
                <w:color w:val="000000" w:themeColor="text1"/>
                <w:sz w:val="20"/>
                <w:szCs w:val="20"/>
                <w:lang w:eastAsia="nl-NL"/>
              </w:rPr>
              <w:t>Sigma Aldrich</w:t>
            </w:r>
          </w:p>
        </w:tc>
        <w:tc>
          <w:tcPr>
            <w:tcW w:w="2857" w:type="dxa"/>
            <w:vAlign w:val="center"/>
          </w:tcPr>
          <w:p w14:paraId="429CF3C9"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To calibrate pH, and ORP field kits (devices)</w:t>
            </w:r>
          </w:p>
        </w:tc>
      </w:tr>
      <w:tr w:rsidR="001011C9" w:rsidRPr="001011C9" w14:paraId="1B03B53C" w14:textId="77777777" w:rsidTr="001011C9">
        <w:trPr>
          <w:trHeight w:val="75"/>
        </w:trPr>
        <w:tc>
          <w:tcPr>
            <w:tcW w:w="1372" w:type="dxa"/>
            <w:vMerge/>
            <w:vAlign w:val="center"/>
          </w:tcPr>
          <w:p w14:paraId="53CE7182" w14:textId="77777777" w:rsidR="001011C9" w:rsidRPr="001011C9" w:rsidRDefault="001011C9" w:rsidP="001011C9">
            <w:pPr>
              <w:spacing w:after="0" w:line="240" w:lineRule="auto"/>
              <w:rPr>
                <w:rFonts w:cstheme="minorHAnsi"/>
                <w:color w:val="000000" w:themeColor="text1"/>
                <w:sz w:val="20"/>
                <w:szCs w:val="20"/>
              </w:rPr>
            </w:pPr>
          </w:p>
        </w:tc>
        <w:tc>
          <w:tcPr>
            <w:tcW w:w="3063" w:type="dxa"/>
            <w:vAlign w:val="center"/>
          </w:tcPr>
          <w:p w14:paraId="31E564C4" w14:textId="77777777" w:rsidR="001011C9" w:rsidRPr="001011C9" w:rsidRDefault="001011C9" w:rsidP="001011C9">
            <w:pPr>
              <w:spacing w:after="0" w:line="240" w:lineRule="auto"/>
              <w:rPr>
                <w:rFonts w:cstheme="minorHAnsi"/>
                <w:color w:val="000000" w:themeColor="text1"/>
                <w:sz w:val="20"/>
                <w:szCs w:val="20"/>
              </w:rPr>
            </w:pPr>
            <w:proofErr w:type="spellStart"/>
            <w:r w:rsidRPr="001011C9">
              <w:rPr>
                <w:rFonts w:eastAsia="Times New Roman" w:cstheme="minorHAnsi"/>
                <w:color w:val="000000" w:themeColor="text1"/>
                <w:sz w:val="20"/>
                <w:szCs w:val="20"/>
                <w:lang w:eastAsia="nl-NL"/>
              </w:rPr>
              <w:t>Amberlite</w:t>
            </w:r>
            <w:proofErr w:type="spellEnd"/>
            <w:r w:rsidRPr="001011C9">
              <w:rPr>
                <w:rFonts w:eastAsia="Times New Roman" w:cstheme="minorHAnsi"/>
                <w:color w:val="000000" w:themeColor="text1"/>
                <w:sz w:val="20"/>
                <w:szCs w:val="20"/>
                <w:lang w:eastAsia="nl-NL"/>
              </w:rPr>
              <w:t>® IRA-400 chlorite resin</w:t>
            </w:r>
          </w:p>
        </w:tc>
        <w:tc>
          <w:tcPr>
            <w:tcW w:w="1656" w:type="dxa"/>
            <w:vAlign w:val="center"/>
          </w:tcPr>
          <w:p w14:paraId="48577331" w14:textId="77777777" w:rsidR="001011C9" w:rsidRPr="001011C9" w:rsidRDefault="001011C9" w:rsidP="001011C9">
            <w:pPr>
              <w:spacing w:after="0" w:line="240" w:lineRule="auto"/>
              <w:rPr>
                <w:rFonts w:cstheme="minorHAnsi"/>
                <w:color w:val="000000" w:themeColor="text1"/>
                <w:sz w:val="20"/>
                <w:szCs w:val="20"/>
              </w:rPr>
            </w:pPr>
            <w:r w:rsidRPr="001011C9">
              <w:rPr>
                <w:rFonts w:eastAsia="Times New Roman" w:cstheme="minorHAnsi"/>
                <w:bCs/>
                <w:color w:val="000000" w:themeColor="text1"/>
                <w:sz w:val="20"/>
                <w:szCs w:val="20"/>
                <w:lang w:eastAsia="nl-NL"/>
              </w:rPr>
              <w:t>Sigma Aldrich</w:t>
            </w:r>
          </w:p>
        </w:tc>
        <w:tc>
          <w:tcPr>
            <w:tcW w:w="2857" w:type="dxa"/>
            <w:vAlign w:val="center"/>
          </w:tcPr>
          <w:p w14:paraId="5DEAFD49"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For As speciation</w:t>
            </w:r>
          </w:p>
        </w:tc>
      </w:tr>
      <w:tr w:rsidR="001011C9" w:rsidRPr="001011C9" w14:paraId="4A91ED9E" w14:textId="77777777" w:rsidTr="001011C9">
        <w:trPr>
          <w:trHeight w:val="75"/>
        </w:trPr>
        <w:tc>
          <w:tcPr>
            <w:tcW w:w="1372" w:type="dxa"/>
            <w:vMerge/>
            <w:vAlign w:val="center"/>
          </w:tcPr>
          <w:p w14:paraId="784C7EDC" w14:textId="77777777" w:rsidR="001011C9" w:rsidRPr="001011C9" w:rsidRDefault="001011C9" w:rsidP="001011C9">
            <w:pPr>
              <w:spacing w:after="0" w:line="240" w:lineRule="auto"/>
              <w:rPr>
                <w:rFonts w:cstheme="minorHAnsi"/>
                <w:color w:val="000000" w:themeColor="text1"/>
                <w:sz w:val="20"/>
                <w:szCs w:val="20"/>
              </w:rPr>
            </w:pPr>
          </w:p>
        </w:tc>
        <w:tc>
          <w:tcPr>
            <w:tcW w:w="3063" w:type="dxa"/>
            <w:vAlign w:val="center"/>
          </w:tcPr>
          <w:p w14:paraId="29ABA360" w14:textId="77777777" w:rsidR="001011C9" w:rsidRPr="001011C9" w:rsidRDefault="001011C9" w:rsidP="001011C9">
            <w:pPr>
              <w:spacing w:after="0" w:line="240" w:lineRule="auto"/>
              <w:rPr>
                <w:rFonts w:cstheme="minorHAnsi"/>
                <w:color w:val="000000" w:themeColor="text1"/>
                <w:sz w:val="20"/>
                <w:szCs w:val="20"/>
              </w:rPr>
            </w:pPr>
            <w:proofErr w:type="spellStart"/>
            <w:r w:rsidRPr="001011C9">
              <w:rPr>
                <w:rFonts w:cstheme="minorHAnsi"/>
                <w:color w:val="000000" w:themeColor="text1"/>
                <w:sz w:val="20"/>
                <w:szCs w:val="20"/>
              </w:rPr>
              <w:t>Cetyl-trimethylammonium</w:t>
            </w:r>
            <w:proofErr w:type="spellEnd"/>
            <w:r w:rsidRPr="001011C9">
              <w:rPr>
                <w:rFonts w:cstheme="minorHAnsi"/>
                <w:color w:val="000000" w:themeColor="text1"/>
                <w:sz w:val="20"/>
                <w:szCs w:val="20"/>
              </w:rPr>
              <w:t xml:space="preserve"> bromide/ sodium dodecyl sulfate (CTAB/SDS)</w:t>
            </w:r>
          </w:p>
        </w:tc>
        <w:tc>
          <w:tcPr>
            <w:tcW w:w="1656" w:type="dxa"/>
            <w:vAlign w:val="center"/>
          </w:tcPr>
          <w:p w14:paraId="38A7719E" w14:textId="77777777" w:rsidR="001011C9" w:rsidRPr="001011C9" w:rsidRDefault="001011C9" w:rsidP="001011C9">
            <w:pPr>
              <w:spacing w:after="0" w:line="240" w:lineRule="auto"/>
              <w:rPr>
                <w:rFonts w:cstheme="minorHAnsi"/>
                <w:color w:val="000000" w:themeColor="text1"/>
                <w:sz w:val="20"/>
                <w:szCs w:val="20"/>
              </w:rPr>
            </w:pPr>
            <w:proofErr w:type="spellStart"/>
            <w:r w:rsidRPr="001011C9">
              <w:rPr>
                <w:rFonts w:cstheme="minorHAnsi"/>
                <w:color w:val="000000" w:themeColor="text1"/>
                <w:sz w:val="20"/>
                <w:szCs w:val="20"/>
              </w:rPr>
              <w:t>Qiagen</w:t>
            </w:r>
            <w:proofErr w:type="spellEnd"/>
            <w:r w:rsidRPr="001011C9">
              <w:rPr>
                <w:rFonts w:cstheme="minorHAnsi"/>
                <w:color w:val="000000" w:themeColor="text1"/>
                <w:sz w:val="20"/>
                <w:szCs w:val="20"/>
              </w:rPr>
              <w:t>, Germany</w:t>
            </w:r>
          </w:p>
        </w:tc>
        <w:tc>
          <w:tcPr>
            <w:tcW w:w="2857" w:type="dxa"/>
            <w:vAlign w:val="center"/>
          </w:tcPr>
          <w:p w14:paraId="0ABE88C7"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 xml:space="preserve">Environmental DNA extraction </w:t>
            </w:r>
          </w:p>
        </w:tc>
      </w:tr>
      <w:tr w:rsidR="001011C9" w:rsidRPr="001011C9" w14:paraId="212B4630" w14:textId="77777777" w:rsidTr="001011C9">
        <w:trPr>
          <w:trHeight w:val="78"/>
        </w:trPr>
        <w:tc>
          <w:tcPr>
            <w:tcW w:w="1372" w:type="dxa"/>
            <w:vMerge/>
            <w:vAlign w:val="center"/>
          </w:tcPr>
          <w:p w14:paraId="5B55B07F" w14:textId="77777777" w:rsidR="001011C9" w:rsidRPr="001011C9" w:rsidRDefault="001011C9" w:rsidP="001011C9">
            <w:pPr>
              <w:spacing w:after="0" w:line="240" w:lineRule="auto"/>
              <w:rPr>
                <w:rFonts w:cstheme="minorHAnsi"/>
                <w:color w:val="000000" w:themeColor="text1"/>
                <w:sz w:val="20"/>
                <w:szCs w:val="20"/>
                <w:lang w:eastAsia="nl-NL"/>
              </w:rPr>
            </w:pPr>
          </w:p>
        </w:tc>
        <w:tc>
          <w:tcPr>
            <w:tcW w:w="3063" w:type="dxa"/>
            <w:vAlign w:val="center"/>
          </w:tcPr>
          <w:p w14:paraId="0160D9C6" w14:textId="77777777" w:rsidR="001011C9" w:rsidRPr="001011C9" w:rsidRDefault="001011C9" w:rsidP="001011C9">
            <w:pPr>
              <w:spacing w:after="0" w:line="240" w:lineRule="auto"/>
              <w:rPr>
                <w:rFonts w:cstheme="minorHAnsi"/>
                <w:color w:val="000000" w:themeColor="text1"/>
                <w:sz w:val="20"/>
                <w:szCs w:val="20"/>
              </w:rPr>
            </w:pPr>
            <w:proofErr w:type="spellStart"/>
            <w:r w:rsidRPr="001011C9">
              <w:rPr>
                <w:rFonts w:cstheme="minorHAnsi"/>
                <w:color w:val="000000" w:themeColor="text1"/>
                <w:sz w:val="20"/>
                <w:szCs w:val="20"/>
              </w:rPr>
              <w:t>DNeasy</w:t>
            </w:r>
            <w:proofErr w:type="spellEnd"/>
            <w:r w:rsidRPr="001011C9">
              <w:rPr>
                <w:rFonts w:cstheme="minorHAnsi"/>
                <w:color w:val="000000" w:themeColor="text1"/>
                <w:sz w:val="20"/>
                <w:szCs w:val="20"/>
              </w:rPr>
              <w:t xml:space="preserve"> Ultraclean microbial kit</w:t>
            </w:r>
          </w:p>
        </w:tc>
        <w:tc>
          <w:tcPr>
            <w:tcW w:w="1656" w:type="dxa"/>
            <w:vAlign w:val="center"/>
          </w:tcPr>
          <w:p w14:paraId="7B8F280A"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 xml:space="preserve">Qubit, </w:t>
            </w:r>
            <w:proofErr w:type="spellStart"/>
            <w:r w:rsidRPr="001011C9">
              <w:rPr>
                <w:rFonts w:cstheme="minorHAnsi"/>
                <w:color w:val="000000" w:themeColor="text1"/>
                <w:sz w:val="20"/>
                <w:szCs w:val="20"/>
              </w:rPr>
              <w:t>invitrogen</w:t>
            </w:r>
            <w:proofErr w:type="spellEnd"/>
          </w:p>
        </w:tc>
        <w:tc>
          <w:tcPr>
            <w:tcW w:w="2857" w:type="dxa"/>
            <w:vAlign w:val="center"/>
          </w:tcPr>
          <w:p w14:paraId="3E0000CB"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Environmental DNA purification</w:t>
            </w:r>
          </w:p>
        </w:tc>
      </w:tr>
      <w:tr w:rsidR="001011C9" w:rsidRPr="001011C9" w14:paraId="7EABA01F" w14:textId="77777777" w:rsidTr="001011C9">
        <w:trPr>
          <w:trHeight w:val="78"/>
        </w:trPr>
        <w:tc>
          <w:tcPr>
            <w:tcW w:w="1372" w:type="dxa"/>
            <w:vMerge/>
            <w:vAlign w:val="center"/>
          </w:tcPr>
          <w:p w14:paraId="14305C22" w14:textId="77777777" w:rsidR="001011C9" w:rsidRPr="001011C9" w:rsidRDefault="001011C9" w:rsidP="001011C9">
            <w:pPr>
              <w:spacing w:after="0" w:line="240" w:lineRule="auto"/>
              <w:rPr>
                <w:rFonts w:cstheme="minorHAnsi"/>
                <w:color w:val="000000" w:themeColor="text1"/>
                <w:sz w:val="20"/>
                <w:szCs w:val="20"/>
                <w:lang w:eastAsia="nl-NL"/>
              </w:rPr>
            </w:pPr>
          </w:p>
        </w:tc>
        <w:tc>
          <w:tcPr>
            <w:tcW w:w="3063" w:type="dxa"/>
            <w:vAlign w:val="center"/>
          </w:tcPr>
          <w:p w14:paraId="1E4B3CC6"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 xml:space="preserve">Agarose </w:t>
            </w:r>
          </w:p>
        </w:tc>
        <w:tc>
          <w:tcPr>
            <w:tcW w:w="1656" w:type="dxa"/>
            <w:vAlign w:val="center"/>
          </w:tcPr>
          <w:p w14:paraId="47674927"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rPr>
              <w:t xml:space="preserve">Qubit, </w:t>
            </w:r>
            <w:proofErr w:type="spellStart"/>
            <w:r w:rsidRPr="001011C9">
              <w:rPr>
                <w:rFonts w:cstheme="minorHAnsi"/>
                <w:color w:val="000000" w:themeColor="text1"/>
                <w:sz w:val="20"/>
                <w:szCs w:val="20"/>
              </w:rPr>
              <w:t>invitrogen</w:t>
            </w:r>
            <w:proofErr w:type="spellEnd"/>
          </w:p>
        </w:tc>
        <w:tc>
          <w:tcPr>
            <w:tcW w:w="2857" w:type="dxa"/>
            <w:vAlign w:val="center"/>
          </w:tcPr>
          <w:p w14:paraId="606E331C"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lang w:eastAsia="nl-NL"/>
              </w:rPr>
              <w:t>Electrophoresis for PCR amplicon detection</w:t>
            </w:r>
          </w:p>
        </w:tc>
      </w:tr>
      <w:tr w:rsidR="001011C9" w:rsidRPr="001011C9" w14:paraId="52674FB0" w14:textId="77777777" w:rsidTr="001011C9">
        <w:trPr>
          <w:trHeight w:val="78"/>
        </w:trPr>
        <w:tc>
          <w:tcPr>
            <w:tcW w:w="1372" w:type="dxa"/>
            <w:vMerge/>
            <w:vAlign w:val="center"/>
          </w:tcPr>
          <w:p w14:paraId="192AB522" w14:textId="77777777" w:rsidR="001011C9" w:rsidRPr="001011C9" w:rsidRDefault="001011C9" w:rsidP="001011C9">
            <w:pPr>
              <w:spacing w:after="0" w:line="240" w:lineRule="auto"/>
              <w:rPr>
                <w:rFonts w:cstheme="minorHAnsi"/>
                <w:color w:val="000000" w:themeColor="text1"/>
                <w:sz w:val="20"/>
                <w:szCs w:val="20"/>
                <w:lang w:eastAsia="nl-NL"/>
              </w:rPr>
            </w:pPr>
          </w:p>
        </w:tc>
        <w:tc>
          <w:tcPr>
            <w:tcW w:w="3063" w:type="dxa"/>
            <w:vAlign w:val="center"/>
          </w:tcPr>
          <w:p w14:paraId="1673942C" w14:textId="77777777" w:rsidR="001011C9" w:rsidRPr="001011C9" w:rsidRDefault="001011C9" w:rsidP="001011C9">
            <w:pPr>
              <w:spacing w:after="0" w:line="240" w:lineRule="auto"/>
              <w:rPr>
                <w:rFonts w:cstheme="minorHAnsi"/>
                <w:color w:val="000000" w:themeColor="text1"/>
                <w:sz w:val="20"/>
                <w:szCs w:val="20"/>
              </w:rPr>
            </w:pPr>
            <w:proofErr w:type="spellStart"/>
            <w:r w:rsidRPr="001011C9">
              <w:rPr>
                <w:rFonts w:cstheme="minorHAnsi"/>
                <w:color w:val="000000" w:themeColor="text1"/>
                <w:sz w:val="20"/>
                <w:szCs w:val="20"/>
                <w:lang w:eastAsia="nl-NL"/>
              </w:rPr>
              <w:t>Phusion</w:t>
            </w:r>
            <w:proofErr w:type="spellEnd"/>
            <w:r w:rsidRPr="001011C9">
              <w:rPr>
                <w:rFonts w:cstheme="minorHAnsi"/>
                <w:color w:val="000000" w:themeColor="text1"/>
                <w:sz w:val="20"/>
                <w:szCs w:val="20"/>
                <w:lang w:eastAsia="nl-NL"/>
              </w:rPr>
              <w:t>® High-Fidelity PCR Master Mix</w:t>
            </w:r>
          </w:p>
        </w:tc>
        <w:tc>
          <w:tcPr>
            <w:tcW w:w="1656" w:type="dxa"/>
            <w:vAlign w:val="center"/>
          </w:tcPr>
          <w:p w14:paraId="6B082603"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lang w:eastAsia="nl-NL"/>
              </w:rPr>
              <w:t xml:space="preserve">New England </w:t>
            </w:r>
            <w:proofErr w:type="spellStart"/>
            <w:r w:rsidRPr="001011C9">
              <w:rPr>
                <w:rFonts w:cstheme="minorHAnsi"/>
                <w:color w:val="000000" w:themeColor="text1"/>
                <w:sz w:val="20"/>
                <w:szCs w:val="20"/>
                <w:lang w:eastAsia="nl-NL"/>
              </w:rPr>
              <w:t>Biolabs</w:t>
            </w:r>
            <w:proofErr w:type="spellEnd"/>
          </w:p>
        </w:tc>
        <w:tc>
          <w:tcPr>
            <w:tcW w:w="2857" w:type="dxa"/>
            <w:vAlign w:val="center"/>
          </w:tcPr>
          <w:p w14:paraId="32A72C9D"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 xml:space="preserve">For PCR </w:t>
            </w:r>
            <w:proofErr w:type="spellStart"/>
            <w:r w:rsidRPr="001011C9">
              <w:rPr>
                <w:rFonts w:cstheme="minorHAnsi"/>
                <w:color w:val="000000" w:themeColor="text1"/>
                <w:sz w:val="20"/>
                <w:szCs w:val="20"/>
              </w:rPr>
              <w:t>analsysis</w:t>
            </w:r>
            <w:proofErr w:type="spellEnd"/>
          </w:p>
        </w:tc>
      </w:tr>
      <w:tr w:rsidR="001011C9" w:rsidRPr="001011C9" w14:paraId="493370EC" w14:textId="77777777" w:rsidTr="001011C9">
        <w:trPr>
          <w:trHeight w:val="78"/>
        </w:trPr>
        <w:tc>
          <w:tcPr>
            <w:tcW w:w="1372" w:type="dxa"/>
            <w:vMerge/>
            <w:vAlign w:val="center"/>
          </w:tcPr>
          <w:p w14:paraId="6068E5CE" w14:textId="77777777" w:rsidR="001011C9" w:rsidRPr="001011C9" w:rsidRDefault="001011C9" w:rsidP="001011C9">
            <w:pPr>
              <w:spacing w:after="0" w:line="240" w:lineRule="auto"/>
              <w:rPr>
                <w:rFonts w:cstheme="minorHAnsi"/>
                <w:color w:val="000000" w:themeColor="text1"/>
                <w:sz w:val="20"/>
                <w:szCs w:val="20"/>
                <w:lang w:eastAsia="nl-NL"/>
              </w:rPr>
            </w:pPr>
          </w:p>
        </w:tc>
        <w:tc>
          <w:tcPr>
            <w:tcW w:w="3063" w:type="dxa"/>
            <w:vAlign w:val="center"/>
          </w:tcPr>
          <w:p w14:paraId="33450BFE" w14:textId="77777777" w:rsidR="001011C9" w:rsidRPr="001011C9" w:rsidRDefault="001011C9" w:rsidP="001011C9">
            <w:pPr>
              <w:spacing w:after="0" w:line="240" w:lineRule="auto"/>
              <w:rPr>
                <w:rFonts w:cstheme="minorHAnsi"/>
                <w:color w:val="000000" w:themeColor="text1"/>
                <w:sz w:val="20"/>
                <w:szCs w:val="20"/>
              </w:rPr>
            </w:pPr>
            <w:proofErr w:type="spellStart"/>
            <w:r w:rsidRPr="001011C9">
              <w:rPr>
                <w:rFonts w:cstheme="minorHAnsi"/>
                <w:color w:val="000000" w:themeColor="text1"/>
                <w:sz w:val="20"/>
                <w:szCs w:val="20"/>
                <w:lang w:eastAsia="nl-NL"/>
              </w:rPr>
              <w:t>Qiagen</w:t>
            </w:r>
            <w:proofErr w:type="spellEnd"/>
            <w:r w:rsidRPr="001011C9">
              <w:rPr>
                <w:rFonts w:cstheme="minorHAnsi"/>
                <w:color w:val="000000" w:themeColor="text1"/>
                <w:sz w:val="20"/>
                <w:szCs w:val="20"/>
                <w:lang w:eastAsia="nl-NL"/>
              </w:rPr>
              <w:t xml:space="preserve"> Gel Extraction Kit </w:t>
            </w:r>
          </w:p>
        </w:tc>
        <w:tc>
          <w:tcPr>
            <w:tcW w:w="1656" w:type="dxa"/>
            <w:vAlign w:val="center"/>
          </w:tcPr>
          <w:p w14:paraId="7AE9E849" w14:textId="77777777" w:rsidR="001011C9" w:rsidRPr="001011C9" w:rsidRDefault="001011C9" w:rsidP="001011C9">
            <w:pPr>
              <w:spacing w:after="0" w:line="240" w:lineRule="auto"/>
              <w:rPr>
                <w:rFonts w:cstheme="minorHAnsi"/>
                <w:color w:val="000000" w:themeColor="text1"/>
                <w:sz w:val="20"/>
                <w:szCs w:val="20"/>
              </w:rPr>
            </w:pPr>
            <w:proofErr w:type="spellStart"/>
            <w:r w:rsidRPr="001011C9">
              <w:rPr>
                <w:rFonts w:cstheme="minorHAnsi"/>
                <w:color w:val="000000" w:themeColor="text1"/>
                <w:sz w:val="20"/>
                <w:szCs w:val="20"/>
                <w:lang w:eastAsia="nl-NL"/>
              </w:rPr>
              <w:t>Qiagen</w:t>
            </w:r>
            <w:proofErr w:type="spellEnd"/>
            <w:r w:rsidRPr="001011C9">
              <w:rPr>
                <w:rFonts w:cstheme="minorHAnsi"/>
                <w:color w:val="000000" w:themeColor="text1"/>
                <w:sz w:val="20"/>
                <w:szCs w:val="20"/>
                <w:lang w:eastAsia="nl-NL"/>
              </w:rPr>
              <w:t>, Germany</w:t>
            </w:r>
          </w:p>
        </w:tc>
        <w:tc>
          <w:tcPr>
            <w:tcW w:w="2857" w:type="dxa"/>
            <w:vAlign w:val="center"/>
          </w:tcPr>
          <w:p w14:paraId="7A8130A0"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PCR product purifications</w:t>
            </w:r>
          </w:p>
        </w:tc>
      </w:tr>
      <w:tr w:rsidR="001011C9" w:rsidRPr="001011C9" w14:paraId="66EAEBE7" w14:textId="77777777" w:rsidTr="001011C9">
        <w:trPr>
          <w:trHeight w:val="78"/>
        </w:trPr>
        <w:tc>
          <w:tcPr>
            <w:tcW w:w="1372" w:type="dxa"/>
            <w:vMerge/>
            <w:vAlign w:val="center"/>
          </w:tcPr>
          <w:p w14:paraId="557FDEE1" w14:textId="77777777" w:rsidR="001011C9" w:rsidRPr="001011C9" w:rsidRDefault="001011C9" w:rsidP="001011C9">
            <w:pPr>
              <w:spacing w:after="0" w:line="240" w:lineRule="auto"/>
              <w:rPr>
                <w:rFonts w:cstheme="minorHAnsi"/>
                <w:color w:val="000000" w:themeColor="text1"/>
                <w:sz w:val="20"/>
                <w:szCs w:val="20"/>
              </w:rPr>
            </w:pPr>
          </w:p>
        </w:tc>
        <w:tc>
          <w:tcPr>
            <w:tcW w:w="3063" w:type="dxa"/>
            <w:vAlign w:val="center"/>
          </w:tcPr>
          <w:p w14:paraId="25965314" w14:textId="77777777" w:rsidR="001011C9" w:rsidRPr="001011C9" w:rsidRDefault="001011C9" w:rsidP="001011C9">
            <w:pPr>
              <w:spacing w:after="0" w:line="240" w:lineRule="auto"/>
              <w:rPr>
                <w:rFonts w:cstheme="minorHAnsi"/>
                <w:color w:val="000000" w:themeColor="text1"/>
                <w:sz w:val="20"/>
                <w:szCs w:val="20"/>
                <w:lang w:eastAsia="nl-NL"/>
              </w:rPr>
            </w:pPr>
            <w:proofErr w:type="spellStart"/>
            <w:r w:rsidRPr="001011C9">
              <w:rPr>
                <w:rFonts w:cstheme="minorHAnsi"/>
                <w:color w:val="000000" w:themeColor="text1"/>
                <w:sz w:val="20"/>
                <w:szCs w:val="20"/>
                <w:lang w:eastAsia="nl-NL"/>
              </w:rPr>
              <w:t>NEBNext</w:t>
            </w:r>
            <w:proofErr w:type="spellEnd"/>
            <w:r w:rsidRPr="001011C9">
              <w:rPr>
                <w:rFonts w:cstheme="minorHAnsi"/>
                <w:color w:val="000000" w:themeColor="text1"/>
                <w:sz w:val="20"/>
                <w:szCs w:val="20"/>
                <w:lang w:eastAsia="nl-NL"/>
              </w:rPr>
              <w:t xml:space="preserve">® </w:t>
            </w:r>
            <w:proofErr w:type="spellStart"/>
            <w:r w:rsidRPr="001011C9">
              <w:rPr>
                <w:rFonts w:cstheme="minorHAnsi"/>
                <w:color w:val="000000" w:themeColor="text1"/>
                <w:sz w:val="20"/>
                <w:szCs w:val="20"/>
                <w:lang w:eastAsia="nl-NL"/>
              </w:rPr>
              <w:t>UltraTM</w:t>
            </w:r>
            <w:proofErr w:type="spellEnd"/>
            <w:r w:rsidRPr="001011C9">
              <w:rPr>
                <w:rFonts w:cstheme="minorHAnsi"/>
                <w:color w:val="000000" w:themeColor="text1"/>
                <w:sz w:val="20"/>
                <w:szCs w:val="20"/>
                <w:lang w:eastAsia="nl-NL"/>
              </w:rPr>
              <w:t xml:space="preserve"> DNA Library Prep Kit</w:t>
            </w:r>
          </w:p>
        </w:tc>
        <w:tc>
          <w:tcPr>
            <w:tcW w:w="1656" w:type="dxa"/>
            <w:vAlign w:val="center"/>
          </w:tcPr>
          <w:p w14:paraId="12FDEAFA" w14:textId="77777777" w:rsidR="001011C9" w:rsidRPr="001011C9" w:rsidRDefault="001011C9" w:rsidP="001011C9">
            <w:pPr>
              <w:spacing w:after="0" w:line="240" w:lineRule="auto"/>
              <w:rPr>
                <w:rFonts w:cstheme="minorHAnsi"/>
                <w:color w:val="000000" w:themeColor="text1"/>
                <w:sz w:val="20"/>
                <w:szCs w:val="20"/>
                <w:lang w:eastAsia="nl-NL"/>
              </w:rPr>
            </w:pPr>
            <w:proofErr w:type="spellStart"/>
            <w:r w:rsidRPr="001011C9">
              <w:rPr>
                <w:rFonts w:cstheme="minorHAnsi"/>
                <w:color w:val="000000" w:themeColor="text1"/>
                <w:sz w:val="20"/>
                <w:szCs w:val="20"/>
                <w:lang w:eastAsia="nl-NL"/>
              </w:rPr>
              <w:t>Qiagen</w:t>
            </w:r>
            <w:proofErr w:type="spellEnd"/>
            <w:r w:rsidRPr="001011C9">
              <w:rPr>
                <w:rFonts w:cstheme="minorHAnsi"/>
                <w:color w:val="000000" w:themeColor="text1"/>
                <w:sz w:val="20"/>
                <w:szCs w:val="20"/>
                <w:lang w:eastAsia="nl-NL"/>
              </w:rPr>
              <w:t>, Germany</w:t>
            </w:r>
          </w:p>
        </w:tc>
        <w:tc>
          <w:tcPr>
            <w:tcW w:w="2857" w:type="dxa"/>
            <w:vAlign w:val="center"/>
          </w:tcPr>
          <w:p w14:paraId="322C41F4"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lang w:eastAsia="nl-NL"/>
              </w:rPr>
              <w:t xml:space="preserve">For </w:t>
            </w:r>
            <w:proofErr w:type="spellStart"/>
            <w:r w:rsidRPr="001011C9">
              <w:rPr>
                <w:rFonts w:cstheme="minorHAnsi"/>
                <w:color w:val="000000" w:themeColor="text1"/>
                <w:sz w:val="20"/>
                <w:szCs w:val="20"/>
                <w:lang w:eastAsia="nl-NL"/>
              </w:rPr>
              <w:t>llumina</w:t>
            </w:r>
            <w:proofErr w:type="spellEnd"/>
            <w:r w:rsidRPr="001011C9">
              <w:rPr>
                <w:rFonts w:cstheme="minorHAnsi"/>
                <w:color w:val="000000" w:themeColor="text1"/>
                <w:sz w:val="20"/>
                <w:szCs w:val="20"/>
                <w:lang w:eastAsia="nl-NL"/>
              </w:rPr>
              <w:t xml:space="preserve"> </w:t>
            </w:r>
            <w:proofErr w:type="spellStart"/>
            <w:r w:rsidRPr="001011C9">
              <w:rPr>
                <w:rFonts w:cstheme="minorHAnsi"/>
                <w:color w:val="000000" w:themeColor="text1"/>
                <w:sz w:val="20"/>
                <w:szCs w:val="20"/>
                <w:lang w:eastAsia="nl-NL"/>
              </w:rPr>
              <w:t>HiSeq</w:t>
            </w:r>
            <w:proofErr w:type="spellEnd"/>
            <w:r w:rsidRPr="001011C9">
              <w:rPr>
                <w:rFonts w:cstheme="minorHAnsi"/>
                <w:color w:val="000000" w:themeColor="text1"/>
                <w:sz w:val="20"/>
                <w:szCs w:val="20"/>
                <w:lang w:eastAsia="nl-NL"/>
              </w:rPr>
              <w:t xml:space="preserve"> sequencing</w:t>
            </w:r>
          </w:p>
        </w:tc>
      </w:tr>
      <w:tr w:rsidR="001011C9" w:rsidRPr="001011C9" w14:paraId="7C0A084D" w14:textId="77777777" w:rsidTr="001011C9">
        <w:trPr>
          <w:trHeight w:val="78"/>
        </w:trPr>
        <w:tc>
          <w:tcPr>
            <w:tcW w:w="1372" w:type="dxa"/>
            <w:vMerge w:val="restart"/>
            <w:vAlign w:val="center"/>
          </w:tcPr>
          <w:p w14:paraId="5D68FAF2" w14:textId="77777777" w:rsidR="001011C9" w:rsidRPr="001011C9" w:rsidRDefault="001011C9" w:rsidP="001011C9">
            <w:pPr>
              <w:spacing w:after="0" w:line="240" w:lineRule="auto"/>
              <w:rPr>
                <w:rFonts w:cstheme="minorHAnsi"/>
                <w:color w:val="000000" w:themeColor="text1"/>
                <w:sz w:val="20"/>
                <w:szCs w:val="20"/>
                <w:lang w:eastAsia="nl-NL"/>
              </w:rPr>
            </w:pPr>
            <w:proofErr w:type="spellStart"/>
            <w:r w:rsidRPr="001011C9">
              <w:rPr>
                <w:rFonts w:cstheme="minorHAnsi"/>
                <w:color w:val="000000" w:themeColor="text1"/>
                <w:sz w:val="20"/>
                <w:szCs w:val="20"/>
                <w:lang w:eastAsia="nl-NL"/>
              </w:rPr>
              <w:t>Equipments</w:t>
            </w:r>
            <w:proofErr w:type="spellEnd"/>
            <w:r w:rsidRPr="001011C9">
              <w:rPr>
                <w:rFonts w:cstheme="minorHAnsi"/>
                <w:color w:val="000000" w:themeColor="text1"/>
                <w:sz w:val="20"/>
                <w:szCs w:val="20"/>
                <w:lang w:eastAsia="nl-NL"/>
              </w:rPr>
              <w:t xml:space="preserve"> /materials</w:t>
            </w:r>
          </w:p>
        </w:tc>
        <w:tc>
          <w:tcPr>
            <w:tcW w:w="3063" w:type="dxa"/>
            <w:vAlign w:val="center"/>
          </w:tcPr>
          <w:p w14:paraId="1F7003B0"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pH electrode</w:t>
            </w:r>
          </w:p>
        </w:tc>
        <w:tc>
          <w:tcPr>
            <w:tcW w:w="1656" w:type="dxa"/>
            <w:vAlign w:val="center"/>
          </w:tcPr>
          <w:p w14:paraId="274A2E63" w14:textId="77777777" w:rsidR="001011C9" w:rsidRPr="001011C9" w:rsidRDefault="001011C9" w:rsidP="001011C9">
            <w:pPr>
              <w:spacing w:after="0" w:line="240" w:lineRule="auto"/>
              <w:rPr>
                <w:rFonts w:cstheme="minorHAnsi"/>
                <w:color w:val="000000" w:themeColor="text1"/>
                <w:sz w:val="20"/>
                <w:szCs w:val="20"/>
                <w:lang w:eastAsia="nl-NL"/>
              </w:rPr>
            </w:pPr>
            <w:proofErr w:type="spellStart"/>
            <w:r w:rsidRPr="001011C9">
              <w:rPr>
                <w:rFonts w:cstheme="minorHAnsi"/>
                <w:color w:val="000000" w:themeColor="text1"/>
                <w:sz w:val="20"/>
                <w:szCs w:val="20"/>
              </w:rPr>
              <w:t>SenTix</w:t>
            </w:r>
            <w:proofErr w:type="spellEnd"/>
            <w:r w:rsidRPr="001011C9">
              <w:rPr>
                <w:rFonts w:cstheme="minorHAnsi"/>
                <w:color w:val="000000" w:themeColor="text1"/>
                <w:sz w:val="20"/>
                <w:szCs w:val="20"/>
              </w:rPr>
              <w:t xml:space="preserve"> 940, WTW</w:t>
            </w:r>
          </w:p>
        </w:tc>
        <w:tc>
          <w:tcPr>
            <w:tcW w:w="2857" w:type="dxa"/>
            <w:vAlign w:val="center"/>
          </w:tcPr>
          <w:p w14:paraId="63E24F53"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To measure the pH of water samples</w:t>
            </w:r>
          </w:p>
        </w:tc>
      </w:tr>
      <w:tr w:rsidR="001011C9" w:rsidRPr="001011C9" w14:paraId="32A77B4E" w14:textId="77777777" w:rsidTr="001011C9">
        <w:trPr>
          <w:trHeight w:val="78"/>
        </w:trPr>
        <w:tc>
          <w:tcPr>
            <w:tcW w:w="1372" w:type="dxa"/>
            <w:vMerge/>
            <w:vAlign w:val="center"/>
          </w:tcPr>
          <w:p w14:paraId="27ED7A6B" w14:textId="77777777" w:rsidR="001011C9" w:rsidRPr="001011C9" w:rsidRDefault="001011C9" w:rsidP="001011C9">
            <w:pPr>
              <w:spacing w:after="0" w:line="240" w:lineRule="auto"/>
              <w:rPr>
                <w:rFonts w:cstheme="minorHAnsi"/>
                <w:color w:val="000000" w:themeColor="text1"/>
                <w:sz w:val="20"/>
                <w:szCs w:val="20"/>
                <w:lang w:eastAsia="nl-NL"/>
              </w:rPr>
            </w:pPr>
          </w:p>
        </w:tc>
        <w:tc>
          <w:tcPr>
            <w:tcW w:w="3063" w:type="dxa"/>
            <w:vAlign w:val="center"/>
          </w:tcPr>
          <w:p w14:paraId="5C7E2BDE"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Oxygen Reduction Potential (ORP) electrode</w:t>
            </w:r>
          </w:p>
        </w:tc>
        <w:tc>
          <w:tcPr>
            <w:tcW w:w="1656" w:type="dxa"/>
            <w:vAlign w:val="center"/>
          </w:tcPr>
          <w:p w14:paraId="6F65CB0C" w14:textId="77777777" w:rsidR="001011C9" w:rsidRPr="001011C9" w:rsidRDefault="001011C9" w:rsidP="001011C9">
            <w:pPr>
              <w:spacing w:after="0" w:line="240" w:lineRule="auto"/>
              <w:rPr>
                <w:rFonts w:cstheme="minorHAnsi"/>
                <w:color w:val="000000" w:themeColor="text1"/>
                <w:sz w:val="20"/>
                <w:szCs w:val="20"/>
                <w:lang w:eastAsia="nl-NL"/>
              </w:rPr>
            </w:pPr>
            <w:proofErr w:type="spellStart"/>
            <w:r w:rsidRPr="001011C9">
              <w:rPr>
                <w:rFonts w:cstheme="minorHAnsi"/>
                <w:color w:val="000000" w:themeColor="text1"/>
                <w:sz w:val="20"/>
                <w:szCs w:val="20"/>
              </w:rPr>
              <w:t>SenTix</w:t>
            </w:r>
            <w:proofErr w:type="spellEnd"/>
            <w:r w:rsidRPr="001011C9">
              <w:rPr>
                <w:rFonts w:cstheme="minorHAnsi"/>
                <w:color w:val="000000" w:themeColor="text1"/>
                <w:sz w:val="20"/>
                <w:szCs w:val="20"/>
              </w:rPr>
              <w:t xml:space="preserve"> ORP 900, WTW</w:t>
            </w:r>
          </w:p>
        </w:tc>
        <w:tc>
          <w:tcPr>
            <w:tcW w:w="2857" w:type="dxa"/>
            <w:vAlign w:val="center"/>
          </w:tcPr>
          <w:p w14:paraId="2F2B7EAD"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To measure ORP in the storage system</w:t>
            </w:r>
          </w:p>
        </w:tc>
      </w:tr>
      <w:tr w:rsidR="001011C9" w:rsidRPr="001011C9" w14:paraId="00BDD1BA" w14:textId="77777777" w:rsidTr="001011C9">
        <w:trPr>
          <w:trHeight w:val="78"/>
        </w:trPr>
        <w:tc>
          <w:tcPr>
            <w:tcW w:w="1372" w:type="dxa"/>
            <w:vMerge/>
            <w:vAlign w:val="center"/>
          </w:tcPr>
          <w:p w14:paraId="5E322B9D" w14:textId="77777777" w:rsidR="001011C9" w:rsidRPr="001011C9" w:rsidRDefault="001011C9" w:rsidP="001011C9">
            <w:pPr>
              <w:spacing w:after="0" w:line="240" w:lineRule="auto"/>
              <w:rPr>
                <w:rFonts w:cstheme="minorHAnsi"/>
                <w:color w:val="000000" w:themeColor="text1"/>
                <w:sz w:val="20"/>
                <w:szCs w:val="20"/>
                <w:lang w:eastAsia="nl-NL"/>
              </w:rPr>
            </w:pPr>
          </w:p>
        </w:tc>
        <w:tc>
          <w:tcPr>
            <w:tcW w:w="3063" w:type="dxa"/>
            <w:vAlign w:val="center"/>
          </w:tcPr>
          <w:p w14:paraId="45BFFC6D"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Dissolved Oxygen (DO) electrode</w:t>
            </w:r>
          </w:p>
        </w:tc>
        <w:tc>
          <w:tcPr>
            <w:tcW w:w="1656" w:type="dxa"/>
            <w:vAlign w:val="center"/>
          </w:tcPr>
          <w:p w14:paraId="7143CBFE"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rPr>
              <w:t>FDO®925, WTW</w:t>
            </w:r>
          </w:p>
        </w:tc>
        <w:tc>
          <w:tcPr>
            <w:tcW w:w="2857" w:type="dxa"/>
            <w:vAlign w:val="center"/>
          </w:tcPr>
          <w:p w14:paraId="50F5CCC7"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To measure DO in the storage system</w:t>
            </w:r>
          </w:p>
        </w:tc>
      </w:tr>
      <w:tr w:rsidR="001011C9" w:rsidRPr="001011C9" w14:paraId="677D26C2" w14:textId="77777777" w:rsidTr="001011C9">
        <w:trPr>
          <w:trHeight w:val="78"/>
        </w:trPr>
        <w:tc>
          <w:tcPr>
            <w:tcW w:w="1372" w:type="dxa"/>
            <w:vMerge/>
            <w:vAlign w:val="center"/>
          </w:tcPr>
          <w:p w14:paraId="0D238179" w14:textId="77777777" w:rsidR="001011C9" w:rsidRPr="001011C9" w:rsidRDefault="001011C9" w:rsidP="001011C9">
            <w:pPr>
              <w:spacing w:after="0" w:line="240" w:lineRule="auto"/>
              <w:rPr>
                <w:rFonts w:cstheme="minorHAnsi"/>
                <w:color w:val="000000" w:themeColor="text1"/>
                <w:sz w:val="20"/>
                <w:szCs w:val="20"/>
                <w:lang w:eastAsia="nl-NL"/>
              </w:rPr>
            </w:pPr>
          </w:p>
        </w:tc>
        <w:tc>
          <w:tcPr>
            <w:tcW w:w="3063" w:type="dxa"/>
            <w:vAlign w:val="center"/>
          </w:tcPr>
          <w:p w14:paraId="262ABB94"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60 ml syringe</w:t>
            </w:r>
          </w:p>
        </w:tc>
        <w:tc>
          <w:tcPr>
            <w:tcW w:w="1656" w:type="dxa"/>
            <w:vAlign w:val="center"/>
          </w:tcPr>
          <w:p w14:paraId="506AD9B8"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Square, Bangladesh</w:t>
            </w:r>
          </w:p>
        </w:tc>
        <w:tc>
          <w:tcPr>
            <w:tcW w:w="2857" w:type="dxa"/>
            <w:vAlign w:val="center"/>
          </w:tcPr>
          <w:p w14:paraId="2E2F4BD6"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For water sampling</w:t>
            </w:r>
          </w:p>
        </w:tc>
      </w:tr>
      <w:tr w:rsidR="001011C9" w:rsidRPr="001011C9" w14:paraId="716878B7" w14:textId="77777777" w:rsidTr="001011C9">
        <w:trPr>
          <w:trHeight w:val="78"/>
        </w:trPr>
        <w:tc>
          <w:tcPr>
            <w:tcW w:w="1372" w:type="dxa"/>
            <w:vMerge/>
            <w:vAlign w:val="center"/>
          </w:tcPr>
          <w:p w14:paraId="4744CE65" w14:textId="77777777" w:rsidR="001011C9" w:rsidRPr="001011C9" w:rsidRDefault="001011C9" w:rsidP="001011C9">
            <w:pPr>
              <w:spacing w:after="0" w:line="240" w:lineRule="auto"/>
              <w:rPr>
                <w:rFonts w:cstheme="minorHAnsi"/>
                <w:color w:val="000000" w:themeColor="text1"/>
                <w:sz w:val="20"/>
                <w:szCs w:val="20"/>
                <w:lang w:eastAsia="nl-NL"/>
              </w:rPr>
            </w:pPr>
          </w:p>
        </w:tc>
        <w:tc>
          <w:tcPr>
            <w:tcW w:w="3063" w:type="dxa"/>
            <w:vAlign w:val="center"/>
          </w:tcPr>
          <w:p w14:paraId="35AEE470"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IV syringe</w:t>
            </w:r>
          </w:p>
        </w:tc>
        <w:tc>
          <w:tcPr>
            <w:tcW w:w="1656" w:type="dxa"/>
            <w:vAlign w:val="center"/>
          </w:tcPr>
          <w:p w14:paraId="117E7E2C"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Square, Bangladesh</w:t>
            </w:r>
          </w:p>
        </w:tc>
        <w:tc>
          <w:tcPr>
            <w:tcW w:w="2857" w:type="dxa"/>
            <w:vAlign w:val="center"/>
          </w:tcPr>
          <w:p w14:paraId="3CBB1D86"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To collect water sample from fixed depth of the storage container</w:t>
            </w:r>
          </w:p>
        </w:tc>
      </w:tr>
      <w:tr w:rsidR="001011C9" w:rsidRPr="001011C9" w14:paraId="213B160B" w14:textId="77777777" w:rsidTr="001011C9">
        <w:trPr>
          <w:trHeight w:val="78"/>
        </w:trPr>
        <w:tc>
          <w:tcPr>
            <w:tcW w:w="1372" w:type="dxa"/>
            <w:vMerge/>
            <w:vAlign w:val="center"/>
          </w:tcPr>
          <w:p w14:paraId="4FEBF8EB" w14:textId="77777777" w:rsidR="001011C9" w:rsidRPr="001011C9" w:rsidRDefault="001011C9" w:rsidP="001011C9">
            <w:pPr>
              <w:spacing w:after="0" w:line="240" w:lineRule="auto"/>
              <w:rPr>
                <w:rFonts w:cstheme="minorHAnsi"/>
                <w:color w:val="000000" w:themeColor="text1"/>
                <w:sz w:val="20"/>
                <w:szCs w:val="20"/>
                <w:lang w:eastAsia="nl-NL"/>
              </w:rPr>
            </w:pPr>
          </w:p>
        </w:tc>
        <w:tc>
          <w:tcPr>
            <w:tcW w:w="3063" w:type="dxa"/>
            <w:vAlign w:val="center"/>
          </w:tcPr>
          <w:p w14:paraId="2AB933B4"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 xml:space="preserve">VWR 45 µm </w:t>
            </w:r>
            <w:proofErr w:type="spellStart"/>
            <w:r w:rsidRPr="001011C9">
              <w:rPr>
                <w:rFonts w:cstheme="minorHAnsi"/>
                <w:color w:val="000000" w:themeColor="text1"/>
                <w:sz w:val="20"/>
                <w:szCs w:val="20"/>
                <w:lang w:eastAsia="nl-NL"/>
              </w:rPr>
              <w:t>sysring</w:t>
            </w:r>
            <w:proofErr w:type="spellEnd"/>
            <w:r w:rsidRPr="001011C9">
              <w:rPr>
                <w:rFonts w:cstheme="minorHAnsi"/>
                <w:color w:val="000000" w:themeColor="text1"/>
                <w:sz w:val="20"/>
                <w:szCs w:val="20"/>
                <w:lang w:eastAsia="nl-NL"/>
              </w:rPr>
              <w:t xml:space="preserve"> filter</w:t>
            </w:r>
          </w:p>
        </w:tc>
        <w:tc>
          <w:tcPr>
            <w:tcW w:w="1656" w:type="dxa"/>
            <w:vAlign w:val="center"/>
          </w:tcPr>
          <w:p w14:paraId="1E013C30"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Sigma Aldrich</w:t>
            </w:r>
          </w:p>
        </w:tc>
        <w:tc>
          <w:tcPr>
            <w:tcW w:w="2857" w:type="dxa"/>
            <w:vAlign w:val="center"/>
          </w:tcPr>
          <w:p w14:paraId="306EAEF7"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To filter water before filling sample vial</w:t>
            </w:r>
          </w:p>
        </w:tc>
      </w:tr>
      <w:tr w:rsidR="001011C9" w:rsidRPr="001011C9" w14:paraId="1463BEDE" w14:textId="77777777" w:rsidTr="001011C9">
        <w:trPr>
          <w:trHeight w:val="78"/>
        </w:trPr>
        <w:tc>
          <w:tcPr>
            <w:tcW w:w="1372" w:type="dxa"/>
            <w:vMerge/>
            <w:vAlign w:val="center"/>
          </w:tcPr>
          <w:p w14:paraId="72C97571" w14:textId="77777777" w:rsidR="001011C9" w:rsidRPr="001011C9" w:rsidRDefault="001011C9" w:rsidP="001011C9">
            <w:pPr>
              <w:spacing w:after="0" w:line="240" w:lineRule="auto"/>
              <w:rPr>
                <w:rFonts w:cstheme="minorHAnsi"/>
                <w:color w:val="000000" w:themeColor="text1"/>
                <w:sz w:val="20"/>
                <w:szCs w:val="20"/>
                <w:lang w:eastAsia="nl-NL"/>
              </w:rPr>
            </w:pPr>
          </w:p>
        </w:tc>
        <w:tc>
          <w:tcPr>
            <w:tcW w:w="3063" w:type="dxa"/>
            <w:vAlign w:val="center"/>
          </w:tcPr>
          <w:p w14:paraId="35AB5AE6"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eastAsia="Times New Roman" w:cstheme="minorHAnsi"/>
                <w:color w:val="000000" w:themeColor="text1"/>
                <w:sz w:val="20"/>
                <w:szCs w:val="20"/>
                <w:lang w:eastAsia="nl-NL"/>
              </w:rPr>
              <w:t>15 ml centrifuge tube</w:t>
            </w:r>
          </w:p>
        </w:tc>
        <w:tc>
          <w:tcPr>
            <w:tcW w:w="1656" w:type="dxa"/>
            <w:vAlign w:val="center"/>
          </w:tcPr>
          <w:p w14:paraId="09CB044C"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Sigma Aldrich</w:t>
            </w:r>
          </w:p>
        </w:tc>
        <w:tc>
          <w:tcPr>
            <w:tcW w:w="2857" w:type="dxa"/>
            <w:vAlign w:val="center"/>
          </w:tcPr>
          <w:p w14:paraId="4C7089D0"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 xml:space="preserve">Water sampling for trace element </w:t>
            </w:r>
            <w:proofErr w:type="spellStart"/>
            <w:r w:rsidRPr="001011C9">
              <w:rPr>
                <w:rFonts w:cstheme="minorHAnsi"/>
                <w:color w:val="000000" w:themeColor="text1"/>
                <w:sz w:val="20"/>
                <w:szCs w:val="20"/>
                <w:lang w:eastAsia="nl-NL"/>
              </w:rPr>
              <w:t>anasysis</w:t>
            </w:r>
            <w:proofErr w:type="spellEnd"/>
          </w:p>
        </w:tc>
      </w:tr>
      <w:tr w:rsidR="001011C9" w:rsidRPr="001011C9" w14:paraId="31DFBAC5" w14:textId="77777777" w:rsidTr="001011C9">
        <w:trPr>
          <w:trHeight w:val="78"/>
        </w:trPr>
        <w:tc>
          <w:tcPr>
            <w:tcW w:w="1372" w:type="dxa"/>
            <w:vMerge/>
            <w:vAlign w:val="center"/>
          </w:tcPr>
          <w:p w14:paraId="519DF701" w14:textId="77777777" w:rsidR="001011C9" w:rsidRPr="001011C9" w:rsidRDefault="001011C9" w:rsidP="001011C9">
            <w:pPr>
              <w:spacing w:after="0" w:line="240" w:lineRule="auto"/>
              <w:rPr>
                <w:rFonts w:cstheme="minorHAnsi"/>
                <w:color w:val="000000" w:themeColor="text1"/>
                <w:sz w:val="20"/>
                <w:szCs w:val="20"/>
                <w:lang w:eastAsia="nl-NL"/>
              </w:rPr>
            </w:pPr>
          </w:p>
        </w:tc>
        <w:tc>
          <w:tcPr>
            <w:tcW w:w="3063" w:type="dxa"/>
            <w:vAlign w:val="center"/>
          </w:tcPr>
          <w:p w14:paraId="3419CF95"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eastAsia="Times New Roman" w:cstheme="minorHAnsi"/>
                <w:color w:val="000000" w:themeColor="text1"/>
                <w:sz w:val="20"/>
                <w:szCs w:val="20"/>
                <w:lang w:eastAsia="nl-NL"/>
              </w:rPr>
              <w:t xml:space="preserve">250 ml water sampling vial </w:t>
            </w:r>
          </w:p>
        </w:tc>
        <w:tc>
          <w:tcPr>
            <w:tcW w:w="1656" w:type="dxa"/>
            <w:vAlign w:val="center"/>
          </w:tcPr>
          <w:p w14:paraId="5D3D6862"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Square, Bangladesh</w:t>
            </w:r>
          </w:p>
        </w:tc>
        <w:tc>
          <w:tcPr>
            <w:tcW w:w="2857" w:type="dxa"/>
            <w:vAlign w:val="center"/>
          </w:tcPr>
          <w:p w14:paraId="17DA6EF7"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 xml:space="preserve">Water sampling for </w:t>
            </w:r>
            <w:proofErr w:type="spellStart"/>
            <w:r w:rsidRPr="001011C9">
              <w:rPr>
                <w:rFonts w:cstheme="minorHAnsi"/>
                <w:color w:val="000000" w:themeColor="text1"/>
                <w:sz w:val="20"/>
                <w:szCs w:val="20"/>
                <w:lang w:eastAsia="nl-NL"/>
              </w:rPr>
              <w:t>anaions</w:t>
            </w:r>
            <w:proofErr w:type="spellEnd"/>
            <w:r w:rsidRPr="001011C9">
              <w:rPr>
                <w:rFonts w:cstheme="minorHAnsi"/>
                <w:color w:val="000000" w:themeColor="text1"/>
                <w:sz w:val="20"/>
                <w:szCs w:val="20"/>
                <w:lang w:eastAsia="nl-NL"/>
              </w:rPr>
              <w:t xml:space="preserve"> analysis</w:t>
            </w:r>
          </w:p>
        </w:tc>
      </w:tr>
      <w:tr w:rsidR="001011C9" w:rsidRPr="001011C9" w14:paraId="08825CEC" w14:textId="77777777" w:rsidTr="001011C9">
        <w:trPr>
          <w:trHeight w:val="78"/>
        </w:trPr>
        <w:tc>
          <w:tcPr>
            <w:tcW w:w="1372" w:type="dxa"/>
            <w:vMerge/>
            <w:vAlign w:val="center"/>
          </w:tcPr>
          <w:p w14:paraId="6F0CE484" w14:textId="77777777" w:rsidR="001011C9" w:rsidRPr="001011C9" w:rsidRDefault="001011C9" w:rsidP="001011C9">
            <w:pPr>
              <w:spacing w:after="0" w:line="240" w:lineRule="auto"/>
              <w:rPr>
                <w:rFonts w:cstheme="minorHAnsi"/>
                <w:color w:val="000000" w:themeColor="text1"/>
                <w:sz w:val="20"/>
                <w:szCs w:val="20"/>
                <w:lang w:eastAsia="nl-NL"/>
              </w:rPr>
            </w:pPr>
          </w:p>
        </w:tc>
        <w:tc>
          <w:tcPr>
            <w:tcW w:w="3063" w:type="dxa"/>
            <w:vAlign w:val="center"/>
          </w:tcPr>
          <w:p w14:paraId="5CA78AB2" w14:textId="77777777" w:rsidR="001011C9" w:rsidRPr="001011C9" w:rsidRDefault="001011C9" w:rsidP="001011C9">
            <w:pPr>
              <w:spacing w:after="0" w:line="240" w:lineRule="auto"/>
              <w:rPr>
                <w:rFonts w:eastAsia="Times New Roman" w:cstheme="minorHAnsi"/>
                <w:color w:val="000000" w:themeColor="text1"/>
                <w:sz w:val="20"/>
                <w:szCs w:val="20"/>
                <w:lang w:eastAsia="nl-NL"/>
              </w:rPr>
            </w:pPr>
            <w:r w:rsidRPr="001011C9">
              <w:rPr>
                <w:rFonts w:cstheme="minorHAnsi"/>
                <w:color w:val="000000" w:themeColor="text1"/>
                <w:sz w:val="20"/>
                <w:szCs w:val="20"/>
              </w:rPr>
              <w:t>ICP-MS</w:t>
            </w:r>
          </w:p>
        </w:tc>
        <w:tc>
          <w:tcPr>
            <w:tcW w:w="1656" w:type="dxa"/>
            <w:vAlign w:val="center"/>
          </w:tcPr>
          <w:p w14:paraId="2280BA7D" w14:textId="77777777" w:rsidR="001011C9" w:rsidRPr="001011C9" w:rsidRDefault="001011C9" w:rsidP="001011C9">
            <w:pPr>
              <w:spacing w:after="0" w:line="240" w:lineRule="auto"/>
              <w:rPr>
                <w:rFonts w:cstheme="minorHAnsi"/>
                <w:color w:val="000000" w:themeColor="text1"/>
                <w:sz w:val="20"/>
                <w:szCs w:val="20"/>
                <w:lang w:eastAsia="nl-NL"/>
              </w:rPr>
            </w:pPr>
            <w:proofErr w:type="spellStart"/>
            <w:r w:rsidRPr="001011C9">
              <w:rPr>
                <w:rFonts w:cstheme="minorHAnsi"/>
                <w:bCs/>
                <w:color w:val="000000" w:themeColor="text1"/>
                <w:sz w:val="20"/>
                <w:szCs w:val="20"/>
              </w:rPr>
              <w:t>Alanlytik</w:t>
            </w:r>
            <w:proofErr w:type="spellEnd"/>
            <w:r w:rsidRPr="001011C9">
              <w:rPr>
                <w:rFonts w:cstheme="minorHAnsi"/>
                <w:bCs/>
                <w:color w:val="000000" w:themeColor="text1"/>
                <w:sz w:val="20"/>
                <w:szCs w:val="20"/>
              </w:rPr>
              <w:t xml:space="preserve"> Jena, </w:t>
            </w:r>
            <w:proofErr w:type="spellStart"/>
            <w:r w:rsidRPr="001011C9">
              <w:rPr>
                <w:rFonts w:cstheme="minorHAnsi"/>
                <w:bCs/>
                <w:color w:val="000000" w:themeColor="text1"/>
                <w:sz w:val="20"/>
                <w:szCs w:val="20"/>
              </w:rPr>
              <w:t>PlasmaQuant</w:t>
            </w:r>
            <w:proofErr w:type="spellEnd"/>
            <w:r w:rsidRPr="001011C9">
              <w:rPr>
                <w:rFonts w:cstheme="minorHAnsi"/>
                <w:bCs/>
                <w:color w:val="000000" w:themeColor="text1"/>
                <w:sz w:val="20"/>
                <w:szCs w:val="20"/>
              </w:rPr>
              <w:t xml:space="preserve"> MS</w:t>
            </w:r>
          </w:p>
        </w:tc>
        <w:tc>
          <w:tcPr>
            <w:tcW w:w="2857" w:type="dxa"/>
            <w:vAlign w:val="center"/>
          </w:tcPr>
          <w:p w14:paraId="3F7F0F7F"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Elemental quantification</w:t>
            </w:r>
          </w:p>
        </w:tc>
      </w:tr>
      <w:tr w:rsidR="001011C9" w:rsidRPr="001011C9" w14:paraId="2AAFEC9C" w14:textId="77777777" w:rsidTr="001011C9">
        <w:trPr>
          <w:trHeight w:val="78"/>
        </w:trPr>
        <w:tc>
          <w:tcPr>
            <w:tcW w:w="1372" w:type="dxa"/>
            <w:vMerge/>
            <w:vAlign w:val="center"/>
          </w:tcPr>
          <w:p w14:paraId="0C337EC9" w14:textId="77777777" w:rsidR="001011C9" w:rsidRPr="001011C9" w:rsidRDefault="001011C9" w:rsidP="001011C9">
            <w:pPr>
              <w:spacing w:after="0" w:line="240" w:lineRule="auto"/>
              <w:rPr>
                <w:rFonts w:cstheme="minorHAnsi"/>
                <w:color w:val="000000" w:themeColor="text1"/>
                <w:sz w:val="20"/>
                <w:szCs w:val="20"/>
                <w:lang w:eastAsia="nl-NL"/>
              </w:rPr>
            </w:pPr>
          </w:p>
        </w:tc>
        <w:tc>
          <w:tcPr>
            <w:tcW w:w="3063" w:type="dxa"/>
            <w:vAlign w:val="center"/>
          </w:tcPr>
          <w:p w14:paraId="2E93AF93" w14:textId="77777777" w:rsidR="001011C9" w:rsidRPr="001011C9" w:rsidRDefault="001011C9" w:rsidP="001011C9">
            <w:pPr>
              <w:spacing w:after="0" w:line="240" w:lineRule="auto"/>
              <w:rPr>
                <w:rFonts w:eastAsia="Times New Roman" w:cstheme="minorHAnsi"/>
                <w:color w:val="000000" w:themeColor="text1"/>
                <w:sz w:val="20"/>
                <w:szCs w:val="20"/>
                <w:lang w:eastAsia="nl-NL"/>
              </w:rPr>
            </w:pPr>
            <w:r w:rsidRPr="001011C9">
              <w:rPr>
                <w:rFonts w:eastAsia="Times New Roman" w:cstheme="minorHAnsi"/>
                <w:color w:val="000000" w:themeColor="text1"/>
                <w:sz w:val="20"/>
                <w:szCs w:val="20"/>
                <w:lang w:eastAsia="nl-NL"/>
              </w:rPr>
              <w:t>75L water containers</w:t>
            </w:r>
          </w:p>
        </w:tc>
        <w:tc>
          <w:tcPr>
            <w:tcW w:w="1656" w:type="dxa"/>
            <w:vAlign w:val="center"/>
          </w:tcPr>
          <w:p w14:paraId="72C369F9"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GAZI, Bangladesh</w:t>
            </w:r>
          </w:p>
        </w:tc>
        <w:tc>
          <w:tcPr>
            <w:tcW w:w="2857" w:type="dxa"/>
            <w:vAlign w:val="center"/>
          </w:tcPr>
          <w:p w14:paraId="4DC571EA"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For piloting water storage experiments</w:t>
            </w:r>
          </w:p>
        </w:tc>
      </w:tr>
      <w:tr w:rsidR="001011C9" w:rsidRPr="001011C9" w14:paraId="3EDA90EF" w14:textId="77777777" w:rsidTr="001011C9">
        <w:trPr>
          <w:trHeight w:val="78"/>
        </w:trPr>
        <w:tc>
          <w:tcPr>
            <w:tcW w:w="1372" w:type="dxa"/>
            <w:vMerge/>
            <w:vAlign w:val="center"/>
          </w:tcPr>
          <w:p w14:paraId="3A14E4E7" w14:textId="77777777" w:rsidR="001011C9" w:rsidRPr="001011C9" w:rsidRDefault="001011C9" w:rsidP="001011C9">
            <w:pPr>
              <w:spacing w:after="0" w:line="240" w:lineRule="auto"/>
              <w:rPr>
                <w:rFonts w:cstheme="minorHAnsi"/>
                <w:color w:val="000000" w:themeColor="text1"/>
                <w:sz w:val="20"/>
                <w:szCs w:val="20"/>
                <w:lang w:eastAsia="nl-NL"/>
              </w:rPr>
            </w:pPr>
          </w:p>
        </w:tc>
        <w:tc>
          <w:tcPr>
            <w:tcW w:w="3063" w:type="dxa"/>
            <w:vAlign w:val="center"/>
          </w:tcPr>
          <w:p w14:paraId="4E9E4FA7" w14:textId="77777777" w:rsidR="001011C9" w:rsidRPr="001011C9" w:rsidRDefault="001011C9" w:rsidP="001011C9">
            <w:pPr>
              <w:spacing w:after="0" w:line="240" w:lineRule="auto"/>
              <w:rPr>
                <w:rFonts w:eastAsia="Times New Roman" w:cstheme="minorHAnsi"/>
                <w:color w:val="000000" w:themeColor="text1"/>
                <w:sz w:val="20"/>
                <w:szCs w:val="20"/>
                <w:lang w:eastAsia="nl-NL"/>
              </w:rPr>
            </w:pPr>
            <w:proofErr w:type="spellStart"/>
            <w:r w:rsidRPr="001011C9">
              <w:rPr>
                <w:rFonts w:eastAsia="Times New Roman" w:cstheme="minorHAnsi"/>
                <w:color w:val="000000" w:themeColor="text1"/>
                <w:sz w:val="20"/>
                <w:szCs w:val="20"/>
                <w:lang w:eastAsia="nl-NL"/>
              </w:rPr>
              <w:t>AnoxKaldnes</w:t>
            </w:r>
            <w:proofErr w:type="spellEnd"/>
            <w:r w:rsidRPr="001011C9">
              <w:rPr>
                <w:rFonts w:eastAsia="Times New Roman" w:cstheme="minorHAnsi"/>
                <w:color w:val="000000" w:themeColor="text1"/>
                <w:sz w:val="20"/>
                <w:szCs w:val="20"/>
                <w:lang w:eastAsia="nl-NL"/>
              </w:rPr>
              <w:t xml:space="preserve"> K3 bio-carriers</w:t>
            </w:r>
          </w:p>
        </w:tc>
        <w:tc>
          <w:tcPr>
            <w:tcW w:w="1656" w:type="dxa"/>
            <w:vAlign w:val="center"/>
          </w:tcPr>
          <w:p w14:paraId="2A629C6D"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OSMOSIA, Bangladesh</w:t>
            </w:r>
          </w:p>
        </w:tc>
        <w:tc>
          <w:tcPr>
            <w:tcW w:w="2857" w:type="dxa"/>
            <w:vAlign w:val="center"/>
          </w:tcPr>
          <w:p w14:paraId="2417C483" w14:textId="77777777" w:rsidR="001011C9" w:rsidRPr="001011C9" w:rsidRDefault="001011C9" w:rsidP="001011C9">
            <w:pPr>
              <w:spacing w:after="0" w:line="240" w:lineRule="auto"/>
              <w:rPr>
                <w:rFonts w:cstheme="minorHAnsi"/>
                <w:color w:val="000000" w:themeColor="text1"/>
                <w:sz w:val="20"/>
                <w:szCs w:val="20"/>
                <w:lang w:eastAsia="nl-NL"/>
              </w:rPr>
            </w:pPr>
            <w:r w:rsidRPr="001011C9">
              <w:rPr>
                <w:rFonts w:cstheme="minorHAnsi"/>
                <w:color w:val="000000" w:themeColor="text1"/>
                <w:sz w:val="20"/>
                <w:szCs w:val="20"/>
                <w:lang w:eastAsia="nl-NL"/>
              </w:rPr>
              <w:t>Providing larger surface area for microbial growth</w:t>
            </w:r>
          </w:p>
        </w:tc>
      </w:tr>
    </w:tbl>
    <w:p w14:paraId="6F0839A9" w14:textId="70854F15" w:rsidR="006D1408" w:rsidRPr="001011C9" w:rsidRDefault="006D1408" w:rsidP="001011C9">
      <w:pPr>
        <w:spacing w:after="120" w:line="240" w:lineRule="auto"/>
        <w:jc w:val="both"/>
        <w:rPr>
          <w:rFonts w:cstheme="minorHAnsi"/>
        </w:rPr>
      </w:pPr>
      <w:r w:rsidRPr="001011C9">
        <w:rPr>
          <w:rFonts w:cstheme="minorHAnsi"/>
          <w:b/>
        </w:rPr>
        <w:t xml:space="preserve">Table 1: </w:t>
      </w:r>
      <w:r w:rsidRPr="001011C9">
        <w:rPr>
          <w:rFonts w:cstheme="minorHAnsi"/>
        </w:rPr>
        <w:t xml:space="preserve">The list of used chemicals, </w:t>
      </w:r>
      <w:proofErr w:type="spellStart"/>
      <w:r w:rsidR="001011C9" w:rsidRPr="001011C9">
        <w:rPr>
          <w:rFonts w:cstheme="minorHAnsi"/>
        </w:rPr>
        <w:t>equipments</w:t>
      </w:r>
      <w:proofErr w:type="spellEnd"/>
      <w:r w:rsidRPr="001011C9">
        <w:rPr>
          <w:rFonts w:cstheme="minorHAnsi"/>
        </w:rPr>
        <w:t xml:space="preserve"> and reagents</w:t>
      </w:r>
      <w:r w:rsidR="00015375" w:rsidRPr="001011C9">
        <w:rPr>
          <w:rFonts w:cstheme="minorHAnsi"/>
        </w:rPr>
        <w:t xml:space="preserve"> </w:t>
      </w:r>
      <w:r w:rsidRPr="001011C9">
        <w:rPr>
          <w:rFonts w:cstheme="minorHAnsi"/>
        </w:rPr>
        <w:t>in the storage experiments.</w:t>
      </w:r>
    </w:p>
    <w:p w14:paraId="45997409" w14:textId="77777777" w:rsidR="00465B32" w:rsidRPr="001011C9" w:rsidRDefault="006D1408" w:rsidP="001011C9">
      <w:pPr>
        <w:spacing w:after="0" w:line="240" w:lineRule="auto"/>
        <w:jc w:val="both"/>
        <w:rPr>
          <w:rFonts w:cstheme="minorHAnsi"/>
          <w:noProof/>
          <w:lang w:val="en-GB" w:eastAsia="en-GB"/>
        </w:rPr>
      </w:pPr>
      <w:r w:rsidRPr="001011C9">
        <w:rPr>
          <w:rFonts w:cstheme="minorHAnsi"/>
          <w:noProof/>
          <w:lang w:val="en-GB" w:eastAsia="en-GB"/>
        </w:rPr>
        <w:t xml:space="preserve"> </w:t>
      </w:r>
    </w:p>
    <w:p w14:paraId="1EF9B370" w14:textId="306D5A17" w:rsidR="00846FA9" w:rsidRPr="001011C9" w:rsidRDefault="00465B32" w:rsidP="001011C9">
      <w:pPr>
        <w:spacing w:after="0" w:line="240" w:lineRule="auto"/>
        <w:jc w:val="both"/>
        <w:rPr>
          <w:rFonts w:cstheme="minorHAnsi"/>
          <w:color w:val="000000" w:themeColor="text1"/>
        </w:rPr>
      </w:pPr>
      <w:r w:rsidRPr="001011C9">
        <w:rPr>
          <w:rFonts w:cstheme="minorHAnsi"/>
          <w:noProof/>
          <w:lang w:val="en-GB" w:eastAsia="en-GB"/>
        </w:rPr>
        <w:br w:type="page"/>
      </w:r>
      <w:r w:rsidR="00846FA9" w:rsidRPr="001011C9">
        <w:rPr>
          <w:rFonts w:cstheme="minorHAnsi"/>
          <w:noProof/>
          <w:lang w:val="en-GB" w:eastAsia="en-GB"/>
        </w:rPr>
        <w:lastRenderedPageBreak/>
        <w:drawing>
          <wp:inline distT="0" distB="0" distL="0" distR="0" wp14:anchorId="2F53EDD9" wp14:editId="2F463319">
            <wp:extent cx="5441950" cy="3637601"/>
            <wp:effectExtent l="0" t="0" r="635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46017" cy="3640319"/>
                    </a:xfrm>
                    <a:prstGeom prst="rect">
                      <a:avLst/>
                    </a:prstGeom>
                    <a:noFill/>
                    <a:ln>
                      <a:noFill/>
                    </a:ln>
                  </pic:spPr>
                </pic:pic>
              </a:graphicData>
            </a:graphic>
          </wp:inline>
        </w:drawing>
      </w:r>
    </w:p>
    <w:p w14:paraId="0CE459C1" w14:textId="774DDDED" w:rsidR="00846FA9" w:rsidRPr="001011C9" w:rsidRDefault="00846FA9" w:rsidP="001011C9">
      <w:pPr>
        <w:spacing w:before="180" w:after="0" w:line="240" w:lineRule="auto"/>
        <w:jc w:val="both"/>
        <w:rPr>
          <w:rFonts w:cstheme="minorHAnsi"/>
          <w:lang w:val="en-GB"/>
        </w:rPr>
      </w:pPr>
      <w:r w:rsidRPr="001011C9">
        <w:rPr>
          <w:rFonts w:cstheme="minorHAnsi"/>
          <w:b/>
        </w:rPr>
        <w:t>Fig</w:t>
      </w:r>
      <w:r w:rsidR="001011C9" w:rsidRPr="001011C9">
        <w:rPr>
          <w:rFonts w:cstheme="minorHAnsi"/>
          <w:b/>
        </w:rPr>
        <w:t>.</w:t>
      </w:r>
      <w:r w:rsidRPr="001011C9">
        <w:rPr>
          <w:rFonts w:cstheme="minorHAnsi"/>
          <w:b/>
        </w:rPr>
        <w:t xml:space="preserve"> </w:t>
      </w:r>
      <w:r w:rsidR="003D2909" w:rsidRPr="001011C9">
        <w:rPr>
          <w:rFonts w:cstheme="minorHAnsi"/>
          <w:b/>
        </w:rPr>
        <w:t>1</w:t>
      </w:r>
      <w:r w:rsidRPr="001011C9">
        <w:rPr>
          <w:rFonts w:cstheme="minorHAnsi"/>
          <w:b/>
        </w:rPr>
        <w:t xml:space="preserve">. </w:t>
      </w:r>
      <w:r w:rsidRPr="001011C9">
        <w:rPr>
          <w:rFonts w:cstheme="minorHAnsi"/>
        </w:rPr>
        <w:t xml:space="preserve">The generic </w:t>
      </w:r>
      <w:r w:rsidRPr="001011C9">
        <w:rPr>
          <w:rFonts w:cstheme="minorHAnsi"/>
          <w:lang w:val="en-GB"/>
        </w:rPr>
        <w:t xml:space="preserve">step-by-step methodological approach and independent and dependent variables in the respective steps of the pilot-scale storage </w:t>
      </w:r>
      <w:r w:rsidR="00152039">
        <w:rPr>
          <w:rFonts w:cstheme="minorHAnsi"/>
          <w:lang w:val="en-GB"/>
        </w:rPr>
        <w:t xml:space="preserve">containers </w:t>
      </w:r>
      <w:r w:rsidRPr="001011C9">
        <w:rPr>
          <w:rFonts w:cstheme="minorHAnsi"/>
          <w:lang w:val="en-GB"/>
        </w:rPr>
        <w:t>experiments.</w:t>
      </w:r>
    </w:p>
    <w:p w14:paraId="09E86DED" w14:textId="65CF67FD" w:rsidR="001011C9" w:rsidRDefault="001011C9" w:rsidP="001011C9">
      <w:pPr>
        <w:spacing w:after="0" w:line="240" w:lineRule="auto"/>
        <w:jc w:val="both"/>
        <w:rPr>
          <w:rFonts w:cstheme="minorHAnsi"/>
        </w:rPr>
      </w:pPr>
    </w:p>
    <w:p w14:paraId="60D5527D" w14:textId="77777777" w:rsidR="001011C9" w:rsidRPr="001011C9" w:rsidRDefault="001011C9" w:rsidP="001011C9">
      <w:pPr>
        <w:spacing w:after="0" w:line="240" w:lineRule="auto"/>
        <w:jc w:val="both"/>
        <w:rPr>
          <w:rFonts w:cstheme="minorHAnsi"/>
        </w:rPr>
      </w:pPr>
    </w:p>
    <w:p w14:paraId="07981717" w14:textId="1C5C77CE" w:rsidR="00465B32" w:rsidRPr="001011C9" w:rsidRDefault="001011C9" w:rsidP="001011C9">
      <w:pPr>
        <w:spacing w:after="0" w:line="240" w:lineRule="auto"/>
        <w:jc w:val="both"/>
        <w:rPr>
          <w:rFonts w:cstheme="minorHAnsi"/>
          <w:noProof/>
          <w:lang w:val="en-GB" w:eastAsia="en-GB"/>
        </w:rPr>
      </w:pPr>
      <w:r w:rsidRPr="001011C9">
        <w:rPr>
          <w:rFonts w:cstheme="minorHAnsi"/>
          <w:noProof/>
          <w:lang w:val="en-GB" w:eastAsia="en-GB"/>
        </w:rPr>
        <mc:AlternateContent>
          <mc:Choice Requires="wpg">
            <w:drawing>
              <wp:inline distT="0" distB="0" distL="0" distR="0" wp14:anchorId="4D1C06BE" wp14:editId="473B904C">
                <wp:extent cx="5746750" cy="3632200"/>
                <wp:effectExtent l="0" t="0" r="0" b="6350"/>
                <wp:docPr id="2" name="Group 2"/>
                <wp:cNvGraphicFramePr/>
                <a:graphic xmlns:a="http://schemas.openxmlformats.org/drawingml/2006/main">
                  <a:graphicData uri="http://schemas.microsoft.com/office/word/2010/wordprocessingGroup">
                    <wpg:wgp>
                      <wpg:cNvGrpSpPr/>
                      <wpg:grpSpPr>
                        <a:xfrm>
                          <a:off x="0" y="0"/>
                          <a:ext cx="5746750" cy="3632200"/>
                          <a:chOff x="0" y="0"/>
                          <a:chExt cx="5735392" cy="3965205"/>
                        </a:xfrm>
                      </wpg:grpSpPr>
                      <wpg:graphicFrame>
                        <wpg:cNvPr id="31" name="Chart 31"/>
                        <wpg:cNvFrPr/>
                        <wpg:xfrm>
                          <a:off x="0" y="14669"/>
                          <a:ext cx="2879725" cy="1979930"/>
                        </wpg:xfrm>
                        <a:graphic>
                          <a:graphicData uri="http://schemas.openxmlformats.org/drawingml/2006/chart">
                            <c:chart xmlns:c="http://schemas.openxmlformats.org/drawingml/2006/chart" xmlns:r="http://schemas.openxmlformats.org/officeDocument/2006/relationships" r:id="rId9"/>
                          </a:graphicData>
                        </a:graphic>
                      </wpg:graphicFrame>
                      <wpg:graphicFrame>
                        <wpg:cNvPr id="33" name="Chart 33"/>
                        <wpg:cNvFrPr/>
                        <wpg:xfrm>
                          <a:off x="2855667" y="0"/>
                          <a:ext cx="2879725" cy="1979930"/>
                        </wpg:xfrm>
                        <a:graphic>
                          <a:graphicData uri="http://schemas.openxmlformats.org/drawingml/2006/chart">
                            <c:chart xmlns:c="http://schemas.openxmlformats.org/drawingml/2006/chart" xmlns:r="http://schemas.openxmlformats.org/officeDocument/2006/relationships" r:id="rId10"/>
                          </a:graphicData>
                        </a:graphic>
                      </wpg:graphicFrame>
                      <wpg:graphicFrame>
                        <wpg:cNvPr id="34" name="Chart 34"/>
                        <wpg:cNvFrPr/>
                        <wpg:xfrm>
                          <a:off x="4890" y="1975495"/>
                          <a:ext cx="2879725" cy="1979930"/>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35" name="Chart 35"/>
                        <wpg:cNvFrPr/>
                        <wpg:xfrm>
                          <a:off x="2855667" y="1985275"/>
                          <a:ext cx="2879725" cy="1979930"/>
                        </wpg:xfrm>
                        <a:graphic>
                          <a:graphicData uri="http://schemas.openxmlformats.org/drawingml/2006/chart">
                            <c:chart xmlns:c="http://schemas.openxmlformats.org/drawingml/2006/chart" xmlns:r="http://schemas.openxmlformats.org/officeDocument/2006/relationships" r:id="rId12"/>
                          </a:graphicData>
                        </a:graphic>
                      </wpg:graphicFrame>
                    </wpg:wgp>
                  </a:graphicData>
                </a:graphic>
              </wp:inline>
            </w:drawing>
          </mc:Choice>
          <mc:Fallback>
            <w:pict>
              <v:group w14:anchorId="302B6696" id="Group 2" o:spid="_x0000_s1026" style="width:452.5pt;height:286pt;mso-position-horizontal-relative:char;mso-position-vertical-relative:line" coordsize="57353,39652" o:gfxdata="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1" o:spid="_x0000_s1027" type="#_x0000_t75" style="position:absolute;top:133;width:28777;height:1983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">
                  <v:imagedata r:id="rId13" o:title=""/>
                  <o:lock v:ext="edit" aspectratio="f"/>
                </v:shape>
                <v:shape id="Chart 33" o:spid="_x0000_s1028" type="#_x0000_t75" style="position:absolute;left:28898;top:665;width:26831;height:189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">
                  <v:imagedata r:id="rId14" o:title=""/>
                  <o:lock v:ext="edit" aspectratio="f"/>
                </v:shape>
                <v:shape id="Chart 34" o:spid="_x0000_s1029" type="#_x0000_t75" style="position:absolute;left:425;top:20031;width:27135;height:193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">
                  <v:imagedata r:id="rId15" o:title=""/>
                  <o:lock v:ext="edit" aspectratio="f"/>
                </v:shape>
                <v:shape id="Chart 35" o:spid="_x0000_s1030" type="#_x0000_t75" style="position:absolute;left:28898;top:20164;width:27135;height:192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">
                  <v:imagedata r:id="rId16" o:title=""/>
                  <o:lock v:ext="edit" aspectratio="f"/>
                </v:shape>
                <w10:anchorlock/>
              </v:group>
            </w:pict>
          </mc:Fallback>
        </mc:AlternateContent>
      </w:r>
    </w:p>
    <w:p w14:paraId="517D5355" w14:textId="7528FC4E" w:rsidR="002A0586" w:rsidRPr="001011C9" w:rsidRDefault="003D2909" w:rsidP="001011C9">
      <w:pPr>
        <w:spacing w:before="240" w:after="0" w:line="240" w:lineRule="auto"/>
        <w:jc w:val="both"/>
        <w:rPr>
          <w:rFonts w:eastAsia="Times New Roman" w:cstheme="minorHAnsi"/>
          <w:color w:val="000000" w:themeColor="text1"/>
          <w:lang w:eastAsia="nl-NL"/>
        </w:rPr>
      </w:pPr>
      <w:r w:rsidRPr="001011C9">
        <w:rPr>
          <w:rFonts w:eastAsia="Times New Roman" w:cstheme="minorHAnsi"/>
          <w:b/>
          <w:color w:val="000000" w:themeColor="text1"/>
          <w:lang w:eastAsia="nl-NL"/>
        </w:rPr>
        <w:t>Fig</w:t>
      </w:r>
      <w:r w:rsidR="001011C9">
        <w:rPr>
          <w:rFonts w:eastAsia="Times New Roman" w:cstheme="minorHAnsi"/>
          <w:b/>
          <w:color w:val="000000" w:themeColor="text1"/>
          <w:lang w:eastAsia="nl-NL"/>
        </w:rPr>
        <w:t>.</w:t>
      </w:r>
      <w:r w:rsidRPr="001011C9">
        <w:rPr>
          <w:rFonts w:eastAsia="Times New Roman" w:cstheme="minorHAnsi"/>
          <w:b/>
          <w:color w:val="000000" w:themeColor="text1"/>
          <w:lang w:eastAsia="nl-NL"/>
        </w:rPr>
        <w:t xml:space="preserve"> 2</w:t>
      </w:r>
      <w:r w:rsidR="00171572" w:rsidRPr="001011C9">
        <w:rPr>
          <w:rFonts w:eastAsia="Times New Roman" w:cstheme="minorHAnsi"/>
          <w:b/>
          <w:color w:val="000000" w:themeColor="text1"/>
          <w:lang w:eastAsia="nl-NL"/>
        </w:rPr>
        <w:t>.</w:t>
      </w:r>
      <w:r w:rsidR="003F18BE" w:rsidRPr="001011C9">
        <w:rPr>
          <w:rFonts w:eastAsia="Times New Roman" w:cstheme="minorHAnsi"/>
          <w:color w:val="000000" w:themeColor="text1"/>
          <w:lang w:eastAsia="nl-NL"/>
        </w:rPr>
        <w:t xml:space="preserve"> P</w:t>
      </w:r>
      <w:r w:rsidR="00171572" w:rsidRPr="001011C9">
        <w:rPr>
          <w:rFonts w:eastAsia="Times New Roman" w:cstheme="minorHAnsi"/>
          <w:color w:val="000000" w:themeColor="text1"/>
          <w:lang w:eastAsia="nl-NL"/>
        </w:rPr>
        <w:t>hysicochemical</w:t>
      </w:r>
      <w:r w:rsidR="007C2991" w:rsidRPr="001011C9">
        <w:rPr>
          <w:rFonts w:eastAsia="Times New Roman" w:cstheme="minorHAnsi"/>
          <w:color w:val="000000" w:themeColor="text1"/>
          <w:lang w:eastAsia="nl-NL"/>
        </w:rPr>
        <w:t xml:space="preserve"> parameters during the first 24 </w:t>
      </w:r>
      <w:r w:rsidR="00171572" w:rsidRPr="001011C9">
        <w:rPr>
          <w:rFonts w:eastAsia="Times New Roman" w:cstheme="minorHAnsi"/>
          <w:color w:val="000000" w:themeColor="text1"/>
          <w:lang w:eastAsia="nl-NL"/>
        </w:rPr>
        <w:t>h</w:t>
      </w:r>
      <w:r w:rsidR="003F18BE" w:rsidRPr="001011C9">
        <w:rPr>
          <w:rFonts w:eastAsia="Times New Roman" w:cstheme="minorHAnsi"/>
          <w:color w:val="000000" w:themeColor="text1"/>
          <w:lang w:eastAsia="nl-NL"/>
        </w:rPr>
        <w:t xml:space="preserve"> of the experiment </w:t>
      </w:r>
      <w:r w:rsidR="007C2991" w:rsidRPr="001011C9">
        <w:rPr>
          <w:rFonts w:eastAsia="Times New Roman" w:cstheme="minorHAnsi"/>
          <w:color w:val="000000" w:themeColor="text1"/>
          <w:lang w:eastAsia="nl-NL"/>
        </w:rPr>
        <w:t>during</w:t>
      </w:r>
      <w:r w:rsidR="00171572" w:rsidRPr="001011C9">
        <w:rPr>
          <w:rFonts w:eastAsia="Times New Roman" w:cstheme="minorHAnsi"/>
          <w:color w:val="000000" w:themeColor="text1"/>
          <w:lang w:eastAsia="nl-NL"/>
        </w:rPr>
        <w:t xml:space="preserve"> </w:t>
      </w:r>
      <w:proofErr w:type="spellStart"/>
      <w:r w:rsidR="00171572" w:rsidRPr="001011C9">
        <w:rPr>
          <w:rFonts w:eastAsia="Times New Roman" w:cstheme="minorHAnsi"/>
          <w:color w:val="000000" w:themeColor="text1"/>
          <w:lang w:eastAsia="nl-NL"/>
        </w:rPr>
        <w:t>oxic</w:t>
      </w:r>
      <w:proofErr w:type="spellEnd"/>
      <w:r w:rsidR="00171572" w:rsidRPr="001011C9">
        <w:rPr>
          <w:rFonts w:eastAsia="Times New Roman" w:cstheme="minorHAnsi"/>
          <w:color w:val="000000" w:themeColor="text1"/>
          <w:lang w:eastAsia="nl-NL"/>
        </w:rPr>
        <w:t xml:space="preserve"> and anoxic </w:t>
      </w:r>
      <w:r w:rsidR="001011C9" w:rsidRPr="001011C9">
        <w:rPr>
          <w:rFonts w:eastAsia="Times New Roman" w:cstheme="minorHAnsi"/>
          <w:color w:val="000000" w:themeColor="text1"/>
          <w:lang w:eastAsia="nl-NL"/>
        </w:rPr>
        <w:t xml:space="preserve">storage </w:t>
      </w:r>
      <w:r w:rsidR="00B05502" w:rsidRPr="001011C9">
        <w:rPr>
          <w:rFonts w:eastAsia="Times New Roman" w:cstheme="minorHAnsi"/>
          <w:color w:val="000000" w:themeColor="text1"/>
          <w:lang w:eastAsia="nl-NL"/>
        </w:rPr>
        <w:t>container</w:t>
      </w:r>
      <w:r w:rsidR="00171572" w:rsidRPr="001011C9">
        <w:rPr>
          <w:rFonts w:eastAsia="Times New Roman" w:cstheme="minorHAnsi"/>
          <w:color w:val="000000" w:themeColor="text1"/>
          <w:lang w:eastAsia="nl-NL"/>
        </w:rPr>
        <w:t>s with bio-carriers (a) pH, (b) DO, (c) ORP changes</w:t>
      </w:r>
      <w:r w:rsidR="00A23669" w:rsidRPr="001011C9">
        <w:rPr>
          <w:rFonts w:eastAsia="Times New Roman" w:cstheme="minorHAnsi"/>
          <w:color w:val="000000" w:themeColor="text1"/>
          <w:lang w:eastAsia="nl-NL"/>
        </w:rPr>
        <w:t>,</w:t>
      </w:r>
      <w:r w:rsidR="00171572" w:rsidRPr="001011C9">
        <w:rPr>
          <w:rFonts w:eastAsia="Times New Roman" w:cstheme="minorHAnsi"/>
          <w:color w:val="000000" w:themeColor="text1"/>
          <w:lang w:eastAsia="nl-NL"/>
        </w:rPr>
        <w:t xml:space="preserve"> and (d) physicochemical parameters as a function of Fe</w:t>
      </w:r>
      <w:r w:rsidR="00171572" w:rsidRPr="001011C9">
        <w:rPr>
          <w:rFonts w:eastAsia="Times New Roman" w:cstheme="minorHAnsi"/>
          <w:color w:val="000000" w:themeColor="text1"/>
          <w:vertAlign w:val="superscript"/>
          <w:lang w:eastAsia="nl-NL"/>
        </w:rPr>
        <w:t>2+</w:t>
      </w:r>
      <w:r w:rsidR="00171572" w:rsidRPr="001011C9">
        <w:rPr>
          <w:rFonts w:eastAsia="Times New Roman" w:cstheme="minorHAnsi"/>
          <w:color w:val="000000" w:themeColor="text1"/>
          <w:lang w:eastAsia="nl-NL"/>
        </w:rPr>
        <w:t xml:space="preserve"> concentration. The error bar</w:t>
      </w:r>
      <w:r w:rsidR="007C2991" w:rsidRPr="001011C9">
        <w:rPr>
          <w:rFonts w:eastAsia="Times New Roman" w:cstheme="minorHAnsi"/>
          <w:color w:val="000000" w:themeColor="text1"/>
          <w:lang w:eastAsia="nl-NL"/>
        </w:rPr>
        <w:t>s represent</w:t>
      </w:r>
      <w:r w:rsidR="00171572" w:rsidRPr="001011C9">
        <w:rPr>
          <w:rFonts w:eastAsia="Times New Roman" w:cstheme="minorHAnsi"/>
          <w:color w:val="000000" w:themeColor="text1"/>
          <w:lang w:eastAsia="nl-NL"/>
        </w:rPr>
        <w:t xml:space="preserve"> the standard deviations.</w:t>
      </w:r>
      <w:r w:rsidR="002A0586" w:rsidRPr="001011C9">
        <w:rPr>
          <w:rFonts w:eastAsia="Times New Roman" w:cstheme="minorHAnsi"/>
          <w:color w:val="000000" w:themeColor="text1"/>
          <w:lang w:eastAsia="nl-NL"/>
        </w:rPr>
        <w:br w:type="page"/>
      </w:r>
    </w:p>
    <w:p w14:paraId="5C8C65BE" w14:textId="7433B1B1" w:rsidR="00DA1E6D" w:rsidRPr="001011C9" w:rsidRDefault="0054690B" w:rsidP="001011C9">
      <w:pPr>
        <w:spacing w:after="0" w:line="240" w:lineRule="auto"/>
        <w:jc w:val="both"/>
        <w:rPr>
          <w:rFonts w:eastAsia="Times New Roman" w:cstheme="minorHAnsi"/>
          <w:color w:val="000000" w:themeColor="text1"/>
          <w:lang w:eastAsia="nl-NL"/>
        </w:rPr>
      </w:pPr>
      <w:r w:rsidRPr="001011C9">
        <w:rPr>
          <w:rFonts w:eastAsia="Times New Roman" w:cstheme="minorHAnsi"/>
          <w:noProof/>
          <w:color w:val="000000" w:themeColor="text1"/>
          <w:lang w:val="en-GB" w:eastAsia="en-GB"/>
        </w:rPr>
        <w:lastRenderedPageBreak/>
        <w:drawing>
          <wp:anchor distT="0" distB="0" distL="114300" distR="114300" simplePos="0" relativeHeight="251648000" behindDoc="0" locked="0" layoutInCell="1" allowOverlap="1" wp14:anchorId="7A0C4FCE" wp14:editId="709365A0">
            <wp:simplePos x="0" y="0"/>
            <wp:positionH relativeFrom="column">
              <wp:posOffset>-2757</wp:posOffset>
            </wp:positionH>
            <wp:positionV relativeFrom="paragraph">
              <wp:posOffset>418</wp:posOffset>
            </wp:positionV>
            <wp:extent cx="2879725" cy="1979930"/>
            <wp:effectExtent l="0" t="0" r="0" b="1270"/>
            <wp:wrapTight wrapText="bothSides">
              <wp:wrapPolygon edited="0">
                <wp:start x="1572" y="623"/>
                <wp:lineTo x="1572" y="1663"/>
                <wp:lineTo x="3144" y="4364"/>
                <wp:lineTo x="1286" y="4988"/>
                <wp:lineTo x="143" y="6027"/>
                <wp:lineTo x="143" y="12054"/>
                <wp:lineTo x="2572" y="14340"/>
                <wp:lineTo x="3572" y="14340"/>
                <wp:lineTo x="2286" y="16834"/>
                <wp:lineTo x="2715" y="17457"/>
                <wp:lineTo x="4858" y="17873"/>
                <wp:lineTo x="286" y="19328"/>
                <wp:lineTo x="286" y="21198"/>
                <wp:lineTo x="1858" y="21406"/>
                <wp:lineTo x="6430" y="21406"/>
                <wp:lineTo x="20433" y="20367"/>
                <wp:lineTo x="20576" y="17873"/>
                <wp:lineTo x="21433" y="17457"/>
                <wp:lineTo x="21433" y="1039"/>
                <wp:lineTo x="3144" y="623"/>
                <wp:lineTo x="1572" y="623"/>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sidRPr="001011C9">
        <w:rPr>
          <w:rFonts w:eastAsia="Times New Roman" w:cstheme="minorHAnsi"/>
          <w:noProof/>
          <w:color w:val="000000" w:themeColor="text1"/>
          <w:lang w:val="en-GB" w:eastAsia="en-GB"/>
        </w:rPr>
        <w:drawing>
          <wp:anchor distT="0" distB="0" distL="114300" distR="114300" simplePos="0" relativeHeight="251649024" behindDoc="0" locked="0" layoutInCell="1" allowOverlap="1" wp14:anchorId="7E34BBD3" wp14:editId="727EDB5F">
            <wp:simplePos x="0" y="0"/>
            <wp:positionH relativeFrom="column">
              <wp:posOffset>2940927</wp:posOffset>
            </wp:positionH>
            <wp:positionV relativeFrom="paragraph">
              <wp:posOffset>418</wp:posOffset>
            </wp:positionV>
            <wp:extent cx="2879725" cy="1979930"/>
            <wp:effectExtent l="0" t="0" r="0" b="1270"/>
            <wp:wrapTight wrapText="bothSides">
              <wp:wrapPolygon edited="0">
                <wp:start x="1572" y="623"/>
                <wp:lineTo x="1572" y="1663"/>
                <wp:lineTo x="3144" y="4364"/>
                <wp:lineTo x="1000" y="4988"/>
                <wp:lineTo x="143" y="6443"/>
                <wp:lineTo x="143" y="12054"/>
                <wp:lineTo x="2572" y="14340"/>
                <wp:lineTo x="3572" y="14340"/>
                <wp:lineTo x="2286" y="16834"/>
                <wp:lineTo x="857" y="18081"/>
                <wp:lineTo x="572" y="20990"/>
                <wp:lineTo x="2286" y="21406"/>
                <wp:lineTo x="6716" y="21406"/>
                <wp:lineTo x="20433" y="20575"/>
                <wp:lineTo x="20576" y="17873"/>
                <wp:lineTo x="21433" y="17457"/>
                <wp:lineTo x="21433" y="1039"/>
                <wp:lineTo x="3144" y="623"/>
                <wp:lineTo x="1572" y="623"/>
              </wp:wrapPolygon>
            </wp:wrapTight>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p>
    <w:p w14:paraId="112815A0" w14:textId="40A8676B" w:rsidR="00171572" w:rsidRPr="001011C9" w:rsidRDefault="003D2909" w:rsidP="001011C9">
      <w:pPr>
        <w:spacing w:before="120" w:after="0" w:line="240" w:lineRule="auto"/>
        <w:jc w:val="both"/>
        <w:rPr>
          <w:rFonts w:eastAsia="Times New Roman" w:cstheme="minorHAnsi"/>
          <w:color w:val="000000" w:themeColor="text1"/>
          <w:lang w:eastAsia="nl-NL"/>
        </w:rPr>
      </w:pPr>
      <w:r w:rsidRPr="001011C9">
        <w:rPr>
          <w:rFonts w:cstheme="minorHAnsi"/>
          <w:b/>
          <w:color w:val="000000" w:themeColor="text1"/>
        </w:rPr>
        <w:t>Fig</w:t>
      </w:r>
      <w:r w:rsidR="001011C9">
        <w:rPr>
          <w:rFonts w:cstheme="minorHAnsi"/>
          <w:b/>
          <w:color w:val="000000" w:themeColor="text1"/>
        </w:rPr>
        <w:t>.</w:t>
      </w:r>
      <w:r w:rsidRPr="001011C9">
        <w:rPr>
          <w:rFonts w:cstheme="minorHAnsi"/>
          <w:b/>
          <w:color w:val="000000" w:themeColor="text1"/>
        </w:rPr>
        <w:t xml:space="preserve"> 3</w:t>
      </w:r>
      <w:r w:rsidR="00171572" w:rsidRPr="001011C9">
        <w:rPr>
          <w:rFonts w:cstheme="minorHAnsi"/>
          <w:b/>
          <w:color w:val="000000" w:themeColor="text1"/>
        </w:rPr>
        <w:t xml:space="preserve">. </w:t>
      </w:r>
      <w:r w:rsidR="00171572" w:rsidRPr="001011C9">
        <w:rPr>
          <w:rFonts w:cstheme="minorHAnsi"/>
          <w:color w:val="000000" w:themeColor="text1"/>
        </w:rPr>
        <w:t xml:space="preserve">Arsenic speciation </w:t>
      </w:r>
      <w:r w:rsidR="007C2991" w:rsidRPr="001011C9">
        <w:rPr>
          <w:rFonts w:cstheme="minorHAnsi"/>
          <w:color w:val="000000" w:themeColor="text1"/>
        </w:rPr>
        <w:t xml:space="preserve">during </w:t>
      </w:r>
      <w:r w:rsidR="00171572" w:rsidRPr="001011C9">
        <w:rPr>
          <w:rFonts w:cstheme="minorHAnsi"/>
          <w:color w:val="000000" w:themeColor="text1"/>
        </w:rPr>
        <w:t xml:space="preserve">(a) </w:t>
      </w:r>
      <w:proofErr w:type="spellStart"/>
      <w:r w:rsidR="00171572" w:rsidRPr="001011C9">
        <w:rPr>
          <w:rFonts w:cstheme="minorHAnsi"/>
          <w:color w:val="000000" w:themeColor="text1"/>
        </w:rPr>
        <w:t>oxic</w:t>
      </w:r>
      <w:proofErr w:type="spellEnd"/>
      <w:r w:rsidR="00171572" w:rsidRPr="001011C9">
        <w:rPr>
          <w:rFonts w:cstheme="minorHAnsi"/>
          <w:color w:val="000000" w:themeColor="text1"/>
        </w:rPr>
        <w:t xml:space="preserve"> and (b) anoxic storage </w:t>
      </w:r>
      <w:r w:rsidR="00152039">
        <w:rPr>
          <w:rFonts w:cstheme="minorHAnsi"/>
          <w:color w:val="000000" w:themeColor="text1"/>
        </w:rPr>
        <w:t xml:space="preserve">containers </w:t>
      </w:r>
      <w:r w:rsidR="007C2991" w:rsidRPr="001011C9">
        <w:rPr>
          <w:rFonts w:cstheme="minorHAnsi"/>
          <w:color w:val="000000" w:themeColor="text1"/>
        </w:rPr>
        <w:t>with bio-carriers</w:t>
      </w:r>
      <w:r w:rsidR="00171572" w:rsidRPr="001011C9">
        <w:rPr>
          <w:rFonts w:cstheme="minorHAnsi"/>
          <w:color w:val="000000" w:themeColor="text1"/>
        </w:rPr>
        <w:t xml:space="preserve"> over</w:t>
      </w:r>
      <w:r w:rsidR="007C2991" w:rsidRPr="001011C9">
        <w:rPr>
          <w:rFonts w:cstheme="minorHAnsi"/>
          <w:color w:val="000000" w:themeColor="text1"/>
        </w:rPr>
        <w:t xml:space="preserve"> </w:t>
      </w:r>
      <w:r w:rsidR="00152039">
        <w:rPr>
          <w:rFonts w:cstheme="minorHAnsi"/>
          <w:color w:val="000000" w:themeColor="text1"/>
        </w:rPr>
        <w:t xml:space="preserve">a period of </w:t>
      </w:r>
      <w:r w:rsidR="00171572" w:rsidRPr="001011C9">
        <w:rPr>
          <w:rFonts w:cstheme="minorHAnsi"/>
          <w:color w:val="000000" w:themeColor="text1"/>
        </w:rPr>
        <w:t xml:space="preserve">8 h on </w:t>
      </w:r>
      <w:r w:rsidR="007C2991" w:rsidRPr="001011C9">
        <w:rPr>
          <w:rFonts w:cstheme="minorHAnsi"/>
          <w:color w:val="000000" w:themeColor="text1"/>
        </w:rPr>
        <w:t>the first experimental day</w:t>
      </w:r>
      <w:r w:rsidR="00171572" w:rsidRPr="001011C9">
        <w:rPr>
          <w:rFonts w:cstheme="minorHAnsi"/>
          <w:color w:val="000000" w:themeColor="text1"/>
        </w:rPr>
        <w:t xml:space="preserve">. </w:t>
      </w:r>
      <w:r w:rsidR="00171572" w:rsidRPr="001011C9">
        <w:rPr>
          <w:rFonts w:eastAsia="Times New Roman" w:cstheme="minorHAnsi"/>
          <w:color w:val="000000" w:themeColor="text1"/>
          <w:lang w:eastAsia="nl-NL"/>
        </w:rPr>
        <w:t>The error bar</w:t>
      </w:r>
      <w:r w:rsidR="007C2991" w:rsidRPr="001011C9">
        <w:rPr>
          <w:rFonts w:eastAsia="Times New Roman" w:cstheme="minorHAnsi"/>
          <w:color w:val="000000" w:themeColor="text1"/>
          <w:lang w:eastAsia="nl-NL"/>
        </w:rPr>
        <w:t>s</w:t>
      </w:r>
      <w:r w:rsidR="00171572" w:rsidRPr="001011C9">
        <w:rPr>
          <w:rFonts w:eastAsia="Times New Roman" w:cstheme="minorHAnsi"/>
          <w:color w:val="000000" w:themeColor="text1"/>
          <w:lang w:eastAsia="nl-NL"/>
        </w:rPr>
        <w:t xml:space="preserve"> represent the standard deviations.</w:t>
      </w:r>
    </w:p>
    <w:p w14:paraId="24271559" w14:textId="77777777" w:rsidR="001011C9" w:rsidRDefault="001011C9" w:rsidP="001011C9">
      <w:pPr>
        <w:spacing w:after="0" w:line="240" w:lineRule="auto"/>
        <w:jc w:val="both"/>
        <w:rPr>
          <w:rFonts w:eastAsia="Times New Roman" w:cstheme="minorHAnsi"/>
          <w:color w:val="000000" w:themeColor="text1"/>
          <w:lang w:eastAsia="nl-NL"/>
        </w:rPr>
      </w:pPr>
    </w:p>
    <w:p w14:paraId="1FC94982" w14:textId="629FB672" w:rsidR="00A23669" w:rsidRPr="001011C9" w:rsidRDefault="00D27E34" w:rsidP="001011C9">
      <w:pPr>
        <w:spacing w:after="0" w:line="240" w:lineRule="auto"/>
        <w:jc w:val="both"/>
        <w:rPr>
          <w:rFonts w:eastAsia="Times New Roman" w:cstheme="minorHAnsi"/>
          <w:color w:val="000000" w:themeColor="text1"/>
          <w:lang w:eastAsia="nl-NL"/>
        </w:rPr>
      </w:pPr>
      <w:r w:rsidRPr="001011C9">
        <w:rPr>
          <w:rFonts w:eastAsia="Times New Roman" w:cstheme="minorHAnsi"/>
          <w:noProof/>
          <w:color w:val="000000" w:themeColor="text1"/>
          <w:lang w:val="en-GB" w:eastAsia="en-GB"/>
        </w:rPr>
        <mc:AlternateContent>
          <mc:Choice Requires="wpg">
            <w:drawing>
              <wp:anchor distT="0" distB="0" distL="114300" distR="114300" simplePos="0" relativeHeight="251674624" behindDoc="0" locked="0" layoutInCell="1" allowOverlap="1" wp14:anchorId="3587C9C1" wp14:editId="56304690">
                <wp:simplePos x="0" y="0"/>
                <wp:positionH relativeFrom="column">
                  <wp:posOffset>-2757</wp:posOffset>
                </wp:positionH>
                <wp:positionV relativeFrom="paragraph">
                  <wp:posOffset>339203</wp:posOffset>
                </wp:positionV>
                <wp:extent cx="5778082" cy="4022861"/>
                <wp:effectExtent l="0" t="0" r="0" b="0"/>
                <wp:wrapTight wrapText="bothSides">
                  <wp:wrapPolygon edited="0">
                    <wp:start x="0" y="0"/>
                    <wp:lineTo x="0" y="10638"/>
                    <wp:lineTo x="712" y="11456"/>
                    <wp:lineTo x="712" y="13093"/>
                    <wp:lineTo x="0" y="14730"/>
                    <wp:lineTo x="71" y="16878"/>
                    <wp:lineTo x="1709" y="18003"/>
                    <wp:lineTo x="1139" y="19128"/>
                    <wp:lineTo x="1139" y="19230"/>
                    <wp:lineTo x="1923" y="19639"/>
                    <wp:lineTo x="855" y="21072"/>
                    <wp:lineTo x="855" y="21378"/>
                    <wp:lineTo x="1709" y="21481"/>
                    <wp:lineTo x="10042" y="21481"/>
                    <wp:lineTo x="18516" y="21276"/>
                    <wp:lineTo x="21436" y="20560"/>
                    <wp:lineTo x="21507" y="13093"/>
                    <wp:lineTo x="21507" y="0"/>
                    <wp:lineTo x="0" y="0"/>
                  </wp:wrapPolygon>
                </wp:wrapTight>
                <wp:docPr id="73" name="Group 73"/>
                <wp:cNvGraphicFramePr/>
                <a:graphic xmlns:a="http://schemas.openxmlformats.org/drawingml/2006/main">
                  <a:graphicData uri="http://schemas.microsoft.com/office/word/2010/wordprocessingGroup">
                    <wpg:wgp>
                      <wpg:cNvGrpSpPr/>
                      <wpg:grpSpPr>
                        <a:xfrm>
                          <a:off x="0" y="0"/>
                          <a:ext cx="5778082" cy="4022861"/>
                          <a:chOff x="0" y="0"/>
                          <a:chExt cx="5778082" cy="4022861"/>
                        </a:xfrm>
                      </wpg:grpSpPr>
                      <wpg:graphicFrame>
                        <wpg:cNvPr id="7" name="Chart 7"/>
                        <wpg:cNvFrPr/>
                        <wpg:xfrm>
                          <a:off x="0" y="0"/>
                          <a:ext cx="5760720" cy="1979930"/>
                        </wpg:xfrm>
                        <a:graphic>
                          <a:graphicData uri="http://schemas.openxmlformats.org/drawingml/2006/chart">
                            <c:chart xmlns:c="http://schemas.openxmlformats.org/drawingml/2006/chart" xmlns:r="http://schemas.openxmlformats.org/officeDocument/2006/relationships" r:id="rId19"/>
                          </a:graphicData>
                        </a:graphic>
                      </wpg:graphicFrame>
                      <wpg:graphicFrame>
                        <wpg:cNvPr id="8" name="Chart 8"/>
                        <wpg:cNvFrPr/>
                        <wpg:xfrm>
                          <a:off x="17362" y="2042931"/>
                          <a:ext cx="5760720" cy="1979930"/>
                        </wpg:xfrm>
                        <a:graphic>
                          <a:graphicData uri="http://schemas.openxmlformats.org/drawingml/2006/chart">
                            <c:chart xmlns:c="http://schemas.openxmlformats.org/drawingml/2006/chart" xmlns:r="http://schemas.openxmlformats.org/officeDocument/2006/relationships" r:id="rId20"/>
                          </a:graphicData>
                        </a:graphic>
                      </wpg:graphicFrame>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92B8077" id="Group 73" o:spid="_x0000_s1026" style="position:absolute;margin-left:-.2pt;margin-top:26.7pt;width:454.95pt;height:316.75pt;z-index:251674624" coordsize="57780,40228" o:gfxdata="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">
                <v:shape id="Chart 7" o:spid="_x0000_s1027" type="#_x0000_t75" style="position:absolute;width:57607;height:198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">
                  <v:imagedata r:id="rId21" o:title=""/>
                  <o:lock v:ext="edit" aspectratio="f"/>
                </v:shape>
                <v:shape id="Chart 8" o:spid="_x0000_s1028" type="#_x0000_t75" style="position:absolute;left:548;top:20604;width:57059;height:1950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">
                  <v:imagedata r:id="rId22" o:title=""/>
                  <o:lock v:ext="edit" aspectratio="f"/>
                </v:shape>
                <w10:wrap type="tight"/>
              </v:group>
            </w:pict>
          </mc:Fallback>
        </mc:AlternateContent>
      </w:r>
    </w:p>
    <w:p w14:paraId="705CF2D8" w14:textId="3A845D55" w:rsidR="00A23669" w:rsidRPr="001011C9" w:rsidRDefault="00A23669" w:rsidP="001011C9">
      <w:pPr>
        <w:spacing w:after="0" w:line="240" w:lineRule="auto"/>
        <w:jc w:val="both"/>
        <w:rPr>
          <w:rFonts w:eastAsia="Times New Roman" w:cstheme="minorHAnsi"/>
          <w:color w:val="000000" w:themeColor="text1"/>
          <w:lang w:eastAsia="nl-NL"/>
        </w:rPr>
      </w:pPr>
    </w:p>
    <w:p w14:paraId="7BE5F473" w14:textId="77777777" w:rsidR="00A23669" w:rsidRPr="001011C9" w:rsidRDefault="00A23669" w:rsidP="001011C9">
      <w:pPr>
        <w:spacing w:after="0" w:line="240" w:lineRule="auto"/>
        <w:jc w:val="both"/>
        <w:rPr>
          <w:rFonts w:cstheme="minorHAnsi"/>
          <w:b/>
          <w:color w:val="000000" w:themeColor="text1"/>
          <w:lang w:eastAsia="nl-NL"/>
        </w:rPr>
      </w:pPr>
    </w:p>
    <w:p w14:paraId="661FC56D" w14:textId="110C0A71" w:rsidR="00171572" w:rsidRPr="001011C9" w:rsidRDefault="003D2909" w:rsidP="001011C9">
      <w:pPr>
        <w:spacing w:after="0" w:line="240" w:lineRule="auto"/>
        <w:jc w:val="both"/>
        <w:rPr>
          <w:rFonts w:cstheme="minorHAnsi"/>
          <w:color w:val="000000" w:themeColor="text1"/>
        </w:rPr>
      </w:pPr>
      <w:r w:rsidRPr="001011C9">
        <w:rPr>
          <w:rFonts w:cstheme="minorHAnsi"/>
          <w:b/>
          <w:color w:val="000000" w:themeColor="text1"/>
          <w:lang w:eastAsia="nl-NL"/>
        </w:rPr>
        <w:t>Fig</w:t>
      </w:r>
      <w:r w:rsidR="001011C9">
        <w:rPr>
          <w:rFonts w:cstheme="minorHAnsi"/>
          <w:b/>
          <w:color w:val="000000" w:themeColor="text1"/>
          <w:lang w:eastAsia="nl-NL"/>
        </w:rPr>
        <w:t>.</w:t>
      </w:r>
      <w:r w:rsidRPr="001011C9">
        <w:rPr>
          <w:rFonts w:cstheme="minorHAnsi"/>
          <w:b/>
          <w:color w:val="000000" w:themeColor="text1"/>
          <w:lang w:eastAsia="nl-NL"/>
        </w:rPr>
        <w:t xml:space="preserve"> 4</w:t>
      </w:r>
      <w:r w:rsidR="00171572" w:rsidRPr="001011C9">
        <w:rPr>
          <w:rFonts w:cstheme="minorHAnsi"/>
          <w:b/>
          <w:color w:val="000000" w:themeColor="text1"/>
          <w:lang w:eastAsia="nl-NL"/>
        </w:rPr>
        <w:t xml:space="preserve">. </w:t>
      </w:r>
      <w:r w:rsidR="00171572" w:rsidRPr="001011C9">
        <w:rPr>
          <w:rFonts w:cstheme="minorHAnsi"/>
          <w:color w:val="000000" w:themeColor="text1"/>
          <w:lang w:eastAsia="nl-NL"/>
        </w:rPr>
        <w:t>Oxidation of As</w:t>
      </w:r>
      <w:r w:rsidR="00C65BA6" w:rsidRPr="001011C9">
        <w:rPr>
          <w:rFonts w:cstheme="minorHAnsi"/>
          <w:color w:val="000000" w:themeColor="text1"/>
          <w:lang w:eastAsia="nl-NL"/>
        </w:rPr>
        <w:t xml:space="preserve">(III) </w:t>
      </w:r>
      <w:r w:rsidR="00171572" w:rsidRPr="001011C9">
        <w:rPr>
          <w:rFonts w:cstheme="minorHAnsi"/>
          <w:color w:val="000000" w:themeColor="text1"/>
          <w:lang w:eastAsia="nl-NL"/>
        </w:rPr>
        <w:t xml:space="preserve">and removal over the experimental time at respective days </w:t>
      </w:r>
      <w:r w:rsidR="00B05502" w:rsidRPr="001011C9">
        <w:rPr>
          <w:rFonts w:cstheme="minorHAnsi"/>
          <w:color w:val="000000" w:themeColor="text1"/>
          <w:lang w:eastAsia="nl-NL"/>
        </w:rPr>
        <w:t xml:space="preserve">for the (a) </w:t>
      </w:r>
      <w:proofErr w:type="spellStart"/>
      <w:r w:rsidR="00B05502" w:rsidRPr="001011C9">
        <w:rPr>
          <w:rFonts w:cstheme="minorHAnsi"/>
          <w:color w:val="000000" w:themeColor="text1"/>
          <w:lang w:eastAsia="nl-NL"/>
        </w:rPr>
        <w:t>oxic</w:t>
      </w:r>
      <w:proofErr w:type="spellEnd"/>
      <w:r w:rsidR="00B05502" w:rsidRPr="001011C9">
        <w:rPr>
          <w:rFonts w:cstheme="minorHAnsi"/>
          <w:color w:val="000000" w:themeColor="text1"/>
          <w:lang w:eastAsia="nl-NL"/>
        </w:rPr>
        <w:t xml:space="preserve">, and (b) anoxic </w:t>
      </w:r>
      <w:r w:rsidR="005E45C5" w:rsidRPr="001011C9">
        <w:rPr>
          <w:rFonts w:cstheme="minorHAnsi"/>
          <w:color w:val="000000" w:themeColor="text1"/>
          <w:lang w:eastAsia="nl-NL"/>
        </w:rPr>
        <w:t xml:space="preserve">storage </w:t>
      </w:r>
      <w:r w:rsidR="00B05502" w:rsidRPr="001011C9">
        <w:rPr>
          <w:rFonts w:cstheme="minorHAnsi"/>
          <w:color w:val="000000" w:themeColor="text1"/>
          <w:lang w:eastAsia="nl-NL"/>
        </w:rPr>
        <w:t>container</w:t>
      </w:r>
      <w:r w:rsidR="007C2991" w:rsidRPr="001011C9">
        <w:rPr>
          <w:rFonts w:cstheme="minorHAnsi"/>
          <w:color w:val="000000" w:themeColor="text1"/>
          <w:lang w:eastAsia="nl-NL"/>
        </w:rPr>
        <w:t>s</w:t>
      </w:r>
      <w:r w:rsidR="00B05502" w:rsidRPr="001011C9">
        <w:rPr>
          <w:rFonts w:cstheme="minorHAnsi"/>
          <w:color w:val="000000" w:themeColor="text1"/>
          <w:lang w:eastAsia="nl-NL"/>
        </w:rPr>
        <w:t xml:space="preserve"> with </w:t>
      </w:r>
      <w:r w:rsidR="00171572" w:rsidRPr="001011C9">
        <w:rPr>
          <w:rFonts w:cstheme="minorHAnsi"/>
          <w:color w:val="000000" w:themeColor="text1"/>
          <w:lang w:eastAsia="nl-NL"/>
        </w:rPr>
        <w:t>bio-carrier</w:t>
      </w:r>
      <w:r w:rsidR="007C2991" w:rsidRPr="001011C9">
        <w:rPr>
          <w:rFonts w:cstheme="minorHAnsi"/>
          <w:color w:val="000000" w:themeColor="text1"/>
          <w:lang w:eastAsia="nl-NL"/>
        </w:rPr>
        <w:t>s</w:t>
      </w:r>
      <w:r w:rsidR="00B05502" w:rsidRPr="001011C9">
        <w:rPr>
          <w:rFonts w:cstheme="minorHAnsi"/>
          <w:color w:val="000000" w:themeColor="text1"/>
          <w:lang w:eastAsia="nl-NL"/>
        </w:rPr>
        <w:t>.</w:t>
      </w:r>
      <w:r w:rsidR="00171572" w:rsidRPr="001011C9">
        <w:rPr>
          <w:rFonts w:cstheme="minorHAnsi"/>
          <w:color w:val="000000" w:themeColor="text1"/>
          <w:lang w:eastAsia="nl-NL"/>
        </w:rPr>
        <w:t xml:space="preserve"> </w:t>
      </w:r>
      <w:r w:rsidR="00171572" w:rsidRPr="001011C9">
        <w:rPr>
          <w:rFonts w:eastAsia="Times New Roman" w:cstheme="minorHAnsi"/>
          <w:color w:val="000000" w:themeColor="text1"/>
          <w:lang w:eastAsia="nl-NL"/>
        </w:rPr>
        <w:t>The error bar</w:t>
      </w:r>
      <w:r w:rsidR="007C2991" w:rsidRPr="001011C9">
        <w:rPr>
          <w:rFonts w:eastAsia="Times New Roman" w:cstheme="minorHAnsi"/>
          <w:color w:val="000000" w:themeColor="text1"/>
          <w:lang w:eastAsia="nl-NL"/>
        </w:rPr>
        <w:t>s</w:t>
      </w:r>
      <w:r w:rsidR="00171572" w:rsidRPr="001011C9">
        <w:rPr>
          <w:rFonts w:eastAsia="Times New Roman" w:cstheme="minorHAnsi"/>
          <w:color w:val="000000" w:themeColor="text1"/>
          <w:lang w:eastAsia="nl-NL"/>
        </w:rPr>
        <w:t xml:space="preserve"> represent the standard deviations.</w:t>
      </w:r>
    </w:p>
    <w:p w14:paraId="47E9786F" w14:textId="77777777" w:rsidR="001011C9" w:rsidRDefault="001011C9" w:rsidP="001011C9">
      <w:pPr>
        <w:spacing w:after="0" w:line="240" w:lineRule="auto"/>
        <w:jc w:val="both"/>
        <w:rPr>
          <w:rFonts w:cstheme="minorHAnsi"/>
          <w:b/>
          <w:color w:val="000000" w:themeColor="text1"/>
          <w:lang w:eastAsia="nl-NL"/>
        </w:rPr>
      </w:pPr>
    </w:p>
    <w:p w14:paraId="097E585C" w14:textId="77777777" w:rsidR="001011C9" w:rsidRDefault="001011C9" w:rsidP="001011C9">
      <w:pPr>
        <w:spacing w:after="0" w:line="240" w:lineRule="auto"/>
        <w:jc w:val="both"/>
        <w:rPr>
          <w:rFonts w:cstheme="minorHAnsi"/>
          <w:b/>
          <w:color w:val="000000" w:themeColor="text1"/>
          <w:lang w:eastAsia="nl-NL"/>
        </w:rPr>
      </w:pPr>
    </w:p>
    <w:p w14:paraId="5707353F" w14:textId="77777777" w:rsidR="001011C9" w:rsidRDefault="001011C9" w:rsidP="001011C9">
      <w:pPr>
        <w:spacing w:after="0" w:line="240" w:lineRule="auto"/>
        <w:jc w:val="both"/>
        <w:rPr>
          <w:rFonts w:cstheme="minorHAnsi"/>
          <w:b/>
          <w:color w:val="000000" w:themeColor="text1"/>
          <w:lang w:eastAsia="nl-NL"/>
        </w:rPr>
      </w:pPr>
    </w:p>
    <w:p w14:paraId="0A2544AD" w14:textId="77777777" w:rsidR="001011C9" w:rsidRDefault="001011C9" w:rsidP="001011C9">
      <w:pPr>
        <w:spacing w:after="0" w:line="240" w:lineRule="auto"/>
        <w:jc w:val="both"/>
        <w:rPr>
          <w:rFonts w:cstheme="minorHAnsi"/>
          <w:b/>
          <w:color w:val="000000" w:themeColor="text1"/>
          <w:lang w:eastAsia="nl-NL"/>
        </w:rPr>
      </w:pPr>
    </w:p>
    <w:p w14:paraId="7DF6746B" w14:textId="77777777" w:rsidR="001011C9" w:rsidRDefault="001011C9" w:rsidP="001011C9">
      <w:pPr>
        <w:spacing w:after="0" w:line="240" w:lineRule="auto"/>
        <w:jc w:val="both"/>
        <w:rPr>
          <w:rFonts w:cstheme="minorHAnsi"/>
          <w:b/>
          <w:color w:val="000000" w:themeColor="text1"/>
          <w:lang w:eastAsia="nl-NL"/>
        </w:rPr>
      </w:pPr>
    </w:p>
    <w:p w14:paraId="67C4F1B8" w14:textId="77777777" w:rsidR="001011C9" w:rsidRDefault="001011C9" w:rsidP="001011C9">
      <w:pPr>
        <w:spacing w:after="0" w:line="240" w:lineRule="auto"/>
        <w:jc w:val="both"/>
        <w:rPr>
          <w:rFonts w:cstheme="minorHAnsi"/>
          <w:b/>
          <w:color w:val="000000" w:themeColor="text1"/>
          <w:lang w:eastAsia="nl-NL"/>
        </w:rPr>
      </w:pPr>
    </w:p>
    <w:p w14:paraId="7A45BEB0" w14:textId="77777777" w:rsidR="001011C9" w:rsidRDefault="001011C9" w:rsidP="001011C9">
      <w:pPr>
        <w:spacing w:after="0" w:line="240" w:lineRule="auto"/>
        <w:jc w:val="both"/>
        <w:rPr>
          <w:rFonts w:cstheme="minorHAnsi"/>
          <w:b/>
          <w:color w:val="000000" w:themeColor="text1"/>
          <w:lang w:eastAsia="nl-NL"/>
        </w:rPr>
      </w:pPr>
    </w:p>
    <w:p w14:paraId="0F3BBE9C" w14:textId="77777777" w:rsidR="001011C9" w:rsidRDefault="00B9417B" w:rsidP="001011C9">
      <w:pPr>
        <w:spacing w:before="20" w:after="0" w:line="240" w:lineRule="auto"/>
        <w:jc w:val="both"/>
        <w:rPr>
          <w:rFonts w:cstheme="minorHAnsi"/>
          <w:b/>
          <w:color w:val="000000" w:themeColor="text1"/>
          <w:lang w:eastAsia="nl-NL"/>
        </w:rPr>
      </w:pPr>
      <w:r w:rsidRPr="001011C9">
        <w:rPr>
          <w:rFonts w:cstheme="minorHAnsi"/>
          <w:noProof/>
          <w:color w:val="000000" w:themeColor="text1"/>
          <w:lang w:val="en-GB" w:eastAsia="en-GB"/>
        </w:rPr>
        <w:lastRenderedPageBreak/>
        <mc:AlternateContent>
          <mc:Choice Requires="wpg">
            <w:drawing>
              <wp:inline distT="0" distB="0" distL="0" distR="0" wp14:anchorId="3C5B3ED1" wp14:editId="1385ACF9">
                <wp:extent cx="5746750" cy="5880100"/>
                <wp:effectExtent l="0" t="0" r="6350" b="6350"/>
                <wp:docPr id="74" name="Group 74"/>
                <wp:cNvGraphicFramePr/>
                <a:graphic xmlns:a="http://schemas.openxmlformats.org/drawingml/2006/main">
                  <a:graphicData uri="http://schemas.microsoft.com/office/word/2010/wordprocessingGroup">
                    <wpg:wgp>
                      <wpg:cNvGrpSpPr/>
                      <wpg:grpSpPr>
                        <a:xfrm>
                          <a:off x="0" y="0"/>
                          <a:ext cx="5746750" cy="5880100"/>
                          <a:chOff x="0" y="0"/>
                          <a:chExt cx="5770390" cy="6024647"/>
                        </a:xfrm>
                      </wpg:grpSpPr>
                      <wpg:graphicFrame>
                        <wpg:cNvPr id="23" name="Chart 23"/>
                        <wpg:cNvFrPr/>
                        <wpg:xfrm>
                          <a:off x="0" y="0"/>
                          <a:ext cx="5758815" cy="2051685"/>
                        </wpg:xfrm>
                        <a:graphic>
                          <a:graphicData uri="http://schemas.openxmlformats.org/drawingml/2006/chart">
                            <c:chart xmlns:c="http://schemas.openxmlformats.org/drawingml/2006/chart" xmlns:r="http://schemas.openxmlformats.org/officeDocument/2006/relationships" r:id="rId23"/>
                          </a:graphicData>
                        </a:graphic>
                      </wpg:graphicFrame>
                      <wpg:graphicFrame>
                        <wpg:cNvPr id="26" name="Chart 26"/>
                        <wpg:cNvFrPr/>
                        <wpg:xfrm>
                          <a:off x="11575" y="2025570"/>
                          <a:ext cx="5758815" cy="1979295"/>
                        </wpg:xfrm>
                        <a:graphic>
                          <a:graphicData uri="http://schemas.openxmlformats.org/drawingml/2006/chart">
                            <c:chart xmlns:c="http://schemas.openxmlformats.org/drawingml/2006/chart" xmlns:r="http://schemas.openxmlformats.org/officeDocument/2006/relationships" r:id="rId24"/>
                          </a:graphicData>
                        </a:graphic>
                      </wpg:graphicFrame>
                      <wpg:graphicFrame>
                        <wpg:cNvPr id="27" name="Chart 27"/>
                        <wpg:cNvFrPr/>
                        <wpg:xfrm>
                          <a:off x="0" y="4045352"/>
                          <a:ext cx="5758815" cy="1979295"/>
                        </wpg:xfrm>
                        <a:graphic>
                          <a:graphicData uri="http://schemas.openxmlformats.org/drawingml/2006/chart">
                            <c:chart xmlns:c="http://schemas.openxmlformats.org/drawingml/2006/chart" xmlns:r="http://schemas.openxmlformats.org/officeDocument/2006/relationships" r:id="rId25"/>
                          </a:graphicData>
                        </a:graphic>
                      </wpg:graphicFrame>
                    </wpg:wgp>
                  </a:graphicData>
                </a:graphic>
              </wp:inline>
            </w:drawing>
          </mc:Choice>
          <mc:Fallback>
            <w:pict>
              <v:group w14:anchorId="2E770981" id="Group 74" o:spid="_x0000_s1026" style="width:452.5pt;height:463pt;mso-position-horizontal-relative:char;mso-position-vertical-relative:line" coordsize="57703,60246" o:gfxdata="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">
                <v:shape id="Chart 23" o:spid="_x0000_s1027" type="#_x0000_t75" style="position:absolute;width:57599;height:2048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">
                  <v:imagedata r:id="rId26" o:title=""/>
                  <o:lock v:ext="edit" aspectratio="f"/>
                </v:shape>
                <v:shape id="Chart 26" o:spid="_x0000_s1028" type="#_x0000_t75" style="position:absolute;left:61;top:20236;width:57660;height:197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">
                  <v:imagedata r:id="rId27" o:title=""/>
                  <o:lock v:ext="edit" aspectratio="f"/>
                </v:shape>
                <v:shape id="Chart 27" o:spid="_x0000_s1029" type="#_x0000_t75" style="position:absolute;top:40473;width:57599;height:197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">
                  <v:imagedata r:id="rId28" o:title=""/>
                  <o:lock v:ext="edit" aspectratio="f"/>
                </v:shape>
                <w10:anchorlock/>
              </v:group>
            </w:pict>
          </mc:Fallback>
        </mc:AlternateContent>
      </w:r>
    </w:p>
    <w:p w14:paraId="033E242D" w14:textId="18D594A8" w:rsidR="001011C9" w:rsidRPr="001011C9" w:rsidRDefault="001011C9" w:rsidP="001011C9">
      <w:pPr>
        <w:spacing w:before="120" w:after="0" w:line="240" w:lineRule="auto"/>
        <w:jc w:val="both"/>
        <w:rPr>
          <w:rFonts w:eastAsia="Times New Roman" w:cstheme="minorHAnsi"/>
          <w:color w:val="000000" w:themeColor="text1"/>
          <w:lang w:eastAsia="nl-NL"/>
        </w:rPr>
      </w:pPr>
      <w:r w:rsidRPr="001011C9">
        <w:rPr>
          <w:rFonts w:cstheme="minorHAnsi"/>
          <w:b/>
          <w:color w:val="000000" w:themeColor="text1"/>
          <w:lang w:eastAsia="nl-NL"/>
        </w:rPr>
        <w:t xml:space="preserve">Fig. 5. </w:t>
      </w:r>
      <w:r w:rsidRPr="001011C9">
        <w:rPr>
          <w:rFonts w:cstheme="minorHAnsi"/>
          <w:color w:val="000000" w:themeColor="text1"/>
        </w:rPr>
        <w:t>The concentration of (a) NH</w:t>
      </w:r>
      <w:r w:rsidRPr="001011C9">
        <w:rPr>
          <w:rFonts w:cstheme="minorHAnsi"/>
          <w:color w:val="000000" w:themeColor="text1"/>
          <w:vertAlign w:val="subscript"/>
        </w:rPr>
        <w:t>4</w:t>
      </w:r>
      <w:r w:rsidRPr="001011C9">
        <w:rPr>
          <w:rFonts w:cstheme="minorHAnsi"/>
          <w:color w:val="000000" w:themeColor="text1"/>
          <w:vertAlign w:val="superscript"/>
        </w:rPr>
        <w:t>+</w:t>
      </w:r>
      <w:r w:rsidRPr="001011C9">
        <w:rPr>
          <w:rFonts w:cstheme="minorHAnsi"/>
          <w:color w:val="000000" w:themeColor="text1"/>
        </w:rPr>
        <w:t>; (b) NO</w:t>
      </w:r>
      <w:r w:rsidRPr="001011C9">
        <w:rPr>
          <w:rFonts w:cstheme="minorHAnsi"/>
          <w:color w:val="000000" w:themeColor="text1"/>
          <w:vertAlign w:val="subscript"/>
        </w:rPr>
        <w:t>3</w:t>
      </w:r>
      <w:r w:rsidRPr="001011C9">
        <w:rPr>
          <w:rFonts w:cstheme="minorHAnsi"/>
          <w:color w:val="000000" w:themeColor="text1"/>
          <w:vertAlign w:val="superscript"/>
        </w:rPr>
        <w:t>-</w:t>
      </w:r>
      <w:r w:rsidRPr="001011C9">
        <w:rPr>
          <w:rFonts w:cstheme="minorHAnsi"/>
          <w:color w:val="000000" w:themeColor="text1"/>
        </w:rPr>
        <w:t xml:space="preserve"> and (c) PO</w:t>
      </w:r>
      <w:r w:rsidRPr="001011C9">
        <w:rPr>
          <w:rFonts w:cstheme="minorHAnsi"/>
          <w:color w:val="000000" w:themeColor="text1"/>
          <w:vertAlign w:val="subscript"/>
        </w:rPr>
        <w:t>4</w:t>
      </w:r>
      <w:r w:rsidRPr="001011C9">
        <w:rPr>
          <w:rFonts w:cstheme="minorHAnsi"/>
          <w:color w:val="000000" w:themeColor="text1"/>
          <w:vertAlign w:val="superscript"/>
        </w:rPr>
        <w:t>3-</w:t>
      </w:r>
      <w:r w:rsidRPr="001011C9">
        <w:rPr>
          <w:rFonts w:cstheme="minorHAnsi"/>
          <w:color w:val="000000" w:themeColor="text1"/>
        </w:rPr>
        <w:t xml:space="preserve"> at different sampling times (1, 4, and 8 h) over the experimental period of 30 days of the </w:t>
      </w:r>
      <w:proofErr w:type="spellStart"/>
      <w:r w:rsidRPr="001011C9">
        <w:rPr>
          <w:rFonts w:cstheme="minorHAnsi"/>
          <w:color w:val="000000" w:themeColor="text1"/>
        </w:rPr>
        <w:t>oxic</w:t>
      </w:r>
      <w:proofErr w:type="spellEnd"/>
      <w:r w:rsidRPr="001011C9">
        <w:rPr>
          <w:rFonts w:cstheme="minorHAnsi"/>
          <w:color w:val="000000" w:themeColor="text1"/>
        </w:rPr>
        <w:t xml:space="preserve"> and anoxic storage containers in the presence of bio-carriers. </w:t>
      </w:r>
      <w:r w:rsidRPr="001011C9">
        <w:rPr>
          <w:rFonts w:eastAsia="Times New Roman" w:cstheme="minorHAnsi"/>
          <w:color w:val="000000" w:themeColor="text1"/>
          <w:lang w:eastAsia="nl-NL"/>
        </w:rPr>
        <w:t>The error bars represent the standard deviations.</w:t>
      </w:r>
    </w:p>
    <w:p w14:paraId="7C7669C2" w14:textId="087BC0BB" w:rsidR="00B53939" w:rsidRPr="001011C9" w:rsidRDefault="00B53939" w:rsidP="001011C9">
      <w:pPr>
        <w:spacing w:after="0" w:line="240" w:lineRule="auto"/>
        <w:jc w:val="both"/>
        <w:rPr>
          <w:rFonts w:eastAsia="Times New Roman" w:cstheme="minorHAnsi"/>
          <w:color w:val="000000" w:themeColor="text1"/>
          <w:lang w:eastAsia="nl-NL"/>
        </w:rPr>
      </w:pPr>
    </w:p>
    <w:p w14:paraId="472C5BD8" w14:textId="77777777" w:rsidR="001011C9" w:rsidRDefault="00A23669" w:rsidP="001011C9">
      <w:pPr>
        <w:spacing w:after="0" w:line="240" w:lineRule="auto"/>
        <w:jc w:val="both"/>
        <w:rPr>
          <w:rFonts w:eastAsia="Garamond" w:cstheme="minorHAnsi"/>
          <w:b/>
          <w:color w:val="000000" w:themeColor="text1"/>
        </w:rPr>
      </w:pPr>
      <w:r w:rsidRPr="001011C9">
        <w:rPr>
          <w:rFonts w:cstheme="minorHAnsi"/>
          <w:noProof/>
          <w:color w:val="000000" w:themeColor="text1"/>
          <w:lang w:val="en-GB" w:eastAsia="en-GB"/>
        </w:rPr>
        <w:drawing>
          <wp:inline distT="0" distB="0" distL="0" distR="0" wp14:anchorId="264CEE95" wp14:editId="706986AB">
            <wp:extent cx="5759450" cy="1775460"/>
            <wp:effectExtent l="0" t="0" r="0"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4E7EDC0" w14:textId="19B8CCAD" w:rsidR="00B53939" w:rsidRPr="001011C9" w:rsidRDefault="003D2909" w:rsidP="001011C9">
      <w:pPr>
        <w:spacing w:before="120" w:after="0" w:line="240" w:lineRule="auto"/>
        <w:jc w:val="both"/>
        <w:rPr>
          <w:rFonts w:eastAsia="Garamond" w:cstheme="minorHAnsi"/>
          <w:b/>
          <w:color w:val="000000" w:themeColor="text1"/>
        </w:rPr>
      </w:pPr>
      <w:r w:rsidRPr="001011C9">
        <w:rPr>
          <w:rFonts w:eastAsia="Garamond" w:cstheme="minorHAnsi"/>
          <w:b/>
          <w:color w:val="000000" w:themeColor="text1"/>
        </w:rPr>
        <w:t>Fig</w:t>
      </w:r>
      <w:r w:rsidR="001011C9">
        <w:rPr>
          <w:rFonts w:eastAsia="Garamond" w:cstheme="minorHAnsi"/>
          <w:b/>
          <w:color w:val="000000" w:themeColor="text1"/>
        </w:rPr>
        <w:t>.</w:t>
      </w:r>
      <w:r w:rsidRPr="001011C9">
        <w:rPr>
          <w:rFonts w:eastAsia="Garamond" w:cstheme="minorHAnsi"/>
          <w:b/>
          <w:color w:val="000000" w:themeColor="text1"/>
        </w:rPr>
        <w:t xml:space="preserve"> 6</w:t>
      </w:r>
      <w:r w:rsidR="00B53939" w:rsidRPr="001011C9">
        <w:rPr>
          <w:rFonts w:eastAsia="Garamond" w:cstheme="minorHAnsi"/>
          <w:b/>
          <w:color w:val="000000" w:themeColor="text1"/>
        </w:rPr>
        <w:t>.</w:t>
      </w:r>
      <w:r w:rsidR="00B53939" w:rsidRPr="001011C9">
        <w:rPr>
          <w:rFonts w:eastAsia="Garamond" w:cstheme="minorHAnsi"/>
          <w:color w:val="000000" w:themeColor="text1"/>
        </w:rPr>
        <w:t xml:space="preserve"> </w:t>
      </w:r>
      <w:r w:rsidR="00B53939" w:rsidRPr="001011C9">
        <w:rPr>
          <w:rFonts w:cstheme="minorHAnsi"/>
          <w:color w:val="000000" w:themeColor="text1"/>
        </w:rPr>
        <w:t xml:space="preserve">Relative abundance (% of total OTUs) of the predominant bacterial communities accumulated in the </w:t>
      </w:r>
      <w:r w:rsidR="005E45C5" w:rsidRPr="001011C9">
        <w:rPr>
          <w:rFonts w:cstheme="minorHAnsi"/>
          <w:color w:val="000000" w:themeColor="text1"/>
        </w:rPr>
        <w:t xml:space="preserve">storage </w:t>
      </w:r>
      <w:r w:rsidR="00B05502" w:rsidRPr="001011C9">
        <w:rPr>
          <w:rFonts w:cstheme="minorHAnsi"/>
          <w:color w:val="000000" w:themeColor="text1"/>
        </w:rPr>
        <w:t>container</w:t>
      </w:r>
      <w:r w:rsidR="005E45C5" w:rsidRPr="001011C9">
        <w:rPr>
          <w:rFonts w:cstheme="minorHAnsi"/>
          <w:color w:val="000000" w:themeColor="text1"/>
        </w:rPr>
        <w:t>s</w:t>
      </w:r>
      <w:r w:rsidR="00B53939" w:rsidRPr="001011C9">
        <w:rPr>
          <w:rFonts w:cstheme="minorHAnsi"/>
          <w:color w:val="000000" w:themeColor="text1"/>
        </w:rPr>
        <w:t xml:space="preserve"> at the family level.</w:t>
      </w:r>
    </w:p>
    <w:p w14:paraId="6815D2CD" w14:textId="77777777" w:rsidR="001011C9" w:rsidRDefault="001011C9" w:rsidP="001011C9">
      <w:pPr>
        <w:spacing w:after="0" w:line="240" w:lineRule="auto"/>
        <w:jc w:val="both"/>
        <w:rPr>
          <w:rFonts w:eastAsia="Times New Roman" w:cstheme="minorHAnsi"/>
          <w:b/>
          <w:i/>
          <w:color w:val="000000" w:themeColor="text1"/>
          <w:lang w:eastAsia="nl-NL"/>
        </w:rPr>
      </w:pPr>
    </w:p>
    <w:p w14:paraId="1FF369E3" w14:textId="4266429A" w:rsidR="001011C9" w:rsidRPr="001011C9" w:rsidRDefault="001011C9" w:rsidP="001011C9">
      <w:pPr>
        <w:spacing w:after="0" w:line="240" w:lineRule="auto"/>
        <w:jc w:val="both"/>
        <w:rPr>
          <w:rFonts w:eastAsia="Times New Roman" w:cstheme="minorHAnsi"/>
          <w:b/>
          <w:i/>
          <w:color w:val="000000" w:themeColor="text1"/>
          <w:lang w:eastAsia="nl-NL"/>
        </w:rPr>
      </w:pPr>
      <w:r w:rsidRPr="001011C9">
        <w:rPr>
          <w:rFonts w:eastAsia="Times New Roman" w:cstheme="minorHAnsi"/>
          <w:b/>
          <w:i/>
          <w:color w:val="000000" w:themeColor="text1"/>
          <w:lang w:eastAsia="nl-NL"/>
        </w:rPr>
        <w:lastRenderedPageBreak/>
        <w:t xml:space="preserve">Microbial assays in the </w:t>
      </w:r>
      <w:r>
        <w:rPr>
          <w:rFonts w:eastAsia="Times New Roman" w:cstheme="minorHAnsi"/>
          <w:b/>
          <w:i/>
          <w:color w:val="000000" w:themeColor="text1"/>
          <w:lang w:eastAsia="nl-NL"/>
        </w:rPr>
        <w:t xml:space="preserve">storage </w:t>
      </w:r>
      <w:r w:rsidRPr="001011C9">
        <w:rPr>
          <w:rFonts w:eastAsia="Times New Roman" w:cstheme="minorHAnsi"/>
          <w:b/>
          <w:i/>
          <w:color w:val="000000" w:themeColor="text1"/>
          <w:lang w:eastAsia="nl-NL"/>
        </w:rPr>
        <w:t>container</w:t>
      </w:r>
      <w:r>
        <w:rPr>
          <w:rFonts w:eastAsia="Times New Roman" w:cstheme="minorHAnsi"/>
          <w:b/>
          <w:i/>
          <w:color w:val="000000" w:themeColor="text1"/>
          <w:lang w:eastAsia="nl-NL"/>
        </w:rPr>
        <w:t>s</w:t>
      </w:r>
      <w:r w:rsidRPr="001011C9">
        <w:rPr>
          <w:rFonts w:eastAsia="Times New Roman" w:cstheme="minorHAnsi"/>
          <w:b/>
          <w:i/>
          <w:color w:val="000000" w:themeColor="text1"/>
          <w:lang w:eastAsia="nl-NL"/>
        </w:rPr>
        <w:t xml:space="preserve"> biomass:</w:t>
      </w:r>
    </w:p>
    <w:p w14:paraId="5831E6D5" w14:textId="77777777" w:rsidR="001011C9" w:rsidRPr="001011C9" w:rsidRDefault="001011C9" w:rsidP="001011C9">
      <w:pPr>
        <w:spacing w:after="0" w:line="240" w:lineRule="auto"/>
        <w:jc w:val="both"/>
        <w:rPr>
          <w:rFonts w:cstheme="minorHAnsi"/>
        </w:rPr>
      </w:pPr>
      <w:r w:rsidRPr="001011C9">
        <w:rPr>
          <w:rFonts w:cstheme="minorHAnsi"/>
        </w:rPr>
        <w:t>The key metabolic functions expressed in various conditions (</w:t>
      </w:r>
      <w:proofErr w:type="spellStart"/>
      <w:r w:rsidRPr="001011C9">
        <w:rPr>
          <w:rFonts w:cstheme="minorHAnsi"/>
        </w:rPr>
        <w:t>oxic</w:t>
      </w:r>
      <w:proofErr w:type="spellEnd"/>
      <w:r w:rsidRPr="001011C9">
        <w:rPr>
          <w:rFonts w:cstheme="minorHAnsi"/>
        </w:rPr>
        <w:t xml:space="preserve"> and anoxic) are described in Table 1. During </w:t>
      </w:r>
      <w:proofErr w:type="spellStart"/>
      <w:r w:rsidRPr="001011C9">
        <w:rPr>
          <w:rFonts w:cstheme="minorHAnsi"/>
        </w:rPr>
        <w:t>oxic</w:t>
      </w:r>
      <w:proofErr w:type="spellEnd"/>
      <w:r w:rsidRPr="001011C9">
        <w:rPr>
          <w:rFonts w:cstheme="minorHAnsi"/>
        </w:rPr>
        <w:t xml:space="preserve"> storage, initially, the increased DO concentration triggers increased chemical Fe</w:t>
      </w:r>
      <w:r w:rsidRPr="001011C9">
        <w:rPr>
          <w:rFonts w:cstheme="minorHAnsi"/>
          <w:vertAlign w:val="superscript"/>
        </w:rPr>
        <w:t>2+</w:t>
      </w:r>
      <w:r w:rsidRPr="001011C9">
        <w:rPr>
          <w:rFonts w:cstheme="minorHAnsi"/>
        </w:rPr>
        <w:t xml:space="preserve"> oxidation followed by biological oxidation of dissolved Fe minerals such as </w:t>
      </w:r>
      <w:proofErr w:type="spellStart"/>
      <w:r w:rsidRPr="001011C9">
        <w:rPr>
          <w:rFonts w:cstheme="minorHAnsi"/>
        </w:rPr>
        <w:t>FeS</w:t>
      </w:r>
      <w:proofErr w:type="spellEnd"/>
      <w:r w:rsidRPr="001011C9">
        <w:rPr>
          <w:rFonts w:cstheme="minorHAnsi"/>
        </w:rPr>
        <w:t xml:space="preserve"> over 30 days. This involves the rapid Fe sequestering protein </w:t>
      </w:r>
      <w:proofErr w:type="spellStart"/>
      <w:r w:rsidRPr="001011C9">
        <w:rPr>
          <w:rFonts w:cstheme="minorHAnsi"/>
        </w:rPr>
        <w:t>siderophores</w:t>
      </w:r>
      <w:proofErr w:type="spellEnd"/>
      <w:r w:rsidRPr="001011C9">
        <w:rPr>
          <w:rFonts w:cstheme="minorHAnsi"/>
        </w:rPr>
        <w:t xml:space="preserve"> produced by the identified bacterial genus in the biomass of </w:t>
      </w:r>
      <w:proofErr w:type="spellStart"/>
      <w:r w:rsidRPr="001011C9">
        <w:rPr>
          <w:rFonts w:cstheme="minorHAnsi"/>
        </w:rPr>
        <w:t>oxic</w:t>
      </w:r>
      <w:proofErr w:type="spellEnd"/>
      <w:r w:rsidRPr="001011C9">
        <w:rPr>
          <w:rFonts w:cstheme="minorHAnsi"/>
        </w:rPr>
        <w:t xml:space="preserve"> storage, such as </w:t>
      </w:r>
      <w:proofErr w:type="spellStart"/>
      <w:r w:rsidRPr="001011C9">
        <w:rPr>
          <w:rFonts w:cstheme="minorHAnsi"/>
          <w:i/>
        </w:rPr>
        <w:t>Pseudorhodoferrax</w:t>
      </w:r>
      <w:proofErr w:type="spellEnd"/>
      <w:r w:rsidRPr="001011C9">
        <w:rPr>
          <w:rFonts w:cstheme="minorHAnsi"/>
          <w:i/>
        </w:rPr>
        <w:t xml:space="preserve">, </w:t>
      </w:r>
      <w:proofErr w:type="spellStart"/>
      <w:r w:rsidRPr="001011C9">
        <w:rPr>
          <w:rFonts w:cstheme="minorHAnsi"/>
          <w:i/>
        </w:rPr>
        <w:t>Thiobacter</w:t>
      </w:r>
      <w:proofErr w:type="spellEnd"/>
      <w:r w:rsidRPr="001011C9">
        <w:rPr>
          <w:rFonts w:cstheme="minorHAnsi"/>
          <w:i/>
        </w:rPr>
        <w:t xml:space="preserve">, </w:t>
      </w:r>
      <w:proofErr w:type="spellStart"/>
      <w:r w:rsidRPr="001011C9">
        <w:rPr>
          <w:rFonts w:cstheme="minorHAnsi"/>
          <w:i/>
        </w:rPr>
        <w:t>Sideroxydans</w:t>
      </w:r>
      <w:proofErr w:type="spellEnd"/>
      <w:r w:rsidRPr="001011C9">
        <w:rPr>
          <w:rFonts w:cstheme="minorHAnsi"/>
          <w:i/>
        </w:rPr>
        <w:t xml:space="preserve">, </w:t>
      </w:r>
      <w:proofErr w:type="spellStart"/>
      <w:r w:rsidRPr="001011C9">
        <w:rPr>
          <w:rFonts w:cstheme="minorHAnsi"/>
          <w:i/>
        </w:rPr>
        <w:t>Gallionella</w:t>
      </w:r>
      <w:proofErr w:type="spellEnd"/>
      <w:r w:rsidRPr="001011C9">
        <w:rPr>
          <w:rFonts w:cstheme="minorHAnsi"/>
          <w:i/>
        </w:rPr>
        <w:t xml:space="preserve">, </w:t>
      </w:r>
      <w:proofErr w:type="spellStart"/>
      <w:r w:rsidRPr="001011C9">
        <w:rPr>
          <w:rFonts w:cstheme="minorHAnsi"/>
          <w:i/>
        </w:rPr>
        <w:t>Patulibacter</w:t>
      </w:r>
      <w:proofErr w:type="spellEnd"/>
      <w:r w:rsidRPr="001011C9">
        <w:rPr>
          <w:rFonts w:cstheme="minorHAnsi"/>
          <w:i/>
        </w:rPr>
        <w:t xml:space="preserve">, </w:t>
      </w:r>
      <w:proofErr w:type="spellStart"/>
      <w:r w:rsidRPr="001011C9">
        <w:rPr>
          <w:rFonts w:cstheme="minorHAnsi"/>
          <w:i/>
        </w:rPr>
        <w:t>Pedomicrobium</w:t>
      </w:r>
      <w:proofErr w:type="spellEnd"/>
      <w:r w:rsidRPr="001011C9">
        <w:rPr>
          <w:rFonts w:cstheme="minorHAnsi"/>
          <w:i/>
        </w:rPr>
        <w:t xml:space="preserve">, </w:t>
      </w:r>
      <w:proofErr w:type="spellStart"/>
      <w:r w:rsidRPr="001011C9">
        <w:rPr>
          <w:rFonts w:cstheme="minorHAnsi"/>
          <w:i/>
        </w:rPr>
        <w:t>Tepidicella</w:t>
      </w:r>
      <w:proofErr w:type="spellEnd"/>
      <w:r w:rsidRPr="001011C9">
        <w:rPr>
          <w:rFonts w:cstheme="minorHAnsi"/>
          <w:i/>
        </w:rPr>
        <w:t xml:space="preserve">, </w:t>
      </w:r>
      <w:r w:rsidRPr="001011C9">
        <w:rPr>
          <w:rFonts w:cstheme="minorHAnsi"/>
        </w:rPr>
        <w:t xml:space="preserve">and </w:t>
      </w:r>
      <w:proofErr w:type="spellStart"/>
      <w:r w:rsidRPr="001011C9">
        <w:rPr>
          <w:rFonts w:cstheme="minorHAnsi"/>
          <w:i/>
        </w:rPr>
        <w:t>Acidibacillu</w:t>
      </w:r>
      <w:r w:rsidRPr="001011C9">
        <w:rPr>
          <w:rFonts w:cstheme="minorHAnsi"/>
        </w:rPr>
        <w:t>s</w:t>
      </w:r>
      <w:proofErr w:type="spellEnd"/>
      <w:r w:rsidRPr="001011C9">
        <w:rPr>
          <w:rFonts w:cstheme="minorHAnsi"/>
        </w:rPr>
        <w:t xml:space="preserve"> </w:t>
      </w:r>
      <w:r w:rsidRPr="001011C9">
        <w:rPr>
          <w:rFonts w:cstheme="minorHAnsi"/>
        </w:rPr>
        <w:fldChar w:fldCharType="begin" w:fldLock="1"/>
      </w:r>
      <w:r w:rsidRPr="001011C9">
        <w:rPr>
          <w:rFonts w:cstheme="minorHAnsi"/>
        </w:rPr>
        <w:instrText>ADDIN CSL_CITATION {"citationItems":[{"id":"ITEM-1","itemData":{"DOI":"10.1021/ja027013s","ISSN":"0002-7863","author":[{"dropping-particle":"","family":"Meijler","given":"Michael M","non-dropping-particle":"","parse-names":false,"suffix":""},{"dropping-particle":"","family":"Arad-Yellin","given":"Rina","non-dropping-particle":"","parse-names":false,"suffix":""},{"dropping-particle":"","family":"Cabantchik","given":"Z Ioav","non-dropping-particle":"","parse-names":false,"suffix":""},{"dropping-particle":"","family":"Shanzer","given":"Abraham","non-dropping-particle":"","parse-names":false,"suffix":""}],"container-title":"Journal of the American Chemical Society","id":"ITEM-1","issue":"43","issued":{"date-parts":[["2002","10","1"]]},"note":"doi: 10.1021/ja027013s","page":"12666-12667","publisher":"American Chemical Society","title":"Synthesis and Evaluation of Iron Chelators with Masked Hydrophilic Moieties","type":"article-journal","volume":"124"},"uris":["http://www.mendeley.com/documents/?uuid=4493d7ae-c33e-4bdb-ba03-a8bbbd56b361"]}],"mendeley":{"formattedCitation":"(Meijler et al., 2002)","plainTextFormattedCitation":"(Meijler et al., 2002)","previouslyFormattedCitation":"(Meijler et al., 2002)"},"properties":{"noteIndex":0},"schema":"https://github.com/citation-style-language/schema/raw/master/csl-citation.json"}</w:instrText>
      </w:r>
      <w:r w:rsidRPr="001011C9">
        <w:rPr>
          <w:rFonts w:cstheme="minorHAnsi"/>
        </w:rPr>
        <w:fldChar w:fldCharType="separate"/>
      </w:r>
      <w:r w:rsidRPr="001011C9">
        <w:rPr>
          <w:rFonts w:cstheme="minorHAnsi"/>
          <w:noProof/>
        </w:rPr>
        <w:t>(Meijler et al., 2002)</w:t>
      </w:r>
      <w:r w:rsidRPr="001011C9">
        <w:rPr>
          <w:rFonts w:cstheme="minorHAnsi"/>
        </w:rPr>
        <w:fldChar w:fldCharType="end"/>
      </w:r>
      <w:r w:rsidRPr="001011C9">
        <w:rPr>
          <w:rFonts w:cstheme="minorHAnsi"/>
        </w:rPr>
        <w:t>.</w:t>
      </w:r>
    </w:p>
    <w:p w14:paraId="0D71588B" w14:textId="77777777" w:rsidR="001011C9" w:rsidRPr="001011C9" w:rsidRDefault="001011C9" w:rsidP="001011C9">
      <w:pPr>
        <w:spacing w:after="0" w:line="240" w:lineRule="auto"/>
        <w:jc w:val="both"/>
        <w:rPr>
          <w:rFonts w:cstheme="minorHAnsi"/>
        </w:rPr>
      </w:pPr>
      <w:r w:rsidRPr="001011C9">
        <w:rPr>
          <w:rFonts w:cstheme="minorHAnsi"/>
        </w:rPr>
        <w:t xml:space="preserve">After 30 days of incubation, the endospore-forming </w:t>
      </w:r>
      <w:proofErr w:type="spellStart"/>
      <w:r w:rsidRPr="001011C9">
        <w:rPr>
          <w:rFonts w:cstheme="minorHAnsi"/>
        </w:rPr>
        <w:t>Actinobacterial</w:t>
      </w:r>
      <w:proofErr w:type="spellEnd"/>
      <w:r w:rsidRPr="001011C9">
        <w:rPr>
          <w:rFonts w:cstheme="minorHAnsi"/>
        </w:rPr>
        <w:t xml:space="preserve"> and </w:t>
      </w:r>
      <w:proofErr w:type="spellStart"/>
      <w:r w:rsidRPr="001011C9">
        <w:rPr>
          <w:rFonts w:cstheme="minorHAnsi"/>
        </w:rPr>
        <w:t>Firmicute</w:t>
      </w:r>
      <w:proofErr w:type="spellEnd"/>
      <w:r w:rsidRPr="001011C9">
        <w:rPr>
          <w:rFonts w:cstheme="minorHAnsi"/>
        </w:rPr>
        <w:t xml:space="preserve"> populations like </w:t>
      </w:r>
      <w:proofErr w:type="spellStart"/>
      <w:r w:rsidRPr="001011C9">
        <w:rPr>
          <w:rFonts w:cstheme="minorHAnsi"/>
          <w:i/>
        </w:rPr>
        <w:t>Geodermatophilaceae</w:t>
      </w:r>
      <w:proofErr w:type="spellEnd"/>
      <w:r w:rsidRPr="001011C9">
        <w:rPr>
          <w:rFonts w:cstheme="minorHAnsi"/>
          <w:i/>
        </w:rPr>
        <w:t xml:space="preserve">, </w:t>
      </w:r>
      <w:proofErr w:type="spellStart"/>
      <w:r w:rsidRPr="001011C9">
        <w:rPr>
          <w:rFonts w:cstheme="minorHAnsi"/>
          <w:i/>
        </w:rPr>
        <w:t>Actinopolysporaceae</w:t>
      </w:r>
      <w:proofErr w:type="spellEnd"/>
      <w:r w:rsidRPr="001011C9">
        <w:rPr>
          <w:rFonts w:cstheme="minorHAnsi"/>
          <w:i/>
        </w:rPr>
        <w:t xml:space="preserve">, </w:t>
      </w:r>
      <w:proofErr w:type="spellStart"/>
      <w:r w:rsidRPr="001011C9">
        <w:rPr>
          <w:rFonts w:cstheme="minorHAnsi"/>
          <w:i/>
        </w:rPr>
        <w:t>Saccharopolyspora</w:t>
      </w:r>
      <w:proofErr w:type="spellEnd"/>
      <w:r w:rsidRPr="001011C9">
        <w:rPr>
          <w:rFonts w:cstheme="minorHAnsi"/>
          <w:i/>
        </w:rPr>
        <w:t xml:space="preserve">, Bacillus, </w:t>
      </w:r>
      <w:proofErr w:type="spellStart"/>
      <w:r w:rsidRPr="001011C9">
        <w:rPr>
          <w:rFonts w:cstheme="minorHAnsi"/>
          <w:i/>
        </w:rPr>
        <w:t>Aeromicrobium</w:t>
      </w:r>
      <w:proofErr w:type="spellEnd"/>
      <w:r w:rsidRPr="001011C9">
        <w:rPr>
          <w:rFonts w:cstheme="minorHAnsi"/>
          <w:i/>
        </w:rPr>
        <w:t xml:space="preserve">, </w:t>
      </w:r>
      <w:proofErr w:type="spellStart"/>
      <w:r w:rsidRPr="001011C9">
        <w:rPr>
          <w:rFonts w:cstheme="minorHAnsi"/>
          <w:i/>
        </w:rPr>
        <w:t>Oceanobacillus</w:t>
      </w:r>
      <w:proofErr w:type="spellEnd"/>
      <w:r w:rsidRPr="001011C9">
        <w:rPr>
          <w:rFonts w:cstheme="minorHAnsi"/>
        </w:rPr>
        <w:t xml:space="preserve"> germinates were found in the container walls </w:t>
      </w:r>
      <w:r w:rsidRPr="001011C9">
        <w:rPr>
          <w:rFonts w:cstheme="minorHAnsi"/>
        </w:rPr>
        <w:fldChar w:fldCharType="begin" w:fldLock="1"/>
      </w:r>
      <w:r w:rsidRPr="001011C9">
        <w:rPr>
          <w:rFonts w:cstheme="minorHAnsi"/>
        </w:rPr>
        <w:instrText>ADDIN CSL_CITATION {"citationItems":[{"id":"ITEM-1","itemData":{"ISBN":"1664-302X","abstract":"Environmental conditions unsuitable for microbial growth are the rule rather than the exception in most habitats. In response to this, microorganisms have developed various strategies to withstand environmental conditions that limit active growth. Endospore-forming Firmicutes (EFF) deploy a myriad of survival strategies in order to resist adverse conditions. Like many bacterial groups, they can form biofilms and detect nutrient scarcity through chemotaxis. Moreover, within this paraphyletic group of Firmicutes, ecophysiological optima are diverse. Nonetheless, a response to adversity that delimits this group is the formation of wet-heat resistant spores. These strategies are energetically demanding and therefore might affect the biological success of EFF. Therefore, we hypothesize that abundance and diversity of EFF should be maximized in those environments in which the benefits of these survival strategies offsets the energetic cost. In order to address this hypothesis, geothermal and mineral springs and drillings were selected because in these environments of steep physicochemical gradients, diversified survival strategies may become a successful strategy.We collected 71 samples from geothermal and mineral environments characterized by none (null), single or multiple limiting environmental factors (temperature, pH, UV radiation, and specific mineral composition). To measure success, we quantified EFF gene copy numbers (GCN; spo0A gene) in relation to total bacterial GCN (16S rRNA gene), as well as the contribution of EFF to community composition. The quantification showed that relative GCN for EFF reached up to 20% at sites characterized by multiple limiting environmental factors, whereas it corresponded to less than 1% at sites with one or no limiting environmental factor. Pyrosequencing of the 16S rRNA gene supports a higher contribution of EFF at sites with multiple limiting factors. Community composition suggested a combination of phylotypes for which active growth could be expected, and phylotypes that are most likely in the state of endospores, in all the sites. In summary, our results suggest that diversified survival strategies, including sporulation and metabolic adaptations, explain the biological success of EFF in geothermal and natural springs, and that multiple extreme environmental factors favor the prevalence of EFF.","author":[{"dropping-particle":"","family":"Filippidou","given":"Sevasti","non-dropping-particle":"","parse-names":false,"suffix":""},{"dropping-particle":"","family":"Wunderlin","given":"Tina","non-dropping-particle":"","parse-names":false,"suffix":""},{"dropping-particle":"","family":"Junier","given":"Thomas","non-dropping-particle":"","parse-names":false,"suffix":""},{"dropping-particle":"","family":"Jeanneret","given":"Nicole","non-dropping-particle":"","parse-names":false,"suffix":""},{"dropping-particle":"","family":"Dorador","given":"Cristina","non-dropping-particle":"","parse-names":false,"suffix":""},{"dropping-particle":"","family":"Molina","given":"Veronica","non-dropping-particle":"","parse-names":false,"suffix":""},{"dropping-particle":"","family":"Johnson","given":"David R","non-dropping-particle":"","parse-names":false,"suffix":""},{"dropping-particle":"","family":"Junier","given":"Pilar","non-dropping-particle":"","parse-names":false,"suffix":""}],"container-title":"Frontiers in Microbiology","id":"ITEM-1","issued":{"date-parts":[["2016"]]},"page":"1707","title":"A Combination of Extreme Environmental Conditions Favor the Prevalence of Endospore-Forming Firmicutes","type":"article","volume":"7"},"uris":["http://www.mendeley.com/documents/?uuid=0d09f187-5b03-465c-ae4c-84b40882a319"]}],"mendeley":{"formattedCitation":"(Filippidou et al., 2016)","plainTextFormattedCitation":"(Filippidou et al., 2016)","previouslyFormattedCitation":"(Filippidou et al., 2016)"},"properties":{"noteIndex":0},"schema":"https://github.com/citation-style-language/schema/raw/master/csl-citation.json"}</w:instrText>
      </w:r>
      <w:r w:rsidRPr="001011C9">
        <w:rPr>
          <w:rFonts w:cstheme="minorHAnsi"/>
        </w:rPr>
        <w:fldChar w:fldCharType="separate"/>
      </w:r>
      <w:r w:rsidRPr="001011C9">
        <w:rPr>
          <w:rFonts w:cstheme="minorHAnsi"/>
          <w:noProof/>
        </w:rPr>
        <w:t>(Filippidou et al., 2016)</w:t>
      </w:r>
      <w:r w:rsidRPr="001011C9">
        <w:rPr>
          <w:rFonts w:cstheme="minorHAnsi"/>
        </w:rPr>
        <w:fldChar w:fldCharType="end"/>
      </w:r>
      <w:r w:rsidRPr="001011C9">
        <w:rPr>
          <w:rFonts w:cstheme="minorHAnsi"/>
        </w:rPr>
        <w:t xml:space="preserve">. This could be due to the sustainable condition or acquiring necessary genes through the high horizontal gene transfers (HGT) as observed in </w:t>
      </w:r>
      <w:proofErr w:type="spellStart"/>
      <w:r w:rsidRPr="001011C9">
        <w:rPr>
          <w:rFonts w:cstheme="minorHAnsi"/>
          <w:i/>
        </w:rPr>
        <w:t>Sorangium</w:t>
      </w:r>
      <w:proofErr w:type="spellEnd"/>
      <w:r w:rsidRPr="001011C9">
        <w:rPr>
          <w:rFonts w:cstheme="minorHAnsi"/>
          <w:i/>
        </w:rPr>
        <w:t xml:space="preserve">, </w:t>
      </w:r>
      <w:proofErr w:type="spellStart"/>
      <w:r w:rsidRPr="001011C9">
        <w:rPr>
          <w:rFonts w:cstheme="minorHAnsi"/>
          <w:i/>
        </w:rPr>
        <w:t>Bdelovibrio</w:t>
      </w:r>
      <w:proofErr w:type="spellEnd"/>
      <w:r w:rsidRPr="001011C9">
        <w:rPr>
          <w:rFonts w:cstheme="minorHAnsi"/>
          <w:i/>
        </w:rPr>
        <w:t xml:space="preserve">, </w:t>
      </w:r>
      <w:proofErr w:type="spellStart"/>
      <w:r w:rsidRPr="001011C9">
        <w:rPr>
          <w:rFonts w:cstheme="minorHAnsi"/>
          <w:i/>
        </w:rPr>
        <w:t>Hirschia</w:t>
      </w:r>
      <w:proofErr w:type="spellEnd"/>
      <w:r w:rsidRPr="001011C9">
        <w:rPr>
          <w:rFonts w:cstheme="minorHAnsi"/>
          <w:i/>
        </w:rPr>
        <w:t xml:space="preserve"> </w:t>
      </w:r>
      <w:r w:rsidRPr="001011C9">
        <w:rPr>
          <w:rFonts w:cstheme="minorHAnsi"/>
          <w:i/>
        </w:rPr>
        <w:fldChar w:fldCharType="begin" w:fldLock="1"/>
      </w:r>
      <w:r w:rsidRPr="001011C9">
        <w:rPr>
          <w:rFonts w:cstheme="minorHAnsi"/>
          <w:i/>
        </w:rPr>
        <w:instrText>ADDIN CSL_CITATION {"citationItems":[{"id":"ITEM-1","itemData":{"DOI":"10.1101/gr.130000","ISBN":"3497755818","ISSN":"10889051","PMID":"11076857","abstract":"There is growing evidence that horizontal gene transfer is a potent evolutionary force in prokaryotes, although exactly how potent is not known. We have developed a statistical procedure for predicting whether genes of a complete genome have been acquired by horizontal gene transfer. It is based on the analysis of G+C contents, codon usage, amino acid usage, and gene position. When we applied this procedure to 17 bacterial complete genomes and seven archaeal ones, we found that the percentage of horizontally transferred genes varied from 1.5% to 14.5%. Archaea and nonpathogenic bacteria had the highest percentages and pathogenic bacteria, except for Mycoplasma genitalium, had the lowest. As reported in the literature, we found that informational genes were less likely to be transferred than operational genes. Most of the horizontally transferred genes were only present in one or two lineages. Some of these transferred genes include genes that form part of prophages, pathogenecity islands, transposases, integrases, recombinases, genes present only in one of the two Helicobacter pylori strains, and regions of genes functionally related. All of these findings support the important role of horizontal gene transfer in the molecular evolution of microorganisms and speciation.","author":[{"dropping-particle":"","family":"Garcia-Vallve","given":"S.","non-dropping-particle":"","parse-names":false,"suffix":""},{"dropping-particle":"","family":"Romeu","given":"A.","non-dropping-particle":"","parse-names":false,"suffix":""},{"dropping-particle":"","family":"Palau","given":"J.","non-dropping-particle":"","parse-names":false,"suffix":""}],"container-title":"Genome Research","id":"ITEM-1","issue":"11","issued":{"date-parts":[["2000"]]},"page":"1719-1725","title":"Horizontal gene transfer in bacterial and archaeal complete genomes","type":"article-journal","volume":"10"},"uris":["http://www.mendeley.com/documents/?uuid=efbcc570-3676-424b-affb-16f0bcaf728e"]}],"mendeley":{"formattedCitation":"(Garcia-Vallve et al., 2000)","plainTextFormattedCitation":"(Garcia-Vallve et al., 2000)","previouslyFormattedCitation":"(Garcia-Vallve et al., 2000)"},"properties":{"noteIndex":0},"schema":"https://github.com/citation-style-language/schema/raw/master/csl-citation.json"}</w:instrText>
      </w:r>
      <w:r w:rsidRPr="001011C9">
        <w:rPr>
          <w:rFonts w:cstheme="minorHAnsi"/>
          <w:i/>
        </w:rPr>
        <w:fldChar w:fldCharType="separate"/>
      </w:r>
      <w:r w:rsidRPr="001011C9">
        <w:rPr>
          <w:rFonts w:cstheme="minorHAnsi"/>
          <w:noProof/>
        </w:rPr>
        <w:t>(Garcia-Vallve et al., 2000)</w:t>
      </w:r>
      <w:r w:rsidRPr="001011C9">
        <w:rPr>
          <w:rFonts w:cstheme="minorHAnsi"/>
          <w:i/>
        </w:rPr>
        <w:fldChar w:fldCharType="end"/>
      </w:r>
      <w:r w:rsidRPr="001011C9">
        <w:rPr>
          <w:rFonts w:cstheme="minorHAnsi"/>
        </w:rPr>
        <w:t xml:space="preserve">. This also triggers </w:t>
      </w:r>
      <w:proofErr w:type="spellStart"/>
      <w:r w:rsidRPr="001011C9">
        <w:rPr>
          <w:rFonts w:cstheme="minorHAnsi"/>
        </w:rPr>
        <w:t>ammensalism</w:t>
      </w:r>
      <w:proofErr w:type="spellEnd"/>
      <w:r w:rsidRPr="001011C9">
        <w:rPr>
          <w:rFonts w:cstheme="minorHAnsi"/>
        </w:rPr>
        <w:t xml:space="preserve"> in some </w:t>
      </w:r>
      <w:proofErr w:type="spellStart"/>
      <w:r w:rsidRPr="001011C9">
        <w:rPr>
          <w:rFonts w:cstheme="minorHAnsi"/>
        </w:rPr>
        <w:t>Actinobacterial</w:t>
      </w:r>
      <w:proofErr w:type="spellEnd"/>
      <w:r w:rsidRPr="001011C9">
        <w:rPr>
          <w:rFonts w:cstheme="minorHAnsi"/>
        </w:rPr>
        <w:t xml:space="preserve"> groups inducing the expression and release of bioactive compounds by </w:t>
      </w:r>
      <w:proofErr w:type="spellStart"/>
      <w:r w:rsidRPr="001011C9">
        <w:rPr>
          <w:rFonts w:cstheme="minorHAnsi"/>
          <w:i/>
        </w:rPr>
        <w:t>Brevibacterium</w:t>
      </w:r>
      <w:proofErr w:type="spellEnd"/>
      <w:r w:rsidRPr="001011C9">
        <w:rPr>
          <w:rFonts w:cstheme="minorHAnsi"/>
          <w:i/>
        </w:rPr>
        <w:t xml:space="preserve">, </w:t>
      </w:r>
      <w:proofErr w:type="spellStart"/>
      <w:r w:rsidRPr="001011C9">
        <w:rPr>
          <w:rFonts w:cstheme="minorHAnsi"/>
          <w:i/>
        </w:rPr>
        <w:t>Geodermatophila</w:t>
      </w:r>
      <w:proofErr w:type="spellEnd"/>
      <w:r w:rsidRPr="001011C9">
        <w:rPr>
          <w:rFonts w:cstheme="minorHAnsi"/>
          <w:i/>
        </w:rPr>
        <w:t xml:space="preserve">, </w:t>
      </w:r>
      <w:proofErr w:type="spellStart"/>
      <w:r w:rsidRPr="001011C9">
        <w:rPr>
          <w:rFonts w:cstheme="minorHAnsi"/>
          <w:i/>
        </w:rPr>
        <w:t>Saccharopolyspora</w:t>
      </w:r>
      <w:proofErr w:type="spellEnd"/>
      <w:r w:rsidRPr="001011C9">
        <w:rPr>
          <w:rFonts w:cstheme="minorHAnsi"/>
          <w:i/>
        </w:rPr>
        <w:t xml:space="preserve"> </w:t>
      </w:r>
      <w:r w:rsidRPr="001011C9">
        <w:rPr>
          <w:rFonts w:cstheme="minorHAnsi"/>
          <w:i/>
        </w:rPr>
        <w:fldChar w:fldCharType="begin" w:fldLock="1"/>
      </w:r>
      <w:r w:rsidRPr="001011C9">
        <w:rPr>
          <w:rFonts w:cstheme="minorHAnsi"/>
          <w:i/>
        </w:rPr>
        <w:instrText>ADDIN CSL_CITATION {"citationItems":[{"id":"ITEM-1","itemData":{"DOI":"10.21307/pjm-2018-048","ISSN":"17331331","PMID":"30451442","abstract":"The growing resistance of microorganisms towards antibiotics has become a serious global problem. Therapeutics with novel chemical scaffolds and/or mechanisms of action are urgently needed to combat infections caused by multidrug resistant pathogens, including bacteria, fungi and viruses. Development of novel antimicrobial agents is still highly dependent on the discovery of new natural products. At present, most antimicrobial drugs used in medicine are of natural origin. Among the natural producers of bioactive substances, Actinobacteria continue to be an important source of novel secondary metabolites for drug application. In this review, the authors report on the bioactive antimicrobial secondary metabolites of Actinobacteria that were described between 2011 and April 2018. Special attention is paid to the chemical scaffolds, biological activities and origin of these novel antibacterial, antifungal and antiviral compounds. Areni-mycin C, chromopeptide lactone RSP 01, kocurin, macrolactins A1 and B1, chaxamycin D as well as anthracimycin are regarded as the most effective compounds with antibacterial activity. In turn, the highest potency among selected antifungal compounds is exhibited by enduspeptide B, neomaclafungins A-I and kribelloside D, while ahmpatininiBu, antimycin A1a, and pentapeptide 4862F are recognized as the strongest antiviral agents.","author":[{"dropping-particle":"","family":"Jakubiec-Krzesniak","given":"Katarzyna","non-dropping-particle":"","parse-names":false,"suffix":""},{"dropping-particle":"","family":"Rajnisz-Mateusiak","given":"Aleksandra","non-dropping-particle":"","parse-names":false,"suffix":""},{"dropping-particle":"","family":"Guspiel","given":"Adam","non-dropping-particle":"","parse-names":false,"suffix":""},{"dropping-particle":"","family":"Ziemska","given":"Joanna","non-dropping-particle":"","parse-names":false,"suffix":""},{"dropping-particle":"","family":"Solecka","given":"Jolanta","non-dropping-particle":"","parse-names":false,"suffix":""}],"container-title":"Polish Journal of Microbiology","id":"ITEM-1","issue":"3","issued":{"date-parts":[["2018"]]},"page":"259-272","title":"Secondary metabolites of actinomycetes and their antibacterial, antifungal and antiviral properties","type":"article-journal","volume":"67"},"uris":["http://www.mendeley.com/documents/?uuid=b6d699be-f413-478a-89ab-6c160470032a"]}],"mendeley":{"formattedCitation":"(Jakubiec-Krzesniak et al., 2018)","plainTextFormattedCitation":"(Jakubiec-Krzesniak et al., 2018)","previouslyFormattedCitation":"(Jakubiec-Krzesniak et al., 2018)"},"properties":{"noteIndex":0},"schema":"https://github.com/citation-style-language/schema/raw/master/csl-citation.json"}</w:instrText>
      </w:r>
      <w:r w:rsidRPr="001011C9">
        <w:rPr>
          <w:rFonts w:cstheme="minorHAnsi"/>
          <w:i/>
        </w:rPr>
        <w:fldChar w:fldCharType="separate"/>
      </w:r>
      <w:r w:rsidRPr="001011C9">
        <w:rPr>
          <w:rFonts w:cstheme="minorHAnsi"/>
          <w:noProof/>
        </w:rPr>
        <w:t>(Jakubiec-Krzesniak et al., 2018)</w:t>
      </w:r>
      <w:r w:rsidRPr="001011C9">
        <w:rPr>
          <w:rFonts w:cstheme="minorHAnsi"/>
          <w:i/>
        </w:rPr>
        <w:fldChar w:fldCharType="end"/>
      </w:r>
      <w:r w:rsidRPr="001011C9">
        <w:rPr>
          <w:rFonts w:cstheme="minorHAnsi"/>
        </w:rPr>
        <w:t xml:space="preserve">. Most importantly the oligotrophic waters enriched in thermally mature hydrocarbons flourishes hydrocarbon-degrading groups such as </w:t>
      </w:r>
      <w:proofErr w:type="spellStart"/>
      <w:r w:rsidRPr="001011C9">
        <w:rPr>
          <w:rFonts w:cstheme="minorHAnsi"/>
          <w:i/>
        </w:rPr>
        <w:t>Taibaiella</w:t>
      </w:r>
      <w:proofErr w:type="spellEnd"/>
      <w:r w:rsidRPr="001011C9">
        <w:rPr>
          <w:rFonts w:cstheme="minorHAnsi"/>
          <w:i/>
        </w:rPr>
        <w:t xml:space="preserve">, </w:t>
      </w:r>
      <w:proofErr w:type="spellStart"/>
      <w:r w:rsidRPr="001011C9">
        <w:rPr>
          <w:rFonts w:cstheme="minorHAnsi"/>
          <w:i/>
        </w:rPr>
        <w:t>Rhodococcus</w:t>
      </w:r>
      <w:proofErr w:type="spellEnd"/>
      <w:r w:rsidRPr="001011C9">
        <w:rPr>
          <w:rFonts w:cstheme="minorHAnsi"/>
          <w:i/>
        </w:rPr>
        <w:t xml:space="preserve">, </w:t>
      </w:r>
      <w:proofErr w:type="spellStart"/>
      <w:r w:rsidRPr="001011C9">
        <w:rPr>
          <w:rFonts w:cstheme="minorHAnsi"/>
          <w:i/>
        </w:rPr>
        <w:t>Sphingomonas</w:t>
      </w:r>
      <w:proofErr w:type="spellEnd"/>
      <w:r w:rsidRPr="001011C9">
        <w:rPr>
          <w:rFonts w:cstheme="minorHAnsi"/>
          <w:i/>
        </w:rPr>
        <w:t xml:space="preserve">, </w:t>
      </w:r>
      <w:proofErr w:type="spellStart"/>
      <w:r w:rsidRPr="001011C9">
        <w:rPr>
          <w:rFonts w:cstheme="minorHAnsi"/>
          <w:i/>
        </w:rPr>
        <w:t>Aerobacterium</w:t>
      </w:r>
      <w:proofErr w:type="spellEnd"/>
      <w:r w:rsidRPr="001011C9">
        <w:rPr>
          <w:rFonts w:cstheme="minorHAnsi"/>
          <w:i/>
        </w:rPr>
        <w:t xml:space="preserve">, </w:t>
      </w:r>
      <w:proofErr w:type="spellStart"/>
      <w:r w:rsidRPr="001011C9">
        <w:rPr>
          <w:rFonts w:cstheme="minorHAnsi"/>
          <w:i/>
        </w:rPr>
        <w:t>Novosphingobium</w:t>
      </w:r>
      <w:proofErr w:type="spellEnd"/>
      <w:r w:rsidRPr="001011C9">
        <w:rPr>
          <w:rFonts w:cstheme="minorHAnsi"/>
          <w:i/>
        </w:rPr>
        <w:t xml:space="preserve">, </w:t>
      </w:r>
      <w:proofErr w:type="spellStart"/>
      <w:r w:rsidRPr="001011C9">
        <w:rPr>
          <w:rFonts w:cstheme="minorHAnsi"/>
          <w:i/>
        </w:rPr>
        <w:t>Methylomonas</w:t>
      </w:r>
      <w:proofErr w:type="spellEnd"/>
      <w:r w:rsidRPr="001011C9">
        <w:rPr>
          <w:rFonts w:cstheme="minorHAnsi"/>
          <w:i/>
        </w:rPr>
        <w:t xml:space="preserve">, </w:t>
      </w:r>
      <w:proofErr w:type="spellStart"/>
      <w:r w:rsidRPr="001011C9">
        <w:rPr>
          <w:rFonts w:cstheme="minorHAnsi"/>
          <w:i/>
        </w:rPr>
        <w:t>Rubirivivax</w:t>
      </w:r>
      <w:proofErr w:type="spellEnd"/>
      <w:r w:rsidRPr="001011C9">
        <w:rPr>
          <w:rFonts w:cstheme="minorHAnsi"/>
          <w:i/>
        </w:rPr>
        <w:t>,</w:t>
      </w:r>
      <w:r w:rsidRPr="001011C9">
        <w:rPr>
          <w:rFonts w:cstheme="minorHAnsi"/>
        </w:rPr>
        <w:t xml:space="preserve"> and G55 once the carbon sources are exhausted.</w:t>
      </w:r>
    </w:p>
    <w:p w14:paraId="18F59CFD" w14:textId="77777777" w:rsidR="001011C9" w:rsidRDefault="001011C9" w:rsidP="001011C9">
      <w:pPr>
        <w:spacing w:after="0" w:line="240" w:lineRule="auto"/>
        <w:jc w:val="both"/>
        <w:rPr>
          <w:rFonts w:cstheme="minorHAnsi"/>
          <w:b/>
          <w:color w:val="000000" w:themeColor="text1"/>
          <w:sz w:val="20"/>
          <w:szCs w:val="20"/>
        </w:rPr>
      </w:pPr>
    </w:p>
    <w:p w14:paraId="0FFDAF84" w14:textId="1E39581A" w:rsidR="001011C9" w:rsidRPr="001011C9" w:rsidRDefault="001011C9" w:rsidP="001011C9">
      <w:pPr>
        <w:spacing w:after="120" w:line="240" w:lineRule="auto"/>
        <w:jc w:val="both"/>
        <w:rPr>
          <w:rFonts w:cstheme="minorHAnsi"/>
          <w:color w:val="000000" w:themeColor="text1"/>
          <w:szCs w:val="20"/>
        </w:rPr>
      </w:pPr>
      <w:r w:rsidRPr="001011C9">
        <w:rPr>
          <w:rFonts w:cstheme="minorHAnsi"/>
          <w:b/>
          <w:color w:val="000000" w:themeColor="text1"/>
          <w:szCs w:val="20"/>
        </w:rPr>
        <w:t>Table 2.</w:t>
      </w:r>
      <w:r w:rsidRPr="001011C9">
        <w:rPr>
          <w:rFonts w:cstheme="minorHAnsi"/>
          <w:color w:val="000000" w:themeColor="text1"/>
          <w:szCs w:val="20"/>
        </w:rPr>
        <w:t xml:space="preserve"> Key functional profiling of microbial communities related to Fe-As cycling based on </w:t>
      </w:r>
      <w:proofErr w:type="spellStart"/>
      <w:r w:rsidRPr="001011C9">
        <w:rPr>
          <w:rFonts w:cstheme="minorHAnsi"/>
          <w:color w:val="000000" w:themeColor="text1"/>
          <w:szCs w:val="20"/>
        </w:rPr>
        <w:t>PICRUSt</w:t>
      </w:r>
      <w:proofErr w:type="spellEnd"/>
      <w:r w:rsidRPr="001011C9">
        <w:rPr>
          <w:rFonts w:cstheme="minorHAnsi"/>
          <w:color w:val="000000" w:themeColor="text1"/>
          <w:szCs w:val="20"/>
        </w:rPr>
        <w:t xml:space="preserve"> analysis of </w:t>
      </w:r>
      <w:proofErr w:type="spellStart"/>
      <w:r w:rsidRPr="001011C9">
        <w:rPr>
          <w:rFonts w:cstheme="minorHAnsi"/>
          <w:color w:val="000000" w:themeColor="text1"/>
          <w:szCs w:val="20"/>
        </w:rPr>
        <w:t>metagenomic</w:t>
      </w:r>
      <w:proofErr w:type="spellEnd"/>
      <w:r w:rsidRPr="001011C9">
        <w:rPr>
          <w:rFonts w:cstheme="minorHAnsi"/>
          <w:color w:val="000000" w:themeColor="text1"/>
          <w:szCs w:val="20"/>
        </w:rPr>
        <w:t xml:space="preserve"> li</w:t>
      </w:r>
      <w:bookmarkStart w:id="1" w:name="_GoBack"/>
      <w:bookmarkEnd w:id="1"/>
      <w:r w:rsidRPr="001011C9">
        <w:rPr>
          <w:rFonts w:cstheme="minorHAnsi"/>
          <w:color w:val="000000" w:themeColor="text1"/>
          <w:szCs w:val="20"/>
        </w:rPr>
        <w:t>braries.</w:t>
      </w:r>
    </w:p>
    <w:tbl>
      <w:tblPr>
        <w:tblStyle w:val="PlainTable2"/>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985"/>
        <w:gridCol w:w="3118"/>
        <w:gridCol w:w="2840"/>
      </w:tblGrid>
      <w:tr w:rsidR="001011C9" w:rsidRPr="001011C9" w14:paraId="06D3560E" w14:textId="77777777" w:rsidTr="00CB55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bottom w:val="none" w:sz="0" w:space="0" w:color="auto"/>
            </w:tcBorders>
            <w:shd w:val="clear" w:color="auto" w:fill="BFBFBF" w:themeFill="background1" w:themeFillShade="BF"/>
          </w:tcPr>
          <w:p w14:paraId="310C0974" w14:textId="77777777" w:rsidR="001011C9" w:rsidRPr="001011C9" w:rsidRDefault="001011C9" w:rsidP="00CB550A">
            <w:pPr>
              <w:spacing w:after="0" w:line="240" w:lineRule="auto"/>
              <w:jc w:val="both"/>
              <w:rPr>
                <w:rFonts w:cstheme="minorHAnsi"/>
                <w:color w:val="000000" w:themeColor="text1"/>
                <w:sz w:val="20"/>
                <w:szCs w:val="20"/>
              </w:rPr>
            </w:pPr>
            <w:r w:rsidRPr="001011C9">
              <w:rPr>
                <w:rFonts w:cstheme="minorHAnsi"/>
                <w:color w:val="000000" w:themeColor="text1"/>
                <w:sz w:val="20"/>
                <w:szCs w:val="20"/>
              </w:rPr>
              <w:t>Sampling container condition</w:t>
            </w:r>
          </w:p>
        </w:tc>
        <w:tc>
          <w:tcPr>
            <w:tcW w:w="1985" w:type="dxa"/>
            <w:tcBorders>
              <w:bottom w:val="none" w:sz="0" w:space="0" w:color="auto"/>
            </w:tcBorders>
            <w:shd w:val="clear" w:color="auto" w:fill="BFBFBF" w:themeFill="background1" w:themeFillShade="BF"/>
          </w:tcPr>
          <w:p w14:paraId="35D37A2A" w14:textId="77777777" w:rsidR="001011C9" w:rsidRPr="001011C9" w:rsidRDefault="001011C9" w:rsidP="001011C9">
            <w:pPr>
              <w:spacing w:after="0" w:line="240" w:lineRule="auto"/>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 xml:space="preserve">Key functional properties </w:t>
            </w:r>
          </w:p>
        </w:tc>
        <w:tc>
          <w:tcPr>
            <w:tcW w:w="3118" w:type="dxa"/>
            <w:tcBorders>
              <w:bottom w:val="none" w:sz="0" w:space="0" w:color="auto"/>
            </w:tcBorders>
            <w:shd w:val="clear" w:color="auto" w:fill="BFBFBF" w:themeFill="background1" w:themeFillShade="BF"/>
          </w:tcPr>
          <w:p w14:paraId="0D025AA1" w14:textId="77777777" w:rsidR="001011C9" w:rsidRPr="001011C9" w:rsidRDefault="001011C9" w:rsidP="00CB550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Participating Microorganism</w:t>
            </w:r>
          </w:p>
        </w:tc>
        <w:tc>
          <w:tcPr>
            <w:tcW w:w="2840" w:type="dxa"/>
            <w:tcBorders>
              <w:bottom w:val="none" w:sz="0" w:space="0" w:color="auto"/>
            </w:tcBorders>
            <w:shd w:val="clear" w:color="auto" w:fill="BFBFBF" w:themeFill="background1" w:themeFillShade="BF"/>
          </w:tcPr>
          <w:p w14:paraId="2E5B7CE6" w14:textId="77777777" w:rsidR="001011C9" w:rsidRPr="001011C9" w:rsidRDefault="001011C9" w:rsidP="00CB550A">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Inferences</w:t>
            </w:r>
          </w:p>
        </w:tc>
      </w:tr>
      <w:tr w:rsidR="001011C9" w:rsidRPr="001011C9" w14:paraId="792CF82C" w14:textId="77777777" w:rsidTr="00CB55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none" w:sz="0" w:space="0" w:color="auto"/>
              <w:bottom w:val="none" w:sz="0" w:space="0" w:color="auto"/>
            </w:tcBorders>
            <w:vAlign w:val="center"/>
          </w:tcPr>
          <w:p w14:paraId="74990A09" w14:textId="77777777" w:rsidR="001011C9" w:rsidRPr="001011C9" w:rsidRDefault="001011C9" w:rsidP="001011C9">
            <w:pPr>
              <w:spacing w:after="0" w:line="240" w:lineRule="auto"/>
              <w:rPr>
                <w:rFonts w:cstheme="minorHAnsi"/>
                <w:color w:val="000000" w:themeColor="text1"/>
                <w:sz w:val="20"/>
                <w:szCs w:val="20"/>
              </w:rPr>
            </w:pPr>
            <w:proofErr w:type="spellStart"/>
            <w:r w:rsidRPr="001011C9">
              <w:rPr>
                <w:rFonts w:cstheme="minorHAnsi"/>
                <w:color w:val="000000" w:themeColor="text1"/>
                <w:sz w:val="20"/>
                <w:szCs w:val="20"/>
              </w:rPr>
              <w:t>Oxic</w:t>
            </w:r>
            <w:proofErr w:type="spellEnd"/>
            <w:r w:rsidRPr="001011C9">
              <w:rPr>
                <w:rFonts w:cstheme="minorHAnsi"/>
                <w:color w:val="000000" w:themeColor="text1"/>
                <w:sz w:val="20"/>
                <w:szCs w:val="20"/>
              </w:rPr>
              <w:t xml:space="preserve"> storage containers</w:t>
            </w:r>
          </w:p>
        </w:tc>
        <w:tc>
          <w:tcPr>
            <w:tcW w:w="1985" w:type="dxa"/>
            <w:tcBorders>
              <w:top w:val="none" w:sz="0" w:space="0" w:color="auto"/>
              <w:bottom w:val="none" w:sz="0" w:space="0" w:color="auto"/>
            </w:tcBorders>
          </w:tcPr>
          <w:p w14:paraId="2E22E8E4" w14:textId="77777777" w:rsidR="001011C9" w:rsidRPr="001011C9" w:rsidRDefault="001011C9" w:rsidP="001011C9">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Iron oxidation &amp; precipitation at high rates</w:t>
            </w:r>
          </w:p>
          <w:p w14:paraId="0C4D42C8" w14:textId="77777777" w:rsidR="001011C9" w:rsidRPr="001011C9" w:rsidRDefault="001011C9" w:rsidP="001011C9">
            <w:pPr>
              <w:pStyle w:val="ListParagraph"/>
              <w:numPr>
                <w:ilvl w:val="0"/>
                <w:numId w:val="2"/>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S-oxidation</w:t>
            </w:r>
          </w:p>
        </w:tc>
        <w:tc>
          <w:tcPr>
            <w:tcW w:w="3118" w:type="dxa"/>
            <w:tcBorders>
              <w:top w:val="none" w:sz="0" w:space="0" w:color="auto"/>
              <w:bottom w:val="none" w:sz="0" w:space="0" w:color="auto"/>
            </w:tcBorders>
          </w:tcPr>
          <w:p w14:paraId="0B079EDE"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i/>
                <w:color w:val="000000" w:themeColor="text1"/>
                <w:sz w:val="20"/>
                <w:szCs w:val="20"/>
              </w:rPr>
            </w:pPr>
            <w:proofErr w:type="spellStart"/>
            <w:r w:rsidRPr="001011C9">
              <w:rPr>
                <w:rFonts w:cstheme="minorHAnsi"/>
                <w:i/>
                <w:color w:val="000000" w:themeColor="text1"/>
                <w:sz w:val="20"/>
                <w:szCs w:val="20"/>
              </w:rPr>
              <w:t>Pseudorhodoferrax</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Patulibacter</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Pedomicrobium</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Thiobacter</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Sideroxydans</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Gallionella</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Tepidicella</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Acidibacillus</w:t>
            </w:r>
            <w:proofErr w:type="spellEnd"/>
          </w:p>
        </w:tc>
        <w:tc>
          <w:tcPr>
            <w:tcW w:w="2840" w:type="dxa"/>
            <w:tcBorders>
              <w:top w:val="none" w:sz="0" w:space="0" w:color="auto"/>
              <w:bottom w:val="none" w:sz="0" w:space="0" w:color="auto"/>
            </w:tcBorders>
          </w:tcPr>
          <w:p w14:paraId="3E666492"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Aeration increased the DO of water triggering increased biological Fe oxidation along with chemical oxidation. Fe sequestering protein.</w:t>
            </w:r>
          </w:p>
        </w:tc>
      </w:tr>
      <w:tr w:rsidR="001011C9" w:rsidRPr="001011C9" w14:paraId="333116DC" w14:textId="77777777" w:rsidTr="00CB550A">
        <w:trPr>
          <w:trHeight w:val="498"/>
        </w:trPr>
        <w:tc>
          <w:tcPr>
            <w:cnfStyle w:val="001000000000" w:firstRow="0" w:lastRow="0" w:firstColumn="1" w:lastColumn="0" w:oddVBand="0" w:evenVBand="0" w:oddHBand="0" w:evenHBand="0" w:firstRowFirstColumn="0" w:firstRowLastColumn="0" w:lastRowFirstColumn="0" w:lastRowLastColumn="0"/>
            <w:tcW w:w="1129" w:type="dxa"/>
            <w:vMerge/>
          </w:tcPr>
          <w:p w14:paraId="4D39A698" w14:textId="77777777" w:rsidR="001011C9" w:rsidRPr="001011C9" w:rsidRDefault="001011C9" w:rsidP="001011C9">
            <w:pPr>
              <w:spacing w:after="0" w:line="240" w:lineRule="auto"/>
              <w:rPr>
                <w:rFonts w:cstheme="minorHAnsi"/>
                <w:color w:val="000000" w:themeColor="text1"/>
                <w:sz w:val="20"/>
                <w:szCs w:val="20"/>
              </w:rPr>
            </w:pPr>
          </w:p>
        </w:tc>
        <w:tc>
          <w:tcPr>
            <w:tcW w:w="1985" w:type="dxa"/>
            <w:shd w:val="clear" w:color="auto" w:fill="D9D9D9" w:themeFill="background1" w:themeFillShade="D9"/>
          </w:tcPr>
          <w:p w14:paraId="37B903BD"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proofErr w:type="spellStart"/>
            <w:r w:rsidRPr="001011C9">
              <w:rPr>
                <w:rFonts w:cstheme="minorHAnsi"/>
                <w:color w:val="000000"/>
                <w:sz w:val="20"/>
                <w:szCs w:val="20"/>
              </w:rPr>
              <w:t>Arsenite</w:t>
            </w:r>
            <w:proofErr w:type="spellEnd"/>
            <w:r w:rsidRPr="001011C9">
              <w:rPr>
                <w:rFonts w:cstheme="minorHAnsi"/>
                <w:color w:val="000000"/>
                <w:sz w:val="20"/>
                <w:szCs w:val="20"/>
              </w:rPr>
              <w:t xml:space="preserve"> oxidation </w:t>
            </w:r>
          </w:p>
        </w:tc>
        <w:tc>
          <w:tcPr>
            <w:tcW w:w="3118" w:type="dxa"/>
            <w:shd w:val="clear" w:color="auto" w:fill="D9D9D9" w:themeFill="background1" w:themeFillShade="D9"/>
          </w:tcPr>
          <w:p w14:paraId="4FD1406D"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roofErr w:type="spellStart"/>
            <w:r w:rsidRPr="001011C9">
              <w:rPr>
                <w:rFonts w:cstheme="minorHAnsi"/>
                <w:i/>
                <w:iCs/>
                <w:color w:val="000000"/>
                <w:sz w:val="20"/>
                <w:szCs w:val="20"/>
              </w:rPr>
              <w:t>Sideroxydans</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Gallionella</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Hydrogenophaga</w:t>
            </w:r>
            <w:proofErr w:type="spellEnd"/>
          </w:p>
        </w:tc>
        <w:tc>
          <w:tcPr>
            <w:tcW w:w="2840" w:type="dxa"/>
            <w:shd w:val="clear" w:color="auto" w:fill="D9D9D9" w:themeFill="background1" w:themeFillShade="D9"/>
          </w:tcPr>
          <w:p w14:paraId="29A17C7A"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1011C9">
              <w:rPr>
                <w:rFonts w:cstheme="minorHAnsi"/>
                <w:color w:val="000000"/>
                <w:sz w:val="20"/>
                <w:szCs w:val="20"/>
              </w:rPr>
              <w:t xml:space="preserve">Increase in </w:t>
            </w:r>
            <w:proofErr w:type="spellStart"/>
            <w:r w:rsidRPr="001011C9">
              <w:rPr>
                <w:rFonts w:cstheme="minorHAnsi"/>
                <w:i/>
                <w:color w:val="000000"/>
                <w:sz w:val="20"/>
                <w:szCs w:val="20"/>
              </w:rPr>
              <w:t>aioA</w:t>
            </w:r>
            <w:proofErr w:type="spellEnd"/>
            <w:r w:rsidRPr="001011C9">
              <w:rPr>
                <w:rFonts w:cstheme="minorHAnsi"/>
                <w:i/>
                <w:color w:val="000000"/>
                <w:sz w:val="20"/>
                <w:szCs w:val="20"/>
              </w:rPr>
              <w:t xml:space="preserve"> </w:t>
            </w:r>
            <w:r w:rsidRPr="001011C9">
              <w:rPr>
                <w:rFonts w:cstheme="minorHAnsi"/>
                <w:color w:val="000000"/>
                <w:sz w:val="20"/>
                <w:szCs w:val="20"/>
              </w:rPr>
              <w:t>gene expressing bacterial population</w:t>
            </w:r>
          </w:p>
        </w:tc>
      </w:tr>
      <w:tr w:rsidR="001011C9" w:rsidRPr="001011C9" w14:paraId="38B65D97" w14:textId="77777777" w:rsidTr="00CB550A">
        <w:trPr>
          <w:cnfStyle w:val="000000100000" w:firstRow="0" w:lastRow="0" w:firstColumn="0" w:lastColumn="0" w:oddVBand="0" w:evenVBand="0" w:oddHBand="1" w:evenHBand="0" w:firstRowFirstColumn="0" w:firstRowLastColumn="0" w:lastRowFirstColumn="0" w:lastRowLastColumn="0"/>
          <w:trHeight w:val="1611"/>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tcPr>
          <w:p w14:paraId="7D46B4C9" w14:textId="77777777" w:rsidR="001011C9" w:rsidRPr="001011C9" w:rsidRDefault="001011C9" w:rsidP="001011C9">
            <w:pPr>
              <w:spacing w:after="0" w:line="240" w:lineRule="auto"/>
              <w:rPr>
                <w:rFonts w:cstheme="minorHAnsi"/>
                <w:color w:val="000000" w:themeColor="text1"/>
                <w:sz w:val="20"/>
                <w:szCs w:val="20"/>
              </w:rPr>
            </w:pPr>
          </w:p>
        </w:tc>
        <w:tc>
          <w:tcPr>
            <w:tcW w:w="1985" w:type="dxa"/>
            <w:tcBorders>
              <w:top w:val="none" w:sz="0" w:space="0" w:color="auto"/>
              <w:bottom w:val="none" w:sz="0" w:space="0" w:color="auto"/>
            </w:tcBorders>
          </w:tcPr>
          <w:p w14:paraId="1C926C12" w14:textId="77777777" w:rsidR="001011C9" w:rsidRPr="001011C9" w:rsidRDefault="001011C9" w:rsidP="001011C9">
            <w:pPr>
              <w:pStyle w:val="ListParagraph"/>
              <w:numPr>
                <w:ilvl w:val="0"/>
                <w:numId w:val="1"/>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1011C9">
              <w:rPr>
                <w:rFonts w:cstheme="minorHAnsi"/>
                <w:color w:val="000000"/>
                <w:sz w:val="20"/>
                <w:szCs w:val="20"/>
              </w:rPr>
              <w:t>Gram-positive predominance</w:t>
            </w:r>
          </w:p>
          <w:p w14:paraId="3848BB7E" w14:textId="77777777" w:rsidR="001011C9" w:rsidRPr="001011C9" w:rsidRDefault="001011C9" w:rsidP="001011C9">
            <w:pPr>
              <w:pStyle w:val="ListParagraph"/>
              <w:numPr>
                <w:ilvl w:val="0"/>
                <w:numId w:val="1"/>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1011C9">
              <w:rPr>
                <w:rFonts w:cstheme="minorHAnsi"/>
                <w:color w:val="000000"/>
                <w:sz w:val="20"/>
                <w:szCs w:val="20"/>
              </w:rPr>
              <w:t>Increase in the spore-forming bacterial population</w:t>
            </w:r>
          </w:p>
          <w:p w14:paraId="594D9927" w14:textId="77777777" w:rsidR="001011C9" w:rsidRPr="001011C9" w:rsidRDefault="001011C9" w:rsidP="001011C9">
            <w:pPr>
              <w:pStyle w:val="ListParagraph"/>
              <w:numPr>
                <w:ilvl w:val="0"/>
                <w:numId w:val="1"/>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1011C9">
              <w:rPr>
                <w:rFonts w:cstheme="minorHAnsi"/>
                <w:color w:val="000000"/>
                <w:sz w:val="20"/>
                <w:szCs w:val="20"/>
              </w:rPr>
              <w:t>Bioactive compound synthesis</w:t>
            </w:r>
          </w:p>
        </w:tc>
        <w:tc>
          <w:tcPr>
            <w:tcW w:w="3118" w:type="dxa"/>
            <w:tcBorders>
              <w:top w:val="none" w:sz="0" w:space="0" w:color="auto"/>
              <w:bottom w:val="none" w:sz="0" w:space="0" w:color="auto"/>
            </w:tcBorders>
          </w:tcPr>
          <w:p w14:paraId="10F958D8"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i/>
                <w:iCs/>
                <w:color w:val="000000"/>
                <w:sz w:val="20"/>
                <w:szCs w:val="20"/>
              </w:rPr>
            </w:pPr>
            <w:r w:rsidRPr="001011C9">
              <w:rPr>
                <w:rFonts w:cstheme="minorHAnsi"/>
                <w:i/>
                <w:iCs/>
                <w:color w:val="000000"/>
                <w:sz w:val="20"/>
                <w:szCs w:val="20"/>
              </w:rPr>
              <w:t xml:space="preserve">Bacillus, Micrococcus, </w:t>
            </w:r>
            <w:proofErr w:type="spellStart"/>
            <w:r w:rsidRPr="001011C9">
              <w:rPr>
                <w:rFonts w:cstheme="minorHAnsi"/>
                <w:i/>
                <w:iCs/>
                <w:color w:val="000000"/>
                <w:sz w:val="20"/>
                <w:szCs w:val="20"/>
              </w:rPr>
              <w:t>Brachybacterium</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Kytococcus</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Brevibacterium</w:t>
            </w:r>
            <w:proofErr w:type="spellEnd"/>
          </w:p>
          <w:p w14:paraId="48D20A9E"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i/>
                <w:iCs/>
                <w:color w:val="000000"/>
                <w:sz w:val="20"/>
                <w:szCs w:val="20"/>
              </w:rPr>
            </w:pPr>
            <w:proofErr w:type="spellStart"/>
            <w:r w:rsidRPr="001011C9">
              <w:rPr>
                <w:rFonts w:cstheme="minorHAnsi"/>
                <w:i/>
                <w:iCs/>
                <w:color w:val="000000"/>
                <w:sz w:val="20"/>
                <w:szCs w:val="20"/>
              </w:rPr>
              <w:t>Geodermatophilaceae</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Actinopolysporaceae</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Saccharopolyspora</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Aeromicrobium</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Oceanobacillus</w:t>
            </w:r>
            <w:proofErr w:type="spellEnd"/>
          </w:p>
        </w:tc>
        <w:tc>
          <w:tcPr>
            <w:tcW w:w="2840" w:type="dxa"/>
            <w:tcBorders>
              <w:top w:val="none" w:sz="0" w:space="0" w:color="auto"/>
              <w:bottom w:val="none" w:sz="0" w:space="0" w:color="auto"/>
            </w:tcBorders>
          </w:tcPr>
          <w:p w14:paraId="3CEE396C"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1011C9">
              <w:rPr>
                <w:rFonts w:cstheme="minorHAnsi"/>
                <w:color w:val="000000"/>
                <w:sz w:val="20"/>
                <w:szCs w:val="20"/>
              </w:rPr>
              <w:t>Due to the high HGT in the container, the tolerant strains can grow in aerobic-low As and Fe conditions.</w:t>
            </w:r>
          </w:p>
          <w:p w14:paraId="1A1DBEE6"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1011C9">
              <w:rPr>
                <w:rFonts w:cstheme="minorHAnsi"/>
                <w:color w:val="000000"/>
                <w:sz w:val="20"/>
                <w:szCs w:val="20"/>
              </w:rPr>
              <w:t>Spore germination is triggered by the new survivable conditions (low As).</w:t>
            </w:r>
          </w:p>
          <w:p w14:paraId="02314F28"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proofErr w:type="spellStart"/>
            <w:r w:rsidRPr="001011C9">
              <w:rPr>
                <w:rFonts w:cstheme="minorHAnsi"/>
                <w:color w:val="000000" w:themeColor="text1"/>
                <w:sz w:val="20"/>
                <w:szCs w:val="20"/>
              </w:rPr>
              <w:t>Ammensalism</w:t>
            </w:r>
            <w:proofErr w:type="spellEnd"/>
            <w:r w:rsidRPr="001011C9">
              <w:rPr>
                <w:rFonts w:cstheme="minorHAnsi"/>
                <w:color w:val="000000" w:themeColor="text1"/>
                <w:sz w:val="20"/>
                <w:szCs w:val="20"/>
              </w:rPr>
              <w:t xml:space="preserve"> is triggered.</w:t>
            </w:r>
          </w:p>
        </w:tc>
      </w:tr>
      <w:tr w:rsidR="001011C9" w:rsidRPr="001011C9" w14:paraId="68A47188" w14:textId="77777777" w:rsidTr="00CB550A">
        <w:tc>
          <w:tcPr>
            <w:cnfStyle w:val="001000000000" w:firstRow="0" w:lastRow="0" w:firstColumn="1" w:lastColumn="0" w:oddVBand="0" w:evenVBand="0" w:oddHBand="0" w:evenHBand="0" w:firstRowFirstColumn="0" w:firstRowLastColumn="0" w:lastRowFirstColumn="0" w:lastRowLastColumn="0"/>
            <w:tcW w:w="1129" w:type="dxa"/>
            <w:vMerge/>
          </w:tcPr>
          <w:p w14:paraId="47313C34" w14:textId="77777777" w:rsidR="001011C9" w:rsidRPr="001011C9" w:rsidRDefault="001011C9" w:rsidP="001011C9">
            <w:pPr>
              <w:spacing w:after="0" w:line="240" w:lineRule="auto"/>
              <w:rPr>
                <w:rFonts w:cstheme="minorHAnsi"/>
                <w:color w:val="000000" w:themeColor="text1"/>
                <w:sz w:val="20"/>
                <w:szCs w:val="20"/>
              </w:rPr>
            </w:pPr>
          </w:p>
        </w:tc>
        <w:tc>
          <w:tcPr>
            <w:tcW w:w="1985" w:type="dxa"/>
            <w:shd w:val="clear" w:color="auto" w:fill="D9D9D9" w:themeFill="background1" w:themeFillShade="D9"/>
          </w:tcPr>
          <w:p w14:paraId="46DF7945"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1011C9">
              <w:rPr>
                <w:rFonts w:cstheme="minorHAnsi"/>
                <w:color w:val="000000"/>
                <w:sz w:val="20"/>
                <w:szCs w:val="20"/>
              </w:rPr>
              <w:t>High rate of HGT</w:t>
            </w:r>
          </w:p>
          <w:p w14:paraId="063C38DE"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p>
        </w:tc>
        <w:tc>
          <w:tcPr>
            <w:tcW w:w="3118" w:type="dxa"/>
            <w:shd w:val="clear" w:color="auto" w:fill="D9D9D9" w:themeFill="background1" w:themeFillShade="D9"/>
          </w:tcPr>
          <w:p w14:paraId="4F5E463C"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i/>
                <w:iCs/>
                <w:color w:val="000000"/>
                <w:sz w:val="20"/>
                <w:szCs w:val="20"/>
              </w:rPr>
            </w:pPr>
            <w:proofErr w:type="spellStart"/>
            <w:r w:rsidRPr="001011C9">
              <w:rPr>
                <w:rFonts w:cstheme="minorHAnsi"/>
                <w:i/>
                <w:iCs/>
                <w:color w:val="000000"/>
                <w:sz w:val="20"/>
                <w:szCs w:val="20"/>
              </w:rPr>
              <w:t>Sorangium</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Bdelovibrio</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Hirschia</w:t>
            </w:r>
            <w:proofErr w:type="spellEnd"/>
          </w:p>
          <w:p w14:paraId="6EB93E5E"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i/>
                <w:color w:val="000000" w:themeColor="text1"/>
                <w:sz w:val="20"/>
                <w:szCs w:val="20"/>
              </w:rPr>
            </w:pPr>
          </w:p>
        </w:tc>
        <w:tc>
          <w:tcPr>
            <w:tcW w:w="2840" w:type="dxa"/>
            <w:shd w:val="clear" w:color="auto" w:fill="D9D9D9" w:themeFill="background1" w:themeFillShade="D9"/>
          </w:tcPr>
          <w:p w14:paraId="539A7C6E"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1011C9">
              <w:rPr>
                <w:rFonts w:cstheme="minorHAnsi"/>
                <w:color w:val="000000"/>
                <w:sz w:val="20"/>
                <w:szCs w:val="20"/>
              </w:rPr>
              <w:t>Aerobic oxidation has favored gene exchange, leads to increased diversity and enhanced metabolic function.</w:t>
            </w:r>
          </w:p>
        </w:tc>
      </w:tr>
      <w:tr w:rsidR="001011C9" w:rsidRPr="001011C9" w14:paraId="5F95EE24" w14:textId="77777777" w:rsidTr="00CB55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Borders>
              <w:top w:val="none" w:sz="0" w:space="0" w:color="auto"/>
              <w:bottom w:val="none" w:sz="0" w:space="0" w:color="auto"/>
            </w:tcBorders>
          </w:tcPr>
          <w:p w14:paraId="07A46BFD" w14:textId="77777777" w:rsidR="001011C9" w:rsidRPr="001011C9" w:rsidRDefault="001011C9" w:rsidP="001011C9">
            <w:pPr>
              <w:spacing w:after="0" w:line="240" w:lineRule="auto"/>
              <w:rPr>
                <w:rFonts w:cstheme="minorHAnsi"/>
                <w:color w:val="000000" w:themeColor="text1"/>
                <w:sz w:val="20"/>
                <w:szCs w:val="20"/>
              </w:rPr>
            </w:pPr>
          </w:p>
        </w:tc>
        <w:tc>
          <w:tcPr>
            <w:tcW w:w="1985" w:type="dxa"/>
            <w:tcBorders>
              <w:top w:val="none" w:sz="0" w:space="0" w:color="auto"/>
              <w:bottom w:val="none" w:sz="0" w:space="0" w:color="auto"/>
            </w:tcBorders>
            <w:shd w:val="clear" w:color="auto" w:fill="auto"/>
          </w:tcPr>
          <w:p w14:paraId="49CF8CDF"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Aerobic hydrocarbon degradation</w:t>
            </w:r>
          </w:p>
        </w:tc>
        <w:tc>
          <w:tcPr>
            <w:tcW w:w="3118" w:type="dxa"/>
            <w:tcBorders>
              <w:top w:val="none" w:sz="0" w:space="0" w:color="auto"/>
              <w:bottom w:val="none" w:sz="0" w:space="0" w:color="auto"/>
            </w:tcBorders>
            <w:shd w:val="clear" w:color="auto" w:fill="auto"/>
          </w:tcPr>
          <w:p w14:paraId="3A5C1730"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i/>
                <w:color w:val="000000" w:themeColor="text1"/>
                <w:sz w:val="20"/>
                <w:szCs w:val="20"/>
              </w:rPr>
            </w:pPr>
            <w:proofErr w:type="spellStart"/>
            <w:r w:rsidRPr="001011C9">
              <w:rPr>
                <w:rFonts w:cstheme="minorHAnsi"/>
                <w:i/>
                <w:color w:val="000000" w:themeColor="text1"/>
                <w:sz w:val="20"/>
                <w:szCs w:val="20"/>
              </w:rPr>
              <w:t>Taibaiella</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Rhodococcus</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Sphingomonas</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Aerobacterium</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Novosphingobium</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Rubirivivax</w:t>
            </w:r>
            <w:proofErr w:type="spellEnd"/>
            <w:r w:rsidRPr="001011C9">
              <w:rPr>
                <w:rFonts w:cstheme="minorHAnsi"/>
                <w:i/>
                <w:color w:val="000000" w:themeColor="text1"/>
                <w:sz w:val="20"/>
                <w:szCs w:val="20"/>
              </w:rPr>
              <w:t>, and G55</w:t>
            </w:r>
          </w:p>
        </w:tc>
        <w:tc>
          <w:tcPr>
            <w:tcW w:w="2840" w:type="dxa"/>
            <w:tcBorders>
              <w:top w:val="none" w:sz="0" w:space="0" w:color="auto"/>
              <w:bottom w:val="none" w:sz="0" w:space="0" w:color="auto"/>
            </w:tcBorders>
            <w:shd w:val="clear" w:color="auto" w:fill="auto"/>
          </w:tcPr>
          <w:p w14:paraId="79F24D8C"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 xml:space="preserve">Aerobic degradation is faster and linked with </w:t>
            </w:r>
            <w:proofErr w:type="spellStart"/>
            <w:r w:rsidRPr="001011C9">
              <w:rPr>
                <w:rFonts w:cstheme="minorHAnsi"/>
                <w:i/>
                <w:color w:val="000000" w:themeColor="text1"/>
                <w:sz w:val="20"/>
                <w:szCs w:val="20"/>
              </w:rPr>
              <w:t>aioA</w:t>
            </w:r>
            <w:proofErr w:type="spellEnd"/>
            <w:r w:rsidRPr="001011C9">
              <w:rPr>
                <w:rFonts w:cstheme="minorHAnsi"/>
                <w:i/>
                <w:color w:val="000000" w:themeColor="text1"/>
                <w:sz w:val="20"/>
                <w:szCs w:val="20"/>
              </w:rPr>
              <w:t xml:space="preserve"> </w:t>
            </w:r>
            <w:r w:rsidRPr="001011C9">
              <w:rPr>
                <w:rFonts w:cstheme="minorHAnsi"/>
                <w:color w:val="000000" w:themeColor="text1"/>
                <w:sz w:val="20"/>
                <w:szCs w:val="20"/>
              </w:rPr>
              <w:t>expression.</w:t>
            </w:r>
          </w:p>
        </w:tc>
      </w:tr>
      <w:tr w:rsidR="001011C9" w:rsidRPr="001011C9" w14:paraId="56F3FB7F" w14:textId="77777777" w:rsidTr="00CB550A">
        <w:tc>
          <w:tcPr>
            <w:cnfStyle w:val="001000000000" w:firstRow="0" w:lastRow="0" w:firstColumn="1" w:lastColumn="0" w:oddVBand="0" w:evenVBand="0" w:oddHBand="0" w:evenHBand="0" w:firstRowFirstColumn="0" w:firstRowLastColumn="0" w:lastRowFirstColumn="0" w:lastRowLastColumn="0"/>
            <w:tcW w:w="1129" w:type="dxa"/>
            <w:vMerge/>
          </w:tcPr>
          <w:p w14:paraId="15DDC5B4" w14:textId="77777777" w:rsidR="001011C9" w:rsidRPr="001011C9" w:rsidRDefault="001011C9" w:rsidP="001011C9">
            <w:pPr>
              <w:spacing w:after="0" w:line="240" w:lineRule="auto"/>
              <w:rPr>
                <w:rFonts w:cstheme="minorHAnsi"/>
                <w:color w:val="000000" w:themeColor="text1"/>
                <w:sz w:val="20"/>
                <w:szCs w:val="20"/>
              </w:rPr>
            </w:pPr>
          </w:p>
        </w:tc>
        <w:tc>
          <w:tcPr>
            <w:tcW w:w="1985" w:type="dxa"/>
            <w:shd w:val="clear" w:color="auto" w:fill="D9D9D9" w:themeFill="background1" w:themeFillShade="D9"/>
          </w:tcPr>
          <w:p w14:paraId="77F65012"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 xml:space="preserve">Dissimilatory Iron reduction with </w:t>
            </w:r>
            <w:proofErr w:type="spellStart"/>
            <w:r w:rsidRPr="001011C9">
              <w:rPr>
                <w:rFonts w:cstheme="minorHAnsi"/>
                <w:color w:val="000000" w:themeColor="text1"/>
                <w:sz w:val="20"/>
                <w:szCs w:val="20"/>
              </w:rPr>
              <w:t>Mn</w:t>
            </w:r>
            <w:proofErr w:type="spellEnd"/>
            <w:r w:rsidRPr="001011C9">
              <w:rPr>
                <w:rFonts w:cstheme="minorHAnsi"/>
                <w:color w:val="000000" w:themeColor="text1"/>
                <w:sz w:val="20"/>
                <w:szCs w:val="20"/>
              </w:rPr>
              <w:t xml:space="preserve"> oxidation</w:t>
            </w:r>
          </w:p>
          <w:p w14:paraId="3F6ABFE5"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Thiosulfate oxidation</w:t>
            </w:r>
          </w:p>
        </w:tc>
        <w:tc>
          <w:tcPr>
            <w:tcW w:w="3118" w:type="dxa"/>
            <w:shd w:val="clear" w:color="auto" w:fill="D9D9D9" w:themeFill="background1" w:themeFillShade="D9"/>
          </w:tcPr>
          <w:p w14:paraId="7D5089AE"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i/>
                <w:color w:val="000000" w:themeColor="text1"/>
                <w:sz w:val="20"/>
                <w:szCs w:val="20"/>
              </w:rPr>
            </w:pPr>
            <w:proofErr w:type="spellStart"/>
            <w:r w:rsidRPr="001011C9">
              <w:rPr>
                <w:rFonts w:cstheme="minorHAnsi"/>
                <w:i/>
                <w:color w:val="000000" w:themeColor="text1"/>
                <w:sz w:val="20"/>
                <w:szCs w:val="20"/>
              </w:rPr>
              <w:t>Brachybacterium</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Rhodoferrax</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Acidimicrobiales</w:t>
            </w:r>
            <w:proofErr w:type="spellEnd"/>
            <w:r w:rsidRPr="001011C9">
              <w:rPr>
                <w:rFonts w:cstheme="minorHAnsi"/>
                <w:i/>
                <w:color w:val="000000" w:themeColor="text1"/>
                <w:sz w:val="20"/>
                <w:szCs w:val="20"/>
              </w:rPr>
              <w:t>, CL500_29 marine</w:t>
            </w:r>
          </w:p>
        </w:tc>
        <w:tc>
          <w:tcPr>
            <w:tcW w:w="2840" w:type="dxa"/>
            <w:shd w:val="clear" w:color="auto" w:fill="D9D9D9" w:themeFill="background1" w:themeFillShade="D9"/>
          </w:tcPr>
          <w:p w14:paraId="15BEE215"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Ferredoxin nitrite reductases-based reduction of oxidized iron as terminal electron acceptor</w:t>
            </w:r>
          </w:p>
        </w:tc>
      </w:tr>
    </w:tbl>
    <w:p w14:paraId="0A0A254C" w14:textId="77777777" w:rsidR="001011C9" w:rsidRPr="001011C9" w:rsidRDefault="001011C9" w:rsidP="001011C9">
      <w:pPr>
        <w:rPr>
          <w:rFonts w:cstheme="minorHAnsi"/>
          <w:sz w:val="20"/>
          <w:szCs w:val="20"/>
        </w:rPr>
      </w:pPr>
    </w:p>
    <w:tbl>
      <w:tblPr>
        <w:tblStyle w:val="PlainTable2"/>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985"/>
        <w:gridCol w:w="3118"/>
        <w:gridCol w:w="2840"/>
      </w:tblGrid>
      <w:tr w:rsidR="001011C9" w:rsidRPr="001011C9" w14:paraId="20C5D03B" w14:textId="77777777" w:rsidTr="00B730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A7C6BA0" w14:textId="3C6E14D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lastRenderedPageBreak/>
              <w:t>Sampling container condition</w:t>
            </w:r>
          </w:p>
        </w:tc>
        <w:tc>
          <w:tcPr>
            <w:tcW w:w="1985" w:type="dxa"/>
          </w:tcPr>
          <w:p w14:paraId="62397CF0" w14:textId="6622544B" w:rsidR="001011C9" w:rsidRPr="001011C9" w:rsidRDefault="001011C9" w:rsidP="001011C9">
            <w:pPr>
              <w:spacing w:after="0" w:line="240" w:lineRule="auto"/>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 xml:space="preserve">Key functional properties </w:t>
            </w:r>
          </w:p>
        </w:tc>
        <w:tc>
          <w:tcPr>
            <w:tcW w:w="3118" w:type="dxa"/>
          </w:tcPr>
          <w:p w14:paraId="527AFCA5" w14:textId="4E08B96E" w:rsidR="001011C9" w:rsidRPr="001011C9" w:rsidRDefault="001011C9" w:rsidP="001011C9">
            <w:pPr>
              <w:spacing w:after="0" w:line="240" w:lineRule="auto"/>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Participating Microorganism</w:t>
            </w:r>
          </w:p>
        </w:tc>
        <w:tc>
          <w:tcPr>
            <w:tcW w:w="2840" w:type="dxa"/>
          </w:tcPr>
          <w:p w14:paraId="533B30A3" w14:textId="3FBE984A" w:rsidR="001011C9" w:rsidRPr="001011C9" w:rsidRDefault="001011C9" w:rsidP="001011C9">
            <w:pPr>
              <w:spacing w:after="0" w:line="240" w:lineRule="auto"/>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Inferences</w:t>
            </w:r>
          </w:p>
        </w:tc>
      </w:tr>
      <w:tr w:rsidR="001011C9" w:rsidRPr="001011C9" w14:paraId="649CF9C2" w14:textId="77777777" w:rsidTr="00CB55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val="restart"/>
            <w:vAlign w:val="center"/>
          </w:tcPr>
          <w:p w14:paraId="690415FE" w14:textId="77777777" w:rsidR="001011C9" w:rsidRPr="001011C9" w:rsidRDefault="001011C9" w:rsidP="001011C9">
            <w:pPr>
              <w:spacing w:after="0" w:line="240" w:lineRule="auto"/>
              <w:rPr>
                <w:rFonts w:cstheme="minorHAnsi"/>
                <w:color w:val="000000" w:themeColor="text1"/>
                <w:sz w:val="20"/>
                <w:szCs w:val="20"/>
              </w:rPr>
            </w:pPr>
            <w:r w:rsidRPr="001011C9">
              <w:rPr>
                <w:rFonts w:cstheme="minorHAnsi"/>
                <w:color w:val="000000" w:themeColor="text1"/>
                <w:sz w:val="20"/>
                <w:szCs w:val="20"/>
              </w:rPr>
              <w:t>Anoxic storage containers</w:t>
            </w:r>
          </w:p>
        </w:tc>
        <w:tc>
          <w:tcPr>
            <w:tcW w:w="1985" w:type="dxa"/>
          </w:tcPr>
          <w:p w14:paraId="5CCCAFD3" w14:textId="77777777" w:rsidR="001011C9" w:rsidRPr="001011C9" w:rsidRDefault="001011C9" w:rsidP="001011C9">
            <w:pPr>
              <w:pStyle w:val="ListParagraph"/>
              <w:numPr>
                <w:ilvl w:val="0"/>
                <w:numId w:val="3"/>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proofErr w:type="spellStart"/>
            <w:r w:rsidRPr="001011C9">
              <w:rPr>
                <w:rFonts w:cstheme="minorHAnsi"/>
                <w:color w:val="000000" w:themeColor="text1"/>
                <w:sz w:val="20"/>
                <w:szCs w:val="20"/>
              </w:rPr>
              <w:t>Chemolithotrophic</w:t>
            </w:r>
            <w:proofErr w:type="spellEnd"/>
            <w:r w:rsidRPr="001011C9">
              <w:rPr>
                <w:rFonts w:cstheme="minorHAnsi"/>
                <w:color w:val="000000" w:themeColor="text1"/>
                <w:sz w:val="20"/>
                <w:szCs w:val="20"/>
              </w:rPr>
              <w:t xml:space="preserve"> Fe-oxidation</w:t>
            </w:r>
          </w:p>
          <w:p w14:paraId="338229D7" w14:textId="77777777" w:rsidR="001011C9" w:rsidRPr="001011C9" w:rsidRDefault="001011C9" w:rsidP="001011C9">
            <w:pPr>
              <w:pStyle w:val="ListParagraph"/>
              <w:numPr>
                <w:ilvl w:val="0"/>
                <w:numId w:val="3"/>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Thiosulfate oxidation</w:t>
            </w:r>
          </w:p>
          <w:p w14:paraId="238BDE12" w14:textId="77777777" w:rsidR="001011C9" w:rsidRPr="001011C9" w:rsidRDefault="001011C9" w:rsidP="001011C9">
            <w:pPr>
              <w:pStyle w:val="ListParagraph"/>
              <w:numPr>
                <w:ilvl w:val="0"/>
                <w:numId w:val="3"/>
              </w:num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Lowering of pH</w:t>
            </w:r>
          </w:p>
        </w:tc>
        <w:tc>
          <w:tcPr>
            <w:tcW w:w="3118" w:type="dxa"/>
          </w:tcPr>
          <w:p w14:paraId="47D31E86"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i/>
                <w:iCs/>
                <w:color w:val="000000"/>
                <w:sz w:val="20"/>
                <w:szCs w:val="20"/>
              </w:rPr>
            </w:pPr>
            <w:proofErr w:type="spellStart"/>
            <w:r w:rsidRPr="001011C9">
              <w:rPr>
                <w:rFonts w:cstheme="minorHAnsi"/>
                <w:i/>
                <w:iCs/>
                <w:color w:val="000000"/>
                <w:sz w:val="20"/>
                <w:szCs w:val="20"/>
              </w:rPr>
              <w:t>Nitrosomonas</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Pseudorhodoferrax</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Rhodobacter</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Sphingobacterium</w:t>
            </w:r>
            <w:proofErr w:type="spellEnd"/>
            <w:r w:rsidRPr="001011C9">
              <w:rPr>
                <w:rFonts w:cstheme="minorHAnsi"/>
                <w:i/>
                <w:iCs/>
                <w:color w:val="000000"/>
                <w:sz w:val="20"/>
                <w:szCs w:val="20"/>
              </w:rPr>
              <w:t xml:space="preserve">, </w:t>
            </w:r>
          </w:p>
          <w:p w14:paraId="0946C72F"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i/>
                <w:iCs/>
                <w:color w:val="000000"/>
                <w:sz w:val="20"/>
                <w:szCs w:val="20"/>
              </w:rPr>
            </w:pPr>
            <w:proofErr w:type="spellStart"/>
            <w:r w:rsidRPr="001011C9">
              <w:rPr>
                <w:rFonts w:cstheme="minorHAnsi"/>
                <w:i/>
                <w:iCs/>
                <w:color w:val="000000"/>
                <w:sz w:val="20"/>
                <w:szCs w:val="20"/>
              </w:rPr>
              <w:t>Thermithiobacillus</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Paucimonas</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Thiobacillus</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Dyella</w:t>
            </w:r>
            <w:proofErr w:type="spellEnd"/>
            <w:r w:rsidRPr="001011C9">
              <w:rPr>
                <w:rFonts w:cstheme="minorHAnsi"/>
                <w:i/>
                <w:iCs/>
                <w:color w:val="000000"/>
                <w:sz w:val="20"/>
                <w:szCs w:val="20"/>
              </w:rPr>
              <w:t xml:space="preserve">, </w:t>
            </w:r>
            <w:proofErr w:type="spellStart"/>
            <w:r w:rsidRPr="001011C9">
              <w:rPr>
                <w:rFonts w:cstheme="minorHAnsi"/>
                <w:i/>
                <w:iCs/>
                <w:color w:val="000000"/>
                <w:sz w:val="20"/>
                <w:szCs w:val="20"/>
              </w:rPr>
              <w:t>Acidibacillus</w:t>
            </w:r>
            <w:proofErr w:type="spellEnd"/>
          </w:p>
        </w:tc>
        <w:tc>
          <w:tcPr>
            <w:tcW w:w="2840" w:type="dxa"/>
          </w:tcPr>
          <w:p w14:paraId="7B541B01"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1011C9">
              <w:rPr>
                <w:rFonts w:cstheme="minorHAnsi"/>
                <w:color w:val="000000"/>
                <w:sz w:val="20"/>
                <w:szCs w:val="20"/>
              </w:rPr>
              <w:t xml:space="preserve">The reduction in N-metabolism leads to lowering of pH, facilitating this process along with </w:t>
            </w:r>
            <w:proofErr w:type="spellStart"/>
            <w:r w:rsidRPr="001011C9">
              <w:rPr>
                <w:rFonts w:cstheme="minorHAnsi"/>
                <w:color w:val="000000"/>
                <w:sz w:val="20"/>
                <w:szCs w:val="20"/>
              </w:rPr>
              <w:t>chemolithotrophic</w:t>
            </w:r>
            <w:proofErr w:type="spellEnd"/>
            <w:r w:rsidRPr="001011C9">
              <w:rPr>
                <w:rFonts w:cstheme="minorHAnsi"/>
                <w:color w:val="000000"/>
                <w:sz w:val="20"/>
                <w:szCs w:val="20"/>
              </w:rPr>
              <w:t xml:space="preserve"> iron oxidation</w:t>
            </w:r>
          </w:p>
        </w:tc>
      </w:tr>
      <w:tr w:rsidR="001011C9" w:rsidRPr="001011C9" w14:paraId="628ABF71" w14:textId="77777777" w:rsidTr="00CB550A">
        <w:tc>
          <w:tcPr>
            <w:cnfStyle w:val="001000000000" w:firstRow="0" w:lastRow="0" w:firstColumn="1" w:lastColumn="0" w:oddVBand="0" w:evenVBand="0" w:oddHBand="0" w:evenHBand="0" w:firstRowFirstColumn="0" w:firstRowLastColumn="0" w:lastRowFirstColumn="0" w:lastRowLastColumn="0"/>
            <w:tcW w:w="1129" w:type="dxa"/>
            <w:vMerge/>
          </w:tcPr>
          <w:p w14:paraId="7526862D" w14:textId="77777777" w:rsidR="001011C9" w:rsidRPr="001011C9" w:rsidRDefault="001011C9" w:rsidP="001011C9">
            <w:pPr>
              <w:spacing w:after="0" w:line="240" w:lineRule="auto"/>
              <w:rPr>
                <w:rFonts w:cstheme="minorHAnsi"/>
                <w:color w:val="000000" w:themeColor="text1"/>
                <w:sz w:val="20"/>
                <w:szCs w:val="20"/>
              </w:rPr>
            </w:pPr>
          </w:p>
        </w:tc>
        <w:tc>
          <w:tcPr>
            <w:tcW w:w="1985" w:type="dxa"/>
            <w:shd w:val="clear" w:color="auto" w:fill="D9D9D9" w:themeFill="background1" w:themeFillShade="D9"/>
          </w:tcPr>
          <w:p w14:paraId="61F67278" w14:textId="77777777" w:rsidR="001011C9" w:rsidRPr="001011C9" w:rsidRDefault="001011C9" w:rsidP="001011C9">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Fe dependent biofilm/floccule forming</w:t>
            </w:r>
          </w:p>
          <w:p w14:paraId="469244D4" w14:textId="77777777" w:rsidR="001011C9" w:rsidRPr="001011C9" w:rsidRDefault="001011C9" w:rsidP="001011C9">
            <w:pPr>
              <w:pStyle w:val="ListParagraph"/>
              <w:numPr>
                <w:ilvl w:val="0"/>
                <w:numId w:val="3"/>
              </w:num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EPS production</w:t>
            </w:r>
          </w:p>
        </w:tc>
        <w:tc>
          <w:tcPr>
            <w:tcW w:w="3118" w:type="dxa"/>
            <w:shd w:val="clear" w:color="auto" w:fill="D9D9D9" w:themeFill="background1" w:themeFillShade="D9"/>
          </w:tcPr>
          <w:p w14:paraId="74674DAF"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i/>
                <w:color w:val="000000" w:themeColor="text1"/>
                <w:sz w:val="20"/>
                <w:szCs w:val="20"/>
              </w:rPr>
            </w:pPr>
            <w:proofErr w:type="spellStart"/>
            <w:r w:rsidRPr="001011C9">
              <w:rPr>
                <w:rFonts w:cstheme="minorHAnsi"/>
                <w:i/>
                <w:color w:val="000000" w:themeColor="text1"/>
                <w:sz w:val="20"/>
                <w:szCs w:val="20"/>
              </w:rPr>
              <w:t>Pseudorhodoferrax</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Haliscomenobacter</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Pseudorhodoferrax</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Sphingobacterium</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Tepidicella</w:t>
            </w:r>
            <w:proofErr w:type="spellEnd"/>
          </w:p>
        </w:tc>
        <w:tc>
          <w:tcPr>
            <w:tcW w:w="2840" w:type="dxa"/>
            <w:shd w:val="clear" w:color="auto" w:fill="D9D9D9" w:themeFill="background1" w:themeFillShade="D9"/>
          </w:tcPr>
          <w:p w14:paraId="3A1C1628"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Low/no agitation and increase of surface area in the container wall</w:t>
            </w:r>
          </w:p>
        </w:tc>
      </w:tr>
      <w:tr w:rsidR="001011C9" w:rsidRPr="001011C9" w14:paraId="116E8835" w14:textId="77777777" w:rsidTr="00CB55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tcPr>
          <w:p w14:paraId="7FDF33C1" w14:textId="77777777" w:rsidR="001011C9" w:rsidRPr="001011C9" w:rsidRDefault="001011C9" w:rsidP="001011C9">
            <w:pPr>
              <w:spacing w:after="0" w:line="240" w:lineRule="auto"/>
              <w:rPr>
                <w:rFonts w:cstheme="minorHAnsi"/>
                <w:color w:val="000000" w:themeColor="text1"/>
                <w:sz w:val="20"/>
                <w:szCs w:val="20"/>
              </w:rPr>
            </w:pPr>
          </w:p>
        </w:tc>
        <w:tc>
          <w:tcPr>
            <w:tcW w:w="1985" w:type="dxa"/>
          </w:tcPr>
          <w:p w14:paraId="30D16DEC"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 xml:space="preserve">Degradation of aromatics, </w:t>
            </w:r>
            <w:proofErr w:type="spellStart"/>
            <w:r w:rsidRPr="001011C9">
              <w:rPr>
                <w:rFonts w:cstheme="minorHAnsi"/>
                <w:color w:val="000000" w:themeColor="text1"/>
                <w:sz w:val="20"/>
                <w:szCs w:val="20"/>
              </w:rPr>
              <w:t>aliphatics</w:t>
            </w:r>
            <w:proofErr w:type="spellEnd"/>
            <w:r w:rsidRPr="001011C9">
              <w:rPr>
                <w:rFonts w:cstheme="minorHAnsi"/>
                <w:color w:val="000000" w:themeColor="text1"/>
                <w:sz w:val="20"/>
                <w:szCs w:val="20"/>
              </w:rPr>
              <w:t>, PAHs</w:t>
            </w:r>
          </w:p>
          <w:p w14:paraId="6D72C57B"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Methyl oxidation</w:t>
            </w:r>
          </w:p>
        </w:tc>
        <w:tc>
          <w:tcPr>
            <w:tcW w:w="3118" w:type="dxa"/>
          </w:tcPr>
          <w:p w14:paraId="670EFC36"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i/>
                <w:color w:val="000000" w:themeColor="text1"/>
                <w:sz w:val="20"/>
                <w:szCs w:val="20"/>
              </w:rPr>
            </w:pPr>
            <w:proofErr w:type="spellStart"/>
            <w:r w:rsidRPr="001011C9">
              <w:rPr>
                <w:rFonts w:cstheme="minorHAnsi"/>
                <w:i/>
                <w:color w:val="000000" w:themeColor="text1"/>
                <w:sz w:val="20"/>
                <w:szCs w:val="20"/>
              </w:rPr>
              <w:t>Ideonella</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Oleiphilus</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Rubirivivax</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Phenylobacterium</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Rubirivivax</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Acinetobacter</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Novosphingobium</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Paucimonas</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Dechloromonas</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Methylotenera</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Mythylospira</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Methylomonas</w:t>
            </w:r>
            <w:proofErr w:type="spellEnd"/>
          </w:p>
        </w:tc>
        <w:tc>
          <w:tcPr>
            <w:tcW w:w="2840" w:type="dxa"/>
          </w:tcPr>
          <w:p w14:paraId="44EE9FA0" w14:textId="77777777" w:rsidR="001011C9" w:rsidRPr="001011C9" w:rsidRDefault="001011C9" w:rsidP="001011C9">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Anaerobic condition facilitates the slow degradation of terrestrial organic products.</w:t>
            </w:r>
          </w:p>
        </w:tc>
      </w:tr>
      <w:tr w:rsidR="001011C9" w:rsidRPr="001011C9" w14:paraId="53CB9F1A" w14:textId="77777777" w:rsidTr="00CB550A">
        <w:trPr>
          <w:trHeight w:val="411"/>
        </w:trPr>
        <w:tc>
          <w:tcPr>
            <w:cnfStyle w:val="001000000000" w:firstRow="0" w:lastRow="0" w:firstColumn="1" w:lastColumn="0" w:oddVBand="0" w:evenVBand="0" w:oddHBand="0" w:evenHBand="0" w:firstRowFirstColumn="0" w:firstRowLastColumn="0" w:lastRowFirstColumn="0" w:lastRowLastColumn="0"/>
            <w:tcW w:w="1129" w:type="dxa"/>
            <w:vMerge/>
          </w:tcPr>
          <w:p w14:paraId="586C0CE1" w14:textId="77777777" w:rsidR="001011C9" w:rsidRPr="001011C9" w:rsidRDefault="001011C9" w:rsidP="001011C9">
            <w:pPr>
              <w:spacing w:after="0" w:line="240" w:lineRule="auto"/>
              <w:rPr>
                <w:rFonts w:cstheme="minorHAnsi"/>
                <w:color w:val="000000" w:themeColor="text1"/>
                <w:sz w:val="20"/>
                <w:szCs w:val="20"/>
              </w:rPr>
            </w:pPr>
          </w:p>
        </w:tc>
        <w:tc>
          <w:tcPr>
            <w:tcW w:w="1985" w:type="dxa"/>
          </w:tcPr>
          <w:p w14:paraId="4436F359"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Phosphate uptake</w:t>
            </w:r>
          </w:p>
        </w:tc>
        <w:tc>
          <w:tcPr>
            <w:tcW w:w="3118" w:type="dxa"/>
          </w:tcPr>
          <w:p w14:paraId="0B226E7C"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i/>
                <w:color w:val="000000" w:themeColor="text1"/>
                <w:sz w:val="20"/>
                <w:szCs w:val="20"/>
              </w:rPr>
            </w:pPr>
            <w:proofErr w:type="spellStart"/>
            <w:r w:rsidRPr="001011C9">
              <w:rPr>
                <w:rFonts w:cstheme="minorHAnsi"/>
                <w:i/>
                <w:color w:val="000000" w:themeColor="text1"/>
                <w:sz w:val="20"/>
                <w:szCs w:val="20"/>
              </w:rPr>
              <w:t>Mesorhizobium</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Pledimorphomonas</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Pelagibacterium</w:t>
            </w:r>
            <w:proofErr w:type="spellEnd"/>
            <w:r w:rsidRPr="001011C9">
              <w:rPr>
                <w:rFonts w:cstheme="minorHAnsi"/>
                <w:i/>
                <w:color w:val="000000" w:themeColor="text1"/>
                <w:sz w:val="20"/>
                <w:szCs w:val="20"/>
              </w:rPr>
              <w:t xml:space="preserve">, </w:t>
            </w:r>
            <w:proofErr w:type="spellStart"/>
            <w:r w:rsidRPr="001011C9">
              <w:rPr>
                <w:rFonts w:cstheme="minorHAnsi"/>
                <w:i/>
                <w:color w:val="000000" w:themeColor="text1"/>
                <w:sz w:val="20"/>
                <w:szCs w:val="20"/>
              </w:rPr>
              <w:t>Rhodopseudomonas</w:t>
            </w:r>
            <w:proofErr w:type="spellEnd"/>
            <w:r w:rsidRPr="001011C9">
              <w:rPr>
                <w:rFonts w:cstheme="minorHAnsi"/>
                <w:color w:val="000000" w:themeColor="text1"/>
                <w:sz w:val="20"/>
                <w:szCs w:val="20"/>
              </w:rPr>
              <w:t xml:space="preserve">, </w:t>
            </w:r>
            <w:proofErr w:type="spellStart"/>
            <w:r w:rsidRPr="001011C9">
              <w:rPr>
                <w:rFonts w:cstheme="minorHAnsi"/>
                <w:i/>
                <w:color w:val="000000" w:themeColor="text1"/>
                <w:sz w:val="20"/>
                <w:szCs w:val="20"/>
              </w:rPr>
              <w:t>Bradyrhizobium</w:t>
            </w:r>
            <w:proofErr w:type="spellEnd"/>
          </w:p>
        </w:tc>
        <w:tc>
          <w:tcPr>
            <w:tcW w:w="2840" w:type="dxa"/>
          </w:tcPr>
          <w:p w14:paraId="42F533A8" w14:textId="77777777" w:rsidR="001011C9" w:rsidRPr="001011C9" w:rsidRDefault="001011C9" w:rsidP="001011C9">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1011C9">
              <w:rPr>
                <w:rFonts w:cstheme="minorHAnsi"/>
                <w:color w:val="000000" w:themeColor="text1"/>
                <w:sz w:val="20"/>
                <w:szCs w:val="20"/>
              </w:rPr>
              <w:t>Phosphate uptake for biomass growth.</w:t>
            </w:r>
          </w:p>
        </w:tc>
      </w:tr>
    </w:tbl>
    <w:p w14:paraId="4F7DF536" w14:textId="77777777" w:rsidR="001011C9" w:rsidRDefault="001011C9" w:rsidP="001011C9">
      <w:pPr>
        <w:spacing w:after="0" w:line="240" w:lineRule="auto"/>
        <w:jc w:val="both"/>
        <w:rPr>
          <w:rFonts w:eastAsia="Times New Roman" w:cstheme="minorHAnsi"/>
          <w:b/>
          <w:i/>
          <w:color w:val="000000" w:themeColor="text1"/>
          <w:lang w:eastAsia="nl-NL"/>
        </w:rPr>
      </w:pPr>
    </w:p>
    <w:p w14:paraId="605E7780" w14:textId="5719E7EB" w:rsidR="00B05502" w:rsidRPr="001011C9" w:rsidRDefault="007C2991" w:rsidP="001011C9">
      <w:pPr>
        <w:spacing w:after="0" w:line="240" w:lineRule="auto"/>
        <w:jc w:val="both"/>
        <w:rPr>
          <w:rFonts w:cstheme="minorHAnsi"/>
          <w:color w:val="000000" w:themeColor="text1"/>
        </w:rPr>
      </w:pPr>
      <w:r w:rsidRPr="001011C9">
        <w:rPr>
          <w:rFonts w:cstheme="minorHAnsi"/>
        </w:rPr>
        <w:t>During anox</w:t>
      </w:r>
      <w:r w:rsidR="003F18BE" w:rsidRPr="001011C9">
        <w:rPr>
          <w:rFonts w:cstheme="minorHAnsi"/>
        </w:rPr>
        <w:t xml:space="preserve">ic </w:t>
      </w:r>
      <w:r w:rsidRPr="001011C9">
        <w:rPr>
          <w:rFonts w:cstheme="minorHAnsi"/>
        </w:rPr>
        <w:t>storage</w:t>
      </w:r>
      <w:r w:rsidR="003F18BE" w:rsidRPr="001011C9">
        <w:rPr>
          <w:rFonts w:cstheme="minorHAnsi"/>
        </w:rPr>
        <w:t xml:space="preserve">, the possible slow degradation of aromatics and aliphatic DOC might also sustain the Fe-oxidizing bacterial groups functioning parallel to </w:t>
      </w:r>
      <w:r w:rsidR="000525D0" w:rsidRPr="001011C9">
        <w:rPr>
          <w:rFonts w:cstheme="minorHAnsi"/>
        </w:rPr>
        <w:t>DO-</w:t>
      </w:r>
      <w:r w:rsidR="003F18BE" w:rsidRPr="001011C9">
        <w:rPr>
          <w:rFonts w:cstheme="minorHAnsi"/>
        </w:rPr>
        <w:t>based (partial) Fe</w:t>
      </w:r>
      <w:r w:rsidR="003F18BE" w:rsidRPr="001011C9">
        <w:rPr>
          <w:rFonts w:cstheme="minorHAnsi"/>
          <w:vertAlign w:val="superscript"/>
        </w:rPr>
        <w:t>2+</w:t>
      </w:r>
      <w:r w:rsidR="003F18BE" w:rsidRPr="001011C9">
        <w:rPr>
          <w:rFonts w:cstheme="minorHAnsi"/>
        </w:rPr>
        <w:t xml:space="preserve"> oxidation. </w:t>
      </w:r>
      <w:r w:rsidR="00B05502" w:rsidRPr="001011C9">
        <w:rPr>
          <w:rFonts w:cstheme="minorHAnsi"/>
          <w:color w:val="000000" w:themeColor="text1"/>
        </w:rPr>
        <w:t xml:space="preserve">Furthermore, the identified bacteria genus in the </w:t>
      </w:r>
      <w:r w:rsidRPr="001011C9">
        <w:rPr>
          <w:rFonts w:cstheme="minorHAnsi"/>
          <w:color w:val="000000" w:themeColor="text1"/>
        </w:rPr>
        <w:t xml:space="preserve">walls of </w:t>
      </w:r>
      <w:r w:rsidR="00B05502" w:rsidRPr="001011C9">
        <w:rPr>
          <w:rFonts w:cstheme="minorHAnsi"/>
          <w:color w:val="000000" w:themeColor="text1"/>
        </w:rPr>
        <w:t xml:space="preserve">anoxic </w:t>
      </w:r>
      <w:r w:rsidRPr="001011C9">
        <w:rPr>
          <w:rFonts w:cstheme="minorHAnsi"/>
          <w:color w:val="000000" w:themeColor="text1"/>
        </w:rPr>
        <w:t>storage,</w:t>
      </w:r>
      <w:r w:rsidR="00B05502" w:rsidRPr="001011C9">
        <w:rPr>
          <w:rFonts w:cstheme="minorHAnsi"/>
          <w:color w:val="000000" w:themeColor="text1"/>
        </w:rPr>
        <w:t xml:space="preserve"> such as </w:t>
      </w:r>
      <w:proofErr w:type="spellStart"/>
      <w:r w:rsidR="00B05502" w:rsidRPr="001011C9">
        <w:rPr>
          <w:rFonts w:cstheme="minorHAnsi"/>
          <w:bCs/>
          <w:i/>
          <w:iCs/>
          <w:color w:val="000000" w:themeColor="text1"/>
        </w:rPr>
        <w:t>Burkholderia</w:t>
      </w:r>
      <w:proofErr w:type="spellEnd"/>
      <w:r w:rsidR="00B05502" w:rsidRPr="001011C9">
        <w:rPr>
          <w:rFonts w:cstheme="minorHAnsi"/>
          <w:bCs/>
          <w:i/>
          <w:iCs/>
          <w:color w:val="000000" w:themeColor="text1"/>
        </w:rPr>
        <w:t xml:space="preserve">, Pseudomonas, </w:t>
      </w:r>
      <w:r w:rsidR="00B05502" w:rsidRPr="001011C9">
        <w:rPr>
          <w:rFonts w:cstheme="minorHAnsi"/>
          <w:bCs/>
          <w:iCs/>
          <w:color w:val="000000" w:themeColor="text1"/>
        </w:rPr>
        <w:t xml:space="preserve">and </w:t>
      </w:r>
      <w:proofErr w:type="spellStart"/>
      <w:r w:rsidR="00B05502" w:rsidRPr="001011C9">
        <w:rPr>
          <w:rFonts w:cstheme="minorHAnsi"/>
          <w:bCs/>
          <w:i/>
          <w:iCs/>
          <w:color w:val="000000" w:themeColor="text1"/>
        </w:rPr>
        <w:t>Methylomonas</w:t>
      </w:r>
      <w:proofErr w:type="spellEnd"/>
      <w:r w:rsidR="000525D0" w:rsidRPr="001011C9">
        <w:rPr>
          <w:rFonts w:cstheme="minorHAnsi"/>
          <w:bCs/>
          <w:i/>
          <w:iCs/>
          <w:color w:val="000000" w:themeColor="text1"/>
        </w:rPr>
        <w:t>,</w:t>
      </w:r>
      <w:r w:rsidR="00B05502" w:rsidRPr="001011C9">
        <w:rPr>
          <w:rFonts w:cstheme="minorHAnsi"/>
          <w:bCs/>
          <w:iCs/>
          <w:color w:val="000000" w:themeColor="text1"/>
        </w:rPr>
        <w:t xml:space="preserve"> could also have attributed to the </w:t>
      </w:r>
      <w:r w:rsidR="00B05502" w:rsidRPr="001011C9">
        <w:rPr>
          <w:rFonts w:cstheme="minorHAnsi"/>
          <w:color w:val="000000" w:themeColor="text1"/>
        </w:rPr>
        <w:t>ORP increase in parallel to Fe</w:t>
      </w:r>
      <w:r w:rsidR="00B05502" w:rsidRPr="001011C9">
        <w:rPr>
          <w:rFonts w:cstheme="minorHAnsi"/>
          <w:color w:val="000000" w:themeColor="text1"/>
          <w:vertAlign w:val="superscript"/>
        </w:rPr>
        <w:t>2+</w:t>
      </w:r>
      <w:r w:rsidR="00B05502" w:rsidRPr="001011C9">
        <w:rPr>
          <w:rFonts w:cstheme="minorHAnsi"/>
          <w:color w:val="000000" w:themeColor="text1"/>
        </w:rPr>
        <w:t xml:space="preserve"> oxidation </w:t>
      </w:r>
      <w:r w:rsidR="00B05502" w:rsidRPr="001011C9">
        <w:rPr>
          <w:rFonts w:cstheme="minorHAnsi"/>
          <w:color w:val="000000" w:themeColor="text1"/>
        </w:rPr>
        <w:fldChar w:fldCharType="begin" w:fldLock="1"/>
      </w:r>
      <w:r w:rsidR="00B05502" w:rsidRPr="001011C9">
        <w:rPr>
          <w:rFonts w:cstheme="minorHAnsi"/>
          <w:color w:val="000000" w:themeColor="text1"/>
        </w:rPr>
        <w:instrText>ADDIN CSL_CITATION {"citationItems":[{"id":"ITEM-1","itemData":{"DOI":"10.1146/annurev.micro.091208.073600","ISSN":"1545-3251","abstract":"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author":[{"dropping-particle":"","family":"Chistoserdova","given":"Ludmila","non-dropping-particle":"","parse-names":false,"suffix":""},{"dropping-particle":"","family":"Kalyuzhnaya","given":"Marina G","non-dropping-particle":"","parse-names":false,"suffix":""},{"dropping-particle":"","family":"Lidstrom","given":"Mary E","non-dropping-particle":"","parse-names":false,"suffix":""}],"container-title":"Annual Review of Microbiology","id":"ITEM-1","issued":{"date-parts":[["2009"]]},"language":"eng","page":"477-499","title":"The expanding world of methylotrophic metabolism","type":"article-journal","volume":"63"},"uris":["http://www.mendeley.com/documents/?uuid=e50803d7-3f86-47eb-bad4-a8b0593c6ba6"]}],"mendeley":{"formattedCitation":"(Chistoserdova et al., 2009)","plainTextFormattedCitation":"(Chistoserdova et al., 2009)","previouslyFormattedCitation":"(Chistoserdova et al., 2009)"},"properties":{"noteIndex":0},"schema":"https://github.com/citation-style-language/schema/raw/master/csl-citation.json"}</w:instrText>
      </w:r>
      <w:r w:rsidR="00B05502" w:rsidRPr="001011C9">
        <w:rPr>
          <w:rFonts w:cstheme="minorHAnsi"/>
          <w:color w:val="000000" w:themeColor="text1"/>
        </w:rPr>
        <w:fldChar w:fldCharType="separate"/>
      </w:r>
      <w:r w:rsidR="00B05502" w:rsidRPr="001011C9">
        <w:rPr>
          <w:rFonts w:cstheme="minorHAnsi"/>
          <w:noProof/>
          <w:color w:val="000000" w:themeColor="text1"/>
        </w:rPr>
        <w:t>(Chistoserdova et al., 2009)</w:t>
      </w:r>
      <w:r w:rsidR="00B05502" w:rsidRPr="001011C9">
        <w:rPr>
          <w:rFonts w:cstheme="minorHAnsi"/>
          <w:color w:val="000000" w:themeColor="text1"/>
        </w:rPr>
        <w:fldChar w:fldCharType="end"/>
      </w:r>
      <w:r w:rsidR="00B05502" w:rsidRPr="001011C9">
        <w:rPr>
          <w:rFonts w:cstheme="minorHAnsi"/>
          <w:color w:val="000000" w:themeColor="text1"/>
        </w:rPr>
        <w:t>.</w:t>
      </w:r>
    </w:p>
    <w:p w14:paraId="1C9985F3" w14:textId="0CBC3DE3" w:rsidR="00C65BA6" w:rsidRPr="001011C9" w:rsidRDefault="003F18BE" w:rsidP="001011C9">
      <w:pPr>
        <w:spacing w:after="0" w:line="240" w:lineRule="auto"/>
        <w:jc w:val="both"/>
        <w:rPr>
          <w:rFonts w:cstheme="minorHAnsi"/>
          <w:iCs/>
        </w:rPr>
      </w:pPr>
      <w:r w:rsidRPr="001011C9">
        <w:rPr>
          <w:rFonts w:cstheme="minorHAnsi"/>
        </w:rPr>
        <w:t xml:space="preserve">Although no HGT was observed in the anoxic </w:t>
      </w:r>
      <w:r w:rsidR="00B05502" w:rsidRPr="001011C9">
        <w:rPr>
          <w:rFonts w:cstheme="minorHAnsi"/>
        </w:rPr>
        <w:t>container</w:t>
      </w:r>
      <w:r w:rsidRPr="001011C9">
        <w:rPr>
          <w:rFonts w:cstheme="minorHAnsi"/>
        </w:rPr>
        <w:t xml:space="preserve">s, the abundance of Fe dependent biofilm/floccule forming groups such as </w:t>
      </w:r>
      <w:proofErr w:type="spellStart"/>
      <w:r w:rsidRPr="001011C9">
        <w:rPr>
          <w:rFonts w:cstheme="minorHAnsi"/>
          <w:i/>
        </w:rPr>
        <w:t>Caulobacter</w:t>
      </w:r>
      <w:proofErr w:type="spellEnd"/>
      <w:r w:rsidRPr="001011C9">
        <w:rPr>
          <w:rFonts w:cstheme="minorHAnsi"/>
          <w:i/>
        </w:rPr>
        <w:t xml:space="preserve">, </w:t>
      </w:r>
      <w:proofErr w:type="spellStart"/>
      <w:r w:rsidRPr="001011C9">
        <w:rPr>
          <w:rFonts w:cstheme="minorHAnsi"/>
          <w:i/>
        </w:rPr>
        <w:t>Sediminibacterium</w:t>
      </w:r>
      <w:proofErr w:type="spellEnd"/>
      <w:r w:rsidRPr="001011C9">
        <w:rPr>
          <w:rFonts w:cstheme="minorHAnsi"/>
          <w:i/>
        </w:rPr>
        <w:t>,</w:t>
      </w:r>
      <w:r w:rsidRPr="001011C9">
        <w:rPr>
          <w:rFonts w:cstheme="minorHAnsi"/>
        </w:rPr>
        <w:t xml:space="preserve"> </w:t>
      </w:r>
      <w:proofErr w:type="spellStart"/>
      <w:r w:rsidRPr="001011C9">
        <w:rPr>
          <w:rFonts w:cstheme="minorHAnsi"/>
          <w:i/>
        </w:rPr>
        <w:t>Pseudorhodoferrax</w:t>
      </w:r>
      <w:proofErr w:type="spellEnd"/>
      <w:r w:rsidRPr="001011C9">
        <w:rPr>
          <w:rFonts w:cstheme="minorHAnsi"/>
          <w:i/>
        </w:rPr>
        <w:t xml:space="preserve">, </w:t>
      </w:r>
      <w:proofErr w:type="spellStart"/>
      <w:r w:rsidRPr="001011C9">
        <w:rPr>
          <w:rFonts w:cstheme="minorHAnsi"/>
          <w:i/>
        </w:rPr>
        <w:t>Haliscomenobacter</w:t>
      </w:r>
      <w:proofErr w:type="spellEnd"/>
      <w:r w:rsidRPr="001011C9">
        <w:rPr>
          <w:rFonts w:cstheme="minorHAnsi"/>
          <w:i/>
        </w:rPr>
        <w:t xml:space="preserve">, </w:t>
      </w:r>
      <w:proofErr w:type="spellStart"/>
      <w:r w:rsidRPr="001011C9">
        <w:rPr>
          <w:rFonts w:cstheme="minorHAnsi"/>
          <w:i/>
        </w:rPr>
        <w:t>Pseudorhodoferrax</w:t>
      </w:r>
      <w:proofErr w:type="spellEnd"/>
      <w:r w:rsidRPr="001011C9">
        <w:rPr>
          <w:rFonts w:cstheme="minorHAnsi"/>
          <w:i/>
        </w:rPr>
        <w:t xml:space="preserve">, </w:t>
      </w:r>
      <w:proofErr w:type="spellStart"/>
      <w:r w:rsidRPr="001011C9">
        <w:rPr>
          <w:rFonts w:cstheme="minorHAnsi"/>
          <w:i/>
        </w:rPr>
        <w:t>Sphingobacterium</w:t>
      </w:r>
      <w:proofErr w:type="spellEnd"/>
      <w:r w:rsidRPr="001011C9">
        <w:rPr>
          <w:rFonts w:cstheme="minorHAnsi"/>
          <w:i/>
        </w:rPr>
        <w:t xml:space="preserve">, </w:t>
      </w:r>
      <w:proofErr w:type="spellStart"/>
      <w:r w:rsidRPr="001011C9">
        <w:rPr>
          <w:rFonts w:cstheme="minorHAnsi"/>
          <w:i/>
        </w:rPr>
        <w:t>Tepidicella</w:t>
      </w:r>
      <w:proofErr w:type="spellEnd"/>
      <w:r w:rsidRPr="001011C9">
        <w:rPr>
          <w:rFonts w:cstheme="minorHAnsi"/>
        </w:rPr>
        <w:t xml:space="preserve"> could be excreted to excreting exopolysaccharides like compounds on the </w:t>
      </w:r>
      <w:r w:rsidR="007C2991" w:rsidRPr="001011C9">
        <w:rPr>
          <w:rFonts w:cstheme="minorHAnsi"/>
        </w:rPr>
        <w:t xml:space="preserve">storage </w:t>
      </w:r>
      <w:r w:rsidRPr="001011C9">
        <w:rPr>
          <w:rFonts w:cstheme="minorHAnsi"/>
        </w:rPr>
        <w:t xml:space="preserve">walls and bio-carriers surfaces </w:t>
      </w:r>
      <w:r w:rsidRPr="001011C9">
        <w:rPr>
          <w:rFonts w:cstheme="minorHAnsi"/>
        </w:rPr>
        <w:fldChar w:fldCharType="begin" w:fldLock="1"/>
      </w:r>
      <w:r w:rsidRPr="001011C9">
        <w:rPr>
          <w:rFonts w:cstheme="minorHAnsi"/>
        </w:rPr>
        <w:instrText>ADDIN CSL_CITATION {"citationItems":[{"id":"ITEM-1","itemData":{"DOI":"10.1038/srep36747","ISSN":"2045-2322","abstract":"Iron availability affects swarming and biofilm formation in various bacterial species. However, how bacteria sense iron and coordinate swarming and biofilm formation remains unclear. Using Serratia marcescens as a model organism, we identify here a stage-specific iron-regulatory machinery comprising a two-component system (TCS) and the TCS-regulated iron chelator 2-isocyano-6,7-dihydroxycoumarin (ICDH-Coumarin) that directly senses and modulates environmental ferric iron (Fe3+) availability to determine swarming initiation and biofilm formation. We demonstrate that the two-component system RssA-RssB (RssAB) directly senses environmental ferric iron (Fe3+) and transcriptionally modulates biosynthesis of flagella and the iron chelator ICDH-Coumarin whose production requires the pvc cluster. Addition of Fe3+, or loss of ICDH-Coumarin due to pvc deletion results in prolonged RssAB signaling activation, leading to delayed swarming initiation and increased biofilm formation. We further show that ICDH-Coumarin is able to chelate Fe3+ to switch off RssAB signaling, triggering swarming initiation and biofilm reduction. Our findings reveal a novel cellular system that senses iron levels to regulate bacterial surface lifestyle.","author":[{"dropping-particle":"","family":"Lin","given":"Chuan-Sheng","non-dropping-particle":"","parse-names":false,"suffix":""},{"dropping-particle":"","family":"Tsai","given":"Yu-Huan","non-dropping-particle":"","parse-names":false,"suffix":""},{"dropping-particle":"","family":"Chang","given":"Chih-Jung","non-dropping-particle":"","parse-names":false,"suffix":""},{"dropping-particle":"","family":"Tseng","given":"Shun-Fu","non-dropping-particle":"","parse-names":false,"suffix":""},{"dropping-particle":"","family":"Wu","given":"Tsung-Ru","non-dropping-particle":"","parse-names":false,"suffix":""},{"dropping-particle":"","family":"Lu","given":"Chia-Chen","non-dropping-particle":"","parse-names":false,"suffix":""},{"dropping-particle":"","family":"Wu","given":"Ting-Shu","non-dropping-particle":"","parse-names":false,"suffix":""},{"dropping-particle":"","family":"Lu","given":"Jang-Jih","non-dropping-particle":"","parse-names":false,"suffix":""},{"dropping-particle":"","family":"Horng","given":"Jim-Tong","non-dropping-particle":"","parse-names":false,"suffix":""},{"dropping-particle":"","family":"Martel","given":"Jan","non-dropping-particle":"","parse-names":false,"suffix":""},{"dropping-particle":"","family":"Ojcius","given":"David M","non-dropping-particle":"","parse-names":false,"suffix":""},{"dropping-particle":"","family":"Lai","given":"Hsin-Chih","non-dropping-particle":"","parse-names":false,"suffix":""},{"dropping-particle":"","family":"Young","given":"John D","non-dropping-particle":"","parse-names":false,"suffix":""}],"container-title":"Scientific Reports","id":"ITEM-1","issue":"1","issued":{"date-parts":[["2016"]]},"page":"36747","title":"An iron detection system determines bacterial swarming initiation and biofilm formation","type":"article-journal","volume":"6"},"uris":["http://www.mendeley.com/documents/?uuid=8d8793e7-5c33-483f-bb29-a975cedcee0c"]}],"mendeley":{"formattedCitation":"(Lin et al., 2016)","plainTextFormattedCitation":"(Lin et al., 2016)","previouslyFormattedCitation":"(Lin et al., 2016)"},"properties":{"noteIndex":0},"schema":"https://github.com/citation-style-language/schema/raw/master/csl-citation.json"}</w:instrText>
      </w:r>
      <w:r w:rsidRPr="001011C9">
        <w:rPr>
          <w:rFonts w:cstheme="minorHAnsi"/>
        </w:rPr>
        <w:fldChar w:fldCharType="separate"/>
      </w:r>
      <w:r w:rsidRPr="001011C9">
        <w:rPr>
          <w:rFonts w:cstheme="minorHAnsi"/>
          <w:noProof/>
        </w:rPr>
        <w:t>(Lin et al., 2016)</w:t>
      </w:r>
      <w:r w:rsidRPr="001011C9">
        <w:rPr>
          <w:rFonts w:cstheme="minorHAnsi"/>
        </w:rPr>
        <w:fldChar w:fldCharType="end"/>
      </w:r>
      <w:r w:rsidRPr="001011C9">
        <w:rPr>
          <w:rFonts w:cstheme="minorHAnsi"/>
        </w:rPr>
        <w:t xml:space="preserve">. Slow hydrocarbon degraders </w:t>
      </w:r>
      <w:r w:rsidR="000525D0" w:rsidRPr="001011C9">
        <w:rPr>
          <w:rFonts w:cstheme="minorHAnsi"/>
        </w:rPr>
        <w:t xml:space="preserve">(e.g., </w:t>
      </w:r>
      <w:proofErr w:type="spellStart"/>
      <w:r w:rsidRPr="001011C9">
        <w:rPr>
          <w:rFonts w:cstheme="minorHAnsi"/>
          <w:i/>
        </w:rPr>
        <w:t>Phenylobacterium</w:t>
      </w:r>
      <w:proofErr w:type="spellEnd"/>
      <w:r w:rsidRPr="001011C9">
        <w:rPr>
          <w:rFonts w:cstheme="minorHAnsi"/>
          <w:i/>
        </w:rPr>
        <w:t xml:space="preserve">, </w:t>
      </w:r>
      <w:proofErr w:type="spellStart"/>
      <w:r w:rsidRPr="001011C9">
        <w:rPr>
          <w:rFonts w:cstheme="minorHAnsi"/>
          <w:i/>
        </w:rPr>
        <w:t>Rubirivivax</w:t>
      </w:r>
      <w:proofErr w:type="spellEnd"/>
      <w:r w:rsidRPr="001011C9">
        <w:rPr>
          <w:rFonts w:cstheme="minorHAnsi"/>
          <w:i/>
        </w:rPr>
        <w:t xml:space="preserve">, </w:t>
      </w:r>
      <w:proofErr w:type="spellStart"/>
      <w:r w:rsidRPr="001011C9">
        <w:rPr>
          <w:rFonts w:cstheme="minorHAnsi"/>
          <w:i/>
        </w:rPr>
        <w:t>Acinetobacter</w:t>
      </w:r>
      <w:proofErr w:type="spellEnd"/>
      <w:r w:rsidRPr="001011C9">
        <w:rPr>
          <w:rFonts w:cstheme="minorHAnsi"/>
          <w:i/>
        </w:rPr>
        <w:t xml:space="preserve">, </w:t>
      </w:r>
      <w:proofErr w:type="spellStart"/>
      <w:r w:rsidRPr="001011C9">
        <w:rPr>
          <w:rFonts w:cstheme="minorHAnsi"/>
          <w:i/>
        </w:rPr>
        <w:t>Novosphingobium</w:t>
      </w:r>
      <w:proofErr w:type="spellEnd"/>
      <w:r w:rsidRPr="001011C9">
        <w:rPr>
          <w:rFonts w:cstheme="minorHAnsi"/>
          <w:i/>
        </w:rPr>
        <w:t xml:space="preserve">, </w:t>
      </w:r>
      <w:proofErr w:type="spellStart"/>
      <w:r w:rsidRPr="001011C9">
        <w:rPr>
          <w:rFonts w:cstheme="minorHAnsi"/>
          <w:i/>
        </w:rPr>
        <w:t>Paucimonas</w:t>
      </w:r>
      <w:proofErr w:type="spellEnd"/>
      <w:r w:rsidRPr="001011C9">
        <w:rPr>
          <w:rFonts w:cstheme="minorHAnsi"/>
          <w:i/>
        </w:rPr>
        <w:t xml:space="preserve">, </w:t>
      </w:r>
      <w:proofErr w:type="spellStart"/>
      <w:r w:rsidRPr="001011C9">
        <w:rPr>
          <w:rFonts w:cstheme="minorHAnsi"/>
          <w:i/>
        </w:rPr>
        <w:t>Dechloromonas</w:t>
      </w:r>
      <w:proofErr w:type="spellEnd"/>
      <w:r w:rsidRPr="001011C9">
        <w:rPr>
          <w:rFonts w:cstheme="minorHAnsi"/>
          <w:i/>
        </w:rPr>
        <w:t xml:space="preserve">, </w:t>
      </w:r>
      <w:proofErr w:type="spellStart"/>
      <w:r w:rsidRPr="001011C9">
        <w:rPr>
          <w:rFonts w:cstheme="minorHAnsi"/>
          <w:i/>
        </w:rPr>
        <w:t>Sulfuritalea</w:t>
      </w:r>
      <w:proofErr w:type="spellEnd"/>
      <w:r w:rsidRPr="001011C9">
        <w:rPr>
          <w:rFonts w:cstheme="minorHAnsi"/>
          <w:i/>
        </w:rPr>
        <w:t xml:space="preserve">, </w:t>
      </w:r>
      <w:proofErr w:type="spellStart"/>
      <w:r w:rsidRPr="001011C9">
        <w:rPr>
          <w:rFonts w:cstheme="minorHAnsi"/>
          <w:i/>
        </w:rPr>
        <w:t>Hydrogenophaga</w:t>
      </w:r>
      <w:proofErr w:type="spellEnd"/>
      <w:r w:rsidRPr="001011C9">
        <w:rPr>
          <w:rFonts w:cstheme="minorHAnsi"/>
          <w:i/>
        </w:rPr>
        <w:t>,</w:t>
      </w:r>
      <w:r w:rsidRPr="001011C9">
        <w:rPr>
          <w:rFonts w:cstheme="minorHAnsi"/>
        </w:rPr>
        <w:t xml:space="preserve"> G55</w:t>
      </w:r>
      <w:r w:rsidR="000525D0" w:rsidRPr="001011C9">
        <w:rPr>
          <w:rFonts w:cstheme="minorHAnsi"/>
        </w:rPr>
        <w:t>)</w:t>
      </w:r>
      <w:r w:rsidRPr="001011C9">
        <w:rPr>
          <w:rFonts w:cstheme="minorHAnsi"/>
        </w:rPr>
        <w:t xml:space="preserve"> </w:t>
      </w:r>
      <w:r w:rsidR="00DB73AD" w:rsidRPr="001011C9">
        <w:rPr>
          <w:rFonts w:cstheme="minorHAnsi"/>
        </w:rPr>
        <w:t>c</w:t>
      </w:r>
      <w:r w:rsidR="000525D0" w:rsidRPr="001011C9">
        <w:rPr>
          <w:rFonts w:cstheme="minorHAnsi"/>
        </w:rPr>
        <w:t>ould</w:t>
      </w:r>
      <w:r w:rsidRPr="001011C9">
        <w:rPr>
          <w:rFonts w:cstheme="minorHAnsi"/>
        </w:rPr>
        <w:t xml:space="preserve"> degrade complex </w:t>
      </w:r>
      <w:r w:rsidR="007C2991" w:rsidRPr="001011C9">
        <w:rPr>
          <w:rFonts w:cstheme="minorHAnsi"/>
        </w:rPr>
        <w:t>carbon</w:t>
      </w:r>
      <w:r w:rsidRPr="001011C9">
        <w:rPr>
          <w:rFonts w:cstheme="minorHAnsi"/>
        </w:rPr>
        <w:t xml:space="preserve"> compounds </w:t>
      </w:r>
      <w:r w:rsidR="000525D0" w:rsidRPr="001011C9">
        <w:rPr>
          <w:rFonts w:cstheme="minorHAnsi"/>
        </w:rPr>
        <w:t xml:space="preserve">in an anaerobic aquifer waters </w:t>
      </w:r>
      <w:r w:rsidR="000525D0" w:rsidRPr="001011C9">
        <w:rPr>
          <w:rFonts w:cstheme="minorHAnsi"/>
        </w:rPr>
        <w:fldChar w:fldCharType="begin" w:fldLock="1"/>
      </w:r>
      <w:r w:rsidR="000525D0" w:rsidRPr="001011C9">
        <w:rPr>
          <w:rFonts w:cstheme="minorHAnsi"/>
        </w:rPr>
        <w:instrText>ADDIN CSL_CITATION {"citationItems":[{"id":"ITEM-1","itemData":{"author":[{"dropping-particle":"","family":"Quesnell","given":"K.A","non-dropping-particle":"","parse-names":false,"suffix":""}],"id":"ITEM-1","issued":{"date-parts":[["2016"]]},"publisher":"Northern Illinois University","title":"Tracing hydrocarbon contamination through hyperalkaline environments in the calumet region of South-eastern Chicago","type":"thesis"},"uris":["http://www.mendeley.com/documents/?uuid=3484fd9e-ceec-4f1f-bc48-9170ddcff276"]}],"mendeley":{"formattedCitation":"(Quesnell, 2016)","plainTextFormattedCitation":"(Quesnell, 2016)","previouslyFormattedCitation":"(Quesnell, 2016)"},"properties":{"noteIndex":0},"schema":"https://github.com/citation-style-language/schema/raw/master/csl-citation.json"}</w:instrText>
      </w:r>
      <w:r w:rsidR="000525D0" w:rsidRPr="001011C9">
        <w:rPr>
          <w:rFonts w:cstheme="minorHAnsi"/>
        </w:rPr>
        <w:fldChar w:fldCharType="separate"/>
      </w:r>
      <w:r w:rsidR="000525D0" w:rsidRPr="001011C9">
        <w:rPr>
          <w:rFonts w:cstheme="minorHAnsi"/>
          <w:noProof/>
        </w:rPr>
        <w:t>(Quesnell, 2016)</w:t>
      </w:r>
      <w:r w:rsidR="000525D0" w:rsidRPr="001011C9">
        <w:rPr>
          <w:rFonts w:cstheme="minorHAnsi"/>
        </w:rPr>
        <w:fldChar w:fldCharType="end"/>
      </w:r>
      <w:r w:rsidR="000525D0" w:rsidRPr="001011C9">
        <w:rPr>
          <w:rFonts w:cstheme="minorHAnsi"/>
        </w:rPr>
        <w:t xml:space="preserve">, </w:t>
      </w:r>
      <w:r w:rsidRPr="001011C9">
        <w:rPr>
          <w:rFonts w:cstheme="minorHAnsi"/>
        </w:rPr>
        <w:t xml:space="preserve">such as petroleum hydrocarbons, </w:t>
      </w:r>
      <w:proofErr w:type="spellStart"/>
      <w:r w:rsidRPr="001011C9">
        <w:rPr>
          <w:rFonts w:cstheme="minorHAnsi"/>
        </w:rPr>
        <w:t>polyaromatic</w:t>
      </w:r>
      <w:proofErr w:type="spellEnd"/>
      <w:r w:rsidRPr="001011C9">
        <w:rPr>
          <w:rFonts w:cstheme="minorHAnsi"/>
        </w:rPr>
        <w:t xml:space="preserve"> hydrocarbons (PAHs), aromatic compounds (like- toluene, benzoate, and </w:t>
      </w:r>
      <w:proofErr w:type="spellStart"/>
      <w:r w:rsidRPr="001011C9">
        <w:rPr>
          <w:rFonts w:cstheme="minorHAnsi"/>
        </w:rPr>
        <w:t>chlorobenzoate</w:t>
      </w:r>
      <w:proofErr w:type="spellEnd"/>
      <w:r w:rsidRPr="001011C9">
        <w:rPr>
          <w:rFonts w:cstheme="minorHAnsi"/>
        </w:rPr>
        <w:t>)</w:t>
      </w:r>
      <w:r w:rsidR="000525D0" w:rsidRPr="001011C9">
        <w:rPr>
          <w:rFonts w:cstheme="minorHAnsi"/>
        </w:rPr>
        <w:t>. A</w:t>
      </w:r>
      <w:r w:rsidRPr="001011C9">
        <w:rPr>
          <w:rFonts w:cstheme="minorHAnsi"/>
        </w:rPr>
        <w:t xml:space="preserve">long with the methylamine/C1 utilizing </w:t>
      </w:r>
      <w:proofErr w:type="spellStart"/>
      <w:r w:rsidRPr="001011C9">
        <w:rPr>
          <w:rFonts w:cstheme="minorHAnsi"/>
        </w:rPr>
        <w:t>Gammaproteobacterial</w:t>
      </w:r>
      <w:proofErr w:type="spellEnd"/>
      <w:r w:rsidRPr="001011C9">
        <w:rPr>
          <w:rFonts w:cstheme="minorHAnsi"/>
        </w:rPr>
        <w:t xml:space="preserve"> groups such as </w:t>
      </w:r>
      <w:proofErr w:type="spellStart"/>
      <w:r w:rsidRPr="001011C9">
        <w:rPr>
          <w:rFonts w:cstheme="minorHAnsi"/>
          <w:i/>
        </w:rPr>
        <w:t>Methylotenera</w:t>
      </w:r>
      <w:proofErr w:type="spellEnd"/>
      <w:r w:rsidRPr="001011C9">
        <w:rPr>
          <w:rFonts w:cstheme="minorHAnsi"/>
        </w:rPr>
        <w:t xml:space="preserve">, </w:t>
      </w:r>
      <w:proofErr w:type="spellStart"/>
      <w:r w:rsidRPr="001011C9">
        <w:rPr>
          <w:rFonts w:cstheme="minorHAnsi"/>
          <w:i/>
        </w:rPr>
        <w:t>Mythylospira</w:t>
      </w:r>
      <w:proofErr w:type="spellEnd"/>
      <w:r w:rsidRPr="001011C9">
        <w:rPr>
          <w:rFonts w:cstheme="minorHAnsi"/>
        </w:rPr>
        <w:t xml:space="preserve"> in the anoxic </w:t>
      </w:r>
      <w:r w:rsidR="00B05502" w:rsidRPr="001011C9">
        <w:rPr>
          <w:rFonts w:cstheme="minorHAnsi"/>
        </w:rPr>
        <w:t>container</w:t>
      </w:r>
      <w:r w:rsidRPr="001011C9">
        <w:rPr>
          <w:rFonts w:cstheme="minorHAnsi"/>
        </w:rPr>
        <w:t xml:space="preserve"> indicated the complete </w:t>
      </w:r>
      <w:r w:rsidRPr="001011C9">
        <w:rPr>
          <w:rFonts w:cstheme="minorHAnsi"/>
          <w:iCs/>
        </w:rPr>
        <w:t>degradation of hydrocarbon monomer- methane (CH</w:t>
      </w:r>
      <w:r w:rsidRPr="001011C9">
        <w:rPr>
          <w:rFonts w:cstheme="minorHAnsi"/>
          <w:iCs/>
          <w:vertAlign w:val="subscript"/>
        </w:rPr>
        <w:t>4</w:t>
      </w:r>
      <w:r w:rsidRPr="001011C9">
        <w:rPr>
          <w:rFonts w:cstheme="minorHAnsi"/>
          <w:iCs/>
        </w:rPr>
        <w:t>) and release</w:t>
      </w:r>
      <w:r w:rsidR="000525D0" w:rsidRPr="001011C9">
        <w:rPr>
          <w:rFonts w:cstheme="minorHAnsi"/>
          <w:iCs/>
        </w:rPr>
        <w:t>d</w:t>
      </w:r>
      <w:r w:rsidRPr="001011C9">
        <w:rPr>
          <w:rFonts w:cstheme="minorHAnsi"/>
          <w:iCs/>
        </w:rPr>
        <w:t xml:space="preserve"> CO</w:t>
      </w:r>
      <w:r w:rsidRPr="001011C9">
        <w:rPr>
          <w:rFonts w:cstheme="minorHAnsi"/>
          <w:iCs/>
          <w:vertAlign w:val="subscript"/>
        </w:rPr>
        <w:t>2</w:t>
      </w:r>
      <w:r w:rsidRPr="001011C9">
        <w:rPr>
          <w:rFonts w:cstheme="minorHAnsi"/>
          <w:iCs/>
        </w:rPr>
        <w:t xml:space="preserve"> </w:t>
      </w:r>
      <w:r w:rsidRPr="001011C9">
        <w:rPr>
          <w:rFonts w:cstheme="minorHAnsi"/>
          <w:iCs/>
        </w:rPr>
        <w:fldChar w:fldCharType="begin" w:fldLock="1"/>
      </w:r>
      <w:r w:rsidR="0054384A" w:rsidRPr="001011C9">
        <w:rPr>
          <w:rFonts w:cstheme="minorHAnsi"/>
          <w:iCs/>
        </w:rPr>
        <w:instrText>ADDIN CSL_CITATION {"citationItems":[{"id":"ITEM-1","itemData":{"DOI":"10.1038/s41396-018-0190-1","ISSN":"1751-7370","author":[{"dropping-particle":"","family":"Bacosa","given":"Hernando P","non-dropping-particle":"","parse-names":false,"suffix":""},{"dropping-particle":"","family":"Erdner","given":"Deana L","non-dropping-particle":"","parse-names":false,"suffix":""}],"container-title":"The ISME Journal","id":"ITEM-1","issued":{"date-parts":[["2018"]]},"page":"2532-2543","publisher":"Springer US","title":"Hydrocarbon degradation and response of seafloor sediment bacterial community in the northern Gulf of Mexico to light Louisiana sweet crude oil","type":"article-journal"},"uris":["http://www.mendeley.com/documents/?uuid=a51802e6-a2d4-4e51-8ac3-1314b70ab8bb"]}],"mendeley":{"formattedCitation":"(Bacosa and Erdner, 2018)","plainTextFormattedCitation":"(Bacosa and Erdner, 2018)","previouslyFormattedCitation":"(Bacosa and Erdner, 2018)"},"properties":{"noteIndex":0},"schema":"https://github.com/citation-style-language/schema/raw/master/csl-citation.json"}</w:instrText>
      </w:r>
      <w:r w:rsidRPr="001011C9">
        <w:rPr>
          <w:rFonts w:cstheme="minorHAnsi"/>
          <w:iCs/>
        </w:rPr>
        <w:fldChar w:fldCharType="separate"/>
      </w:r>
      <w:r w:rsidR="0054384A" w:rsidRPr="001011C9">
        <w:rPr>
          <w:rFonts w:cstheme="minorHAnsi"/>
          <w:iCs/>
          <w:noProof/>
        </w:rPr>
        <w:t>(Bacosa and Erdner, 2018)</w:t>
      </w:r>
      <w:r w:rsidRPr="001011C9">
        <w:rPr>
          <w:rFonts w:cstheme="minorHAnsi"/>
          <w:iCs/>
        </w:rPr>
        <w:fldChar w:fldCharType="end"/>
      </w:r>
      <w:r w:rsidR="0054384A" w:rsidRPr="001011C9">
        <w:rPr>
          <w:rFonts w:cstheme="minorHAnsi"/>
          <w:iCs/>
        </w:rPr>
        <w:t>.</w:t>
      </w:r>
    </w:p>
    <w:p w14:paraId="38C6C71B" w14:textId="13F56300" w:rsidR="0054384A" w:rsidRPr="001011C9" w:rsidRDefault="0054384A" w:rsidP="001011C9">
      <w:pPr>
        <w:spacing w:after="0" w:line="240" w:lineRule="auto"/>
        <w:ind w:firstLine="567"/>
        <w:jc w:val="both"/>
        <w:rPr>
          <w:rFonts w:cstheme="minorHAnsi"/>
          <w:iCs/>
        </w:rPr>
      </w:pPr>
    </w:p>
    <w:p w14:paraId="0F0C771B" w14:textId="77777777" w:rsidR="0054384A" w:rsidRPr="001011C9" w:rsidRDefault="0054384A" w:rsidP="001011C9">
      <w:pPr>
        <w:pStyle w:val="Heading1"/>
        <w:spacing w:before="0" w:line="240" w:lineRule="auto"/>
        <w:jc w:val="both"/>
        <w:rPr>
          <w:rFonts w:asciiTheme="minorHAnsi" w:hAnsiTheme="minorHAnsi" w:cstheme="minorHAnsi"/>
          <w:bCs w:val="0"/>
          <w:color w:val="000000" w:themeColor="text1"/>
          <w:sz w:val="22"/>
          <w:szCs w:val="22"/>
          <w:lang w:val="en-GB"/>
        </w:rPr>
      </w:pPr>
      <w:bookmarkStart w:id="2" w:name="_Toc51605227"/>
      <w:r w:rsidRPr="001011C9">
        <w:rPr>
          <w:rFonts w:asciiTheme="minorHAnsi" w:hAnsiTheme="minorHAnsi" w:cstheme="minorHAnsi"/>
          <w:bCs w:val="0"/>
          <w:color w:val="000000" w:themeColor="text1"/>
          <w:sz w:val="22"/>
          <w:szCs w:val="22"/>
          <w:lang w:val="en-GB"/>
        </w:rPr>
        <w:t>References</w:t>
      </w:r>
      <w:bookmarkEnd w:id="2"/>
    </w:p>
    <w:p w14:paraId="0936ACE3" w14:textId="632475C7" w:rsidR="008C54F7" w:rsidRPr="001011C9" w:rsidRDefault="0054384A" w:rsidP="001011C9">
      <w:pPr>
        <w:widowControl w:val="0"/>
        <w:autoSpaceDE w:val="0"/>
        <w:autoSpaceDN w:val="0"/>
        <w:adjustRightInd w:val="0"/>
        <w:spacing w:after="0" w:line="240" w:lineRule="auto"/>
        <w:ind w:left="480" w:hanging="480"/>
        <w:rPr>
          <w:rFonts w:cstheme="minorHAnsi"/>
          <w:noProof/>
          <w:lang w:val="nl-NL"/>
        </w:rPr>
      </w:pPr>
      <w:r w:rsidRPr="001011C9">
        <w:rPr>
          <w:rFonts w:cstheme="minorHAnsi"/>
          <w:iCs/>
        </w:rPr>
        <w:fldChar w:fldCharType="begin" w:fldLock="1"/>
      </w:r>
      <w:r w:rsidRPr="001011C9">
        <w:rPr>
          <w:rFonts w:cstheme="minorHAnsi"/>
          <w:iCs/>
        </w:rPr>
        <w:instrText xml:space="preserve">ADDIN Mendeley Bibliography CSL_BIBLIOGRAPHY </w:instrText>
      </w:r>
      <w:r w:rsidRPr="001011C9">
        <w:rPr>
          <w:rFonts w:cstheme="minorHAnsi"/>
          <w:iCs/>
        </w:rPr>
        <w:fldChar w:fldCharType="separate"/>
      </w:r>
      <w:r w:rsidR="008C54F7" w:rsidRPr="001011C9">
        <w:rPr>
          <w:rFonts w:cstheme="minorHAnsi"/>
          <w:noProof/>
        </w:rPr>
        <w:t xml:space="preserve">Bacosa, H.P., Erdner, D.L., 2018. Hydrocarbon degradation and response of seafloor sediment bacterial community in the northern Gulf of Mexico to light Louisiana sweet crude oil. </w:t>
      </w:r>
      <w:r w:rsidR="008C54F7" w:rsidRPr="001011C9">
        <w:rPr>
          <w:rFonts w:cstheme="minorHAnsi"/>
          <w:noProof/>
          <w:lang w:val="nl-NL"/>
        </w:rPr>
        <w:t>The ISME Journal 2532–2543. https://doi.org/10.1038/s41396-018-0190-1</w:t>
      </w:r>
    </w:p>
    <w:p w14:paraId="11932F99" w14:textId="77777777" w:rsidR="008C54F7" w:rsidRPr="001011C9" w:rsidRDefault="008C54F7" w:rsidP="001011C9">
      <w:pPr>
        <w:widowControl w:val="0"/>
        <w:autoSpaceDE w:val="0"/>
        <w:autoSpaceDN w:val="0"/>
        <w:adjustRightInd w:val="0"/>
        <w:spacing w:after="0" w:line="240" w:lineRule="auto"/>
        <w:ind w:left="480" w:hanging="480"/>
        <w:rPr>
          <w:rFonts w:cstheme="minorHAnsi"/>
          <w:noProof/>
        </w:rPr>
      </w:pPr>
      <w:r w:rsidRPr="001011C9">
        <w:rPr>
          <w:rFonts w:cstheme="minorHAnsi"/>
          <w:noProof/>
          <w:lang w:val="nl-NL"/>
        </w:rPr>
        <w:t xml:space="preserve">Chistoserdova, L., Kalyuzhnaya, M.G., Lidstrom, M.E., 2009. </w:t>
      </w:r>
      <w:r w:rsidRPr="001011C9">
        <w:rPr>
          <w:rFonts w:cstheme="minorHAnsi"/>
          <w:noProof/>
        </w:rPr>
        <w:t>The expanding world of methylotrophic metabolism. Annual Review of Microbiology 63, 477–499. https://doi.org/10.1146/annurev.micro.091208.073600</w:t>
      </w:r>
    </w:p>
    <w:p w14:paraId="5695BDB9" w14:textId="774ABBC5" w:rsidR="008C54F7" w:rsidRPr="001011C9" w:rsidRDefault="008C54F7" w:rsidP="001011C9">
      <w:pPr>
        <w:widowControl w:val="0"/>
        <w:autoSpaceDE w:val="0"/>
        <w:autoSpaceDN w:val="0"/>
        <w:adjustRightInd w:val="0"/>
        <w:spacing w:after="0" w:line="240" w:lineRule="auto"/>
        <w:ind w:left="480" w:hanging="480"/>
        <w:rPr>
          <w:rFonts w:cstheme="minorHAnsi"/>
          <w:noProof/>
        </w:rPr>
      </w:pPr>
      <w:r w:rsidRPr="001011C9">
        <w:rPr>
          <w:rFonts w:cstheme="minorHAnsi"/>
          <w:noProof/>
        </w:rPr>
        <w:t>Filippidou, S., Wunderlin, T., Junier, T., Jeanneret, N., Dorador, C., Molina, V., Johnson, D.R., Junier, P., 2016. A Combination of Extreme Environmental Conditions Favr the Prevalence of Endospore-Forming Firmicutes. Frontiers in Microbiology.</w:t>
      </w:r>
    </w:p>
    <w:p w14:paraId="499C4470" w14:textId="77777777" w:rsidR="008C54F7" w:rsidRPr="001011C9" w:rsidRDefault="008C54F7" w:rsidP="001011C9">
      <w:pPr>
        <w:widowControl w:val="0"/>
        <w:autoSpaceDE w:val="0"/>
        <w:autoSpaceDN w:val="0"/>
        <w:adjustRightInd w:val="0"/>
        <w:spacing w:after="0" w:line="240" w:lineRule="auto"/>
        <w:ind w:left="480" w:hanging="480"/>
        <w:rPr>
          <w:rFonts w:cstheme="minorHAnsi"/>
          <w:noProof/>
          <w:lang w:val="nl-NL"/>
        </w:rPr>
      </w:pPr>
      <w:r w:rsidRPr="001011C9">
        <w:rPr>
          <w:rFonts w:cstheme="minorHAnsi"/>
          <w:noProof/>
        </w:rPr>
        <w:t xml:space="preserve">Garcia-Vallve, S., Romeu, A., Palau, J., 2000. Horizontal gene transfer in bacterial and archaeal complete genomes. </w:t>
      </w:r>
      <w:r w:rsidRPr="001011C9">
        <w:rPr>
          <w:rFonts w:cstheme="minorHAnsi"/>
          <w:noProof/>
          <w:lang w:val="nl-NL"/>
        </w:rPr>
        <w:t>Genome Research 10, 1719–1725. https://doi.org/10.1101/gr.130000</w:t>
      </w:r>
    </w:p>
    <w:p w14:paraId="0AFA5B8D" w14:textId="77777777" w:rsidR="008C54F7" w:rsidRPr="001011C9" w:rsidRDefault="008C54F7" w:rsidP="001011C9">
      <w:pPr>
        <w:widowControl w:val="0"/>
        <w:autoSpaceDE w:val="0"/>
        <w:autoSpaceDN w:val="0"/>
        <w:adjustRightInd w:val="0"/>
        <w:spacing w:after="0" w:line="240" w:lineRule="auto"/>
        <w:ind w:left="480" w:hanging="480"/>
        <w:rPr>
          <w:rFonts w:cstheme="minorHAnsi"/>
          <w:noProof/>
        </w:rPr>
      </w:pPr>
      <w:r w:rsidRPr="001011C9">
        <w:rPr>
          <w:rFonts w:cstheme="minorHAnsi"/>
          <w:noProof/>
          <w:lang w:val="nl-NL"/>
        </w:rPr>
        <w:t xml:space="preserve">Jakubiec-Krzesniak, K., Rajnisz-Mateusiak, A., Guspiel, A., Ziemska, J., Solecka, J., 2018. </w:t>
      </w:r>
      <w:r w:rsidRPr="001011C9">
        <w:rPr>
          <w:rFonts w:cstheme="minorHAnsi"/>
          <w:noProof/>
        </w:rPr>
        <w:t xml:space="preserve">Secondary </w:t>
      </w:r>
      <w:r w:rsidRPr="001011C9">
        <w:rPr>
          <w:rFonts w:cstheme="minorHAnsi"/>
          <w:noProof/>
        </w:rPr>
        <w:lastRenderedPageBreak/>
        <w:t>metabolites of actinomycetes and their antibacterial, antifungal and antiviral properties. Polish Journal of Microbiology 67, 259–272. https://doi.org/10.21307/pjm-2018-048</w:t>
      </w:r>
    </w:p>
    <w:p w14:paraId="4196E20D" w14:textId="77777777" w:rsidR="008C54F7" w:rsidRPr="001011C9" w:rsidRDefault="008C54F7" w:rsidP="001011C9">
      <w:pPr>
        <w:widowControl w:val="0"/>
        <w:autoSpaceDE w:val="0"/>
        <w:autoSpaceDN w:val="0"/>
        <w:adjustRightInd w:val="0"/>
        <w:spacing w:after="0" w:line="240" w:lineRule="auto"/>
        <w:ind w:left="480" w:hanging="480"/>
        <w:rPr>
          <w:rFonts w:cstheme="minorHAnsi"/>
          <w:noProof/>
        </w:rPr>
      </w:pPr>
      <w:r w:rsidRPr="001011C9">
        <w:rPr>
          <w:rFonts w:cstheme="minorHAnsi"/>
          <w:noProof/>
        </w:rPr>
        <w:t>Lin, C.-S., Tsai, Y.-H., Chang, C.-J., Tseng, S.-F., Wu, T.-R., Lu, C.-C., Wu, T.-S., Lu, J.-J., Horng, J.-T., Martel, J., Ojcius, D.M., Lai, H.-C., Young, J.D., 2016. An iron detection system determines bacterial swarming initiation and biofilm formation. Scientific Reports 6, 36747. https://doi.org/10.1038/srep36747</w:t>
      </w:r>
    </w:p>
    <w:p w14:paraId="546ADE8B" w14:textId="77777777" w:rsidR="008C54F7" w:rsidRPr="001011C9" w:rsidRDefault="008C54F7" w:rsidP="001011C9">
      <w:pPr>
        <w:widowControl w:val="0"/>
        <w:autoSpaceDE w:val="0"/>
        <w:autoSpaceDN w:val="0"/>
        <w:adjustRightInd w:val="0"/>
        <w:spacing w:after="0" w:line="240" w:lineRule="auto"/>
        <w:ind w:left="480" w:hanging="480"/>
        <w:rPr>
          <w:rFonts w:cstheme="minorHAnsi"/>
          <w:noProof/>
        </w:rPr>
      </w:pPr>
      <w:r w:rsidRPr="001011C9">
        <w:rPr>
          <w:rFonts w:cstheme="minorHAnsi"/>
          <w:noProof/>
        </w:rPr>
        <w:t>Meijler, M.M., Arad-Yellin, R., Cabantchik, Z.I., Shanzer, A., 2002. Synthesis and Evaluation of Iron Chelators with Masked Hydrophilic Moieties. Journal of the American Chemical Society 124, 12666–12667. https://doi.org/10.1021/ja027013s</w:t>
      </w:r>
    </w:p>
    <w:p w14:paraId="22E861D3" w14:textId="77777777" w:rsidR="008C54F7" w:rsidRPr="001011C9" w:rsidRDefault="008C54F7" w:rsidP="001011C9">
      <w:pPr>
        <w:widowControl w:val="0"/>
        <w:autoSpaceDE w:val="0"/>
        <w:autoSpaceDN w:val="0"/>
        <w:adjustRightInd w:val="0"/>
        <w:spacing w:after="0" w:line="240" w:lineRule="auto"/>
        <w:ind w:left="480" w:hanging="480"/>
        <w:rPr>
          <w:rFonts w:cstheme="minorHAnsi"/>
          <w:noProof/>
        </w:rPr>
      </w:pPr>
      <w:r w:rsidRPr="001011C9">
        <w:rPr>
          <w:rFonts w:cstheme="minorHAnsi"/>
          <w:noProof/>
        </w:rPr>
        <w:t>Quesnell, K.., 2016. Tracing hydrocarbon contamination through hyperalkaline environments in the calumet region of South-eastern Chicago. Northern Illinois University.</w:t>
      </w:r>
    </w:p>
    <w:p w14:paraId="20270896" w14:textId="07BDA9C9" w:rsidR="0054384A" w:rsidRPr="001011C9" w:rsidRDefault="0054384A" w:rsidP="001011C9">
      <w:pPr>
        <w:spacing w:after="0" w:line="240" w:lineRule="auto"/>
        <w:ind w:firstLine="567"/>
        <w:rPr>
          <w:rFonts w:cstheme="minorHAnsi"/>
          <w:iCs/>
        </w:rPr>
      </w:pPr>
      <w:r w:rsidRPr="001011C9">
        <w:rPr>
          <w:rFonts w:cstheme="minorHAnsi"/>
          <w:iCs/>
        </w:rPr>
        <w:fldChar w:fldCharType="end"/>
      </w:r>
    </w:p>
    <w:sectPr w:rsidR="0054384A" w:rsidRPr="001011C9" w:rsidSect="001011C9">
      <w:headerReference w:type="default" r:id="rId30"/>
      <w:footerReference w:type="default" r:id="rId31"/>
      <w:pgSz w:w="11906" w:h="16838"/>
      <w:pgMar w:top="1304" w:right="1304" w:bottom="1304" w:left="1304" w:header="850"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F5CBE9" w14:textId="77777777" w:rsidR="00061DD9" w:rsidRDefault="00061DD9">
      <w:pPr>
        <w:spacing w:after="0" w:line="240" w:lineRule="auto"/>
      </w:pPr>
      <w:r>
        <w:separator/>
      </w:r>
    </w:p>
  </w:endnote>
  <w:endnote w:type="continuationSeparator" w:id="0">
    <w:p w14:paraId="4A093BCB" w14:textId="77777777" w:rsidR="00061DD9" w:rsidRDefault="00061D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8713008"/>
      <w:docPartObj>
        <w:docPartGallery w:val="Page Numbers (Bottom of Page)"/>
        <w:docPartUnique/>
      </w:docPartObj>
    </w:sdtPr>
    <w:sdtEndPr>
      <w:rPr>
        <w:noProof/>
      </w:rPr>
    </w:sdtEndPr>
    <w:sdtContent>
      <w:p w14:paraId="0FBE1511" w14:textId="68941E22" w:rsidR="0009684F" w:rsidRDefault="00A00992" w:rsidP="00557A88">
        <w:pPr>
          <w:pStyle w:val="Footer"/>
          <w:jc w:val="center"/>
        </w:pPr>
        <w:r>
          <w:fldChar w:fldCharType="begin"/>
        </w:r>
        <w:r>
          <w:instrText xml:space="preserve"> PAGE   \* MERGEFORMAT </w:instrText>
        </w:r>
        <w:r>
          <w:fldChar w:fldCharType="separate"/>
        </w:r>
        <w:r w:rsidR="00152039">
          <w:rPr>
            <w:noProof/>
          </w:rPr>
          <w:t>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13A40E" w14:textId="77777777" w:rsidR="00061DD9" w:rsidRDefault="00061DD9">
      <w:pPr>
        <w:spacing w:after="0" w:line="240" w:lineRule="auto"/>
      </w:pPr>
      <w:r>
        <w:separator/>
      </w:r>
    </w:p>
  </w:footnote>
  <w:footnote w:type="continuationSeparator" w:id="0">
    <w:p w14:paraId="085A8027" w14:textId="77777777" w:rsidR="00061DD9" w:rsidRDefault="00061D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DAA096" w14:textId="4EB2CC04" w:rsidR="0009684F" w:rsidRPr="0039414F" w:rsidRDefault="001011C9" w:rsidP="0039414F">
    <w:pPr>
      <w:pStyle w:val="Header"/>
      <w:rPr>
        <w:lang w:val="en-GB"/>
      </w:rPr>
    </w:pPr>
    <w:r>
      <w:rPr>
        <w:lang w:val="en-GB"/>
      </w:rPr>
      <w:t xml:space="preserve">M. </w:t>
    </w:r>
    <w:r w:rsidR="0039414F">
      <w:rPr>
        <w:lang w:val="en-GB"/>
      </w:rPr>
      <w:t>Annaduzzaman et 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961E41"/>
    <w:multiLevelType w:val="hybridMultilevel"/>
    <w:tmpl w:val="CFB6FEB8"/>
    <w:lvl w:ilvl="0" w:tplc="9BDE13BC">
      <w:start w:val="1"/>
      <w:numFmt w:val="bullet"/>
      <w:lvlText w:val=""/>
      <w:lvlJc w:val="left"/>
      <w:pPr>
        <w:ind w:left="360" w:hanging="360"/>
      </w:pPr>
      <w:rPr>
        <w:rFonts w:ascii="Symbol" w:hAnsi="Symbol" w:hint="default"/>
        <w:sz w:val="1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7857FBA"/>
    <w:multiLevelType w:val="hybridMultilevel"/>
    <w:tmpl w:val="EFD2CCD4"/>
    <w:lvl w:ilvl="0" w:tplc="35FC6724">
      <w:start w:val="1"/>
      <w:numFmt w:val="bullet"/>
      <w:lvlText w:val=""/>
      <w:lvlJc w:val="left"/>
      <w:pPr>
        <w:ind w:left="360" w:hanging="360"/>
      </w:pPr>
      <w:rPr>
        <w:rFonts w:ascii="Symbol" w:hAnsi="Symbo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183B63"/>
    <w:multiLevelType w:val="hybridMultilevel"/>
    <w:tmpl w:val="DD5A5F1C"/>
    <w:lvl w:ilvl="0" w:tplc="35FC6724">
      <w:start w:val="1"/>
      <w:numFmt w:val="bullet"/>
      <w:lvlText w:val=""/>
      <w:lvlJc w:val="left"/>
      <w:pPr>
        <w:ind w:left="360" w:hanging="360"/>
      </w:pPr>
      <w:rPr>
        <w:rFonts w:ascii="Symbol" w:hAnsi="Symbol" w:hint="default"/>
        <w:sz w:val="1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C31746B"/>
    <w:multiLevelType w:val="hybridMultilevel"/>
    <w:tmpl w:val="67C091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wNzEztTS1NDC1MDNR0lEKTi0uzszPAykwMqwFALWP87UtAAAA"/>
  </w:docVars>
  <w:rsids>
    <w:rsidRoot w:val="00171572"/>
    <w:rsid w:val="00003EAD"/>
    <w:rsid w:val="00015375"/>
    <w:rsid w:val="000525D0"/>
    <w:rsid w:val="00053269"/>
    <w:rsid w:val="00061DD9"/>
    <w:rsid w:val="00086203"/>
    <w:rsid w:val="00097FE0"/>
    <w:rsid w:val="001011C9"/>
    <w:rsid w:val="0014607A"/>
    <w:rsid w:val="00152039"/>
    <w:rsid w:val="001658C5"/>
    <w:rsid w:val="00171572"/>
    <w:rsid w:val="00192882"/>
    <w:rsid w:val="001F439C"/>
    <w:rsid w:val="002107C5"/>
    <w:rsid w:val="002702C9"/>
    <w:rsid w:val="0028438E"/>
    <w:rsid w:val="00287B27"/>
    <w:rsid w:val="00290871"/>
    <w:rsid w:val="002A0586"/>
    <w:rsid w:val="002D367D"/>
    <w:rsid w:val="002D44B8"/>
    <w:rsid w:val="002F4DFF"/>
    <w:rsid w:val="0039414F"/>
    <w:rsid w:val="003D2909"/>
    <w:rsid w:val="003F18BE"/>
    <w:rsid w:val="003F76BD"/>
    <w:rsid w:val="00465B32"/>
    <w:rsid w:val="00475885"/>
    <w:rsid w:val="005108CE"/>
    <w:rsid w:val="0054384A"/>
    <w:rsid w:val="0054690B"/>
    <w:rsid w:val="0057753A"/>
    <w:rsid w:val="005918C3"/>
    <w:rsid w:val="005E45C5"/>
    <w:rsid w:val="00613E0C"/>
    <w:rsid w:val="00630AAB"/>
    <w:rsid w:val="0063273B"/>
    <w:rsid w:val="00636976"/>
    <w:rsid w:val="00641105"/>
    <w:rsid w:val="00656678"/>
    <w:rsid w:val="006D1408"/>
    <w:rsid w:val="006E03B8"/>
    <w:rsid w:val="007715DD"/>
    <w:rsid w:val="007C16D1"/>
    <w:rsid w:val="007C2991"/>
    <w:rsid w:val="007F1578"/>
    <w:rsid w:val="00846FA9"/>
    <w:rsid w:val="008C54F7"/>
    <w:rsid w:val="00972888"/>
    <w:rsid w:val="00A00992"/>
    <w:rsid w:val="00A23669"/>
    <w:rsid w:val="00A97CEB"/>
    <w:rsid w:val="00AE23F3"/>
    <w:rsid w:val="00B05502"/>
    <w:rsid w:val="00B36714"/>
    <w:rsid w:val="00B412A9"/>
    <w:rsid w:val="00B53939"/>
    <w:rsid w:val="00B62DBF"/>
    <w:rsid w:val="00B93B23"/>
    <w:rsid w:val="00B93B64"/>
    <w:rsid w:val="00B9417B"/>
    <w:rsid w:val="00C006F4"/>
    <w:rsid w:val="00C07F75"/>
    <w:rsid w:val="00C65BA6"/>
    <w:rsid w:val="00CB49CF"/>
    <w:rsid w:val="00CC007E"/>
    <w:rsid w:val="00CD6946"/>
    <w:rsid w:val="00D279F9"/>
    <w:rsid w:val="00D27E34"/>
    <w:rsid w:val="00DA1E6D"/>
    <w:rsid w:val="00DB4FD5"/>
    <w:rsid w:val="00DB73AD"/>
    <w:rsid w:val="00DC432D"/>
    <w:rsid w:val="00E225AB"/>
    <w:rsid w:val="00E32E5B"/>
    <w:rsid w:val="00EC556E"/>
    <w:rsid w:val="00F84B5B"/>
    <w:rsid w:val="00F9302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2BC10"/>
  <w15:chartTrackingRefBased/>
  <w15:docId w15:val="{CCBED7D5-72B6-4066-8099-C886F31E3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1572"/>
    <w:pPr>
      <w:spacing w:after="200" w:line="276" w:lineRule="auto"/>
    </w:pPr>
    <w:rPr>
      <w:lang w:val="en-US"/>
    </w:rPr>
  </w:style>
  <w:style w:type="paragraph" w:styleId="Heading1">
    <w:name w:val="heading 1"/>
    <w:basedOn w:val="Normal"/>
    <w:next w:val="Normal"/>
    <w:link w:val="Heading1Char"/>
    <w:uiPriority w:val="9"/>
    <w:qFormat/>
    <w:rsid w:val="0017157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630AAB"/>
    <w:pPr>
      <w:keepNext/>
      <w:keepLines/>
      <w:spacing w:before="40" w:after="0" w:line="259"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1Style2">
    <w:name w:val="2.1 Style2"/>
    <w:basedOn w:val="Heading2"/>
    <w:link w:val="21Style2Char"/>
    <w:autoRedefine/>
    <w:qFormat/>
    <w:rsid w:val="00630AAB"/>
    <w:pPr>
      <w:spacing w:before="0" w:line="276" w:lineRule="auto"/>
    </w:pPr>
    <w:rPr>
      <w:b/>
      <w:bCs/>
      <w:color w:val="5B9BD5" w:themeColor="accent1"/>
    </w:rPr>
  </w:style>
  <w:style w:type="character" w:customStyle="1" w:styleId="21Style2Char">
    <w:name w:val="2.1 Style2 Char"/>
    <w:basedOn w:val="Heading2Char"/>
    <w:link w:val="21Style2"/>
    <w:rsid w:val="00630AAB"/>
    <w:rPr>
      <w:rFonts w:asciiTheme="majorHAnsi" w:eastAsiaTheme="majorEastAsia" w:hAnsiTheme="majorHAnsi" w:cstheme="majorBidi"/>
      <w:b/>
      <w:bCs/>
      <w:color w:val="5B9BD5" w:themeColor="accent1"/>
      <w:sz w:val="26"/>
      <w:szCs w:val="26"/>
      <w:lang w:val="en-GB"/>
    </w:rPr>
  </w:style>
  <w:style w:type="character" w:customStyle="1" w:styleId="Heading2Char">
    <w:name w:val="Heading 2 Char"/>
    <w:basedOn w:val="DefaultParagraphFont"/>
    <w:link w:val="Heading2"/>
    <w:uiPriority w:val="9"/>
    <w:semiHidden/>
    <w:rsid w:val="00630AAB"/>
    <w:rPr>
      <w:rFonts w:asciiTheme="majorHAnsi" w:eastAsiaTheme="majorEastAsia" w:hAnsiTheme="majorHAnsi" w:cstheme="majorBidi"/>
      <w:color w:val="2E74B5" w:themeColor="accent1" w:themeShade="BF"/>
      <w:sz w:val="26"/>
      <w:szCs w:val="26"/>
      <w:lang w:val="en-GB"/>
    </w:rPr>
  </w:style>
  <w:style w:type="character" w:customStyle="1" w:styleId="Heading1Char">
    <w:name w:val="Heading 1 Char"/>
    <w:basedOn w:val="DefaultParagraphFont"/>
    <w:link w:val="Heading1"/>
    <w:uiPriority w:val="9"/>
    <w:rsid w:val="00171572"/>
    <w:rPr>
      <w:rFonts w:asciiTheme="majorHAnsi" w:eastAsiaTheme="majorEastAsia" w:hAnsiTheme="majorHAnsi" w:cstheme="majorBidi"/>
      <w:b/>
      <w:bCs/>
      <w:color w:val="2E74B5" w:themeColor="accent1" w:themeShade="BF"/>
      <w:sz w:val="28"/>
      <w:szCs w:val="28"/>
      <w:lang w:val="en-US"/>
    </w:rPr>
  </w:style>
  <w:style w:type="table" w:styleId="TableGrid">
    <w:name w:val="Table Grid"/>
    <w:basedOn w:val="TableNormal"/>
    <w:uiPriority w:val="39"/>
    <w:rsid w:val="001715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71572"/>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572"/>
    <w:rPr>
      <w:lang w:val="en-US"/>
    </w:rPr>
  </w:style>
  <w:style w:type="paragraph" w:styleId="Footer">
    <w:name w:val="footer"/>
    <w:basedOn w:val="Normal"/>
    <w:link w:val="FooterChar"/>
    <w:uiPriority w:val="99"/>
    <w:unhideWhenUsed/>
    <w:rsid w:val="00171572"/>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572"/>
    <w:rPr>
      <w:lang w:val="en-US"/>
    </w:rPr>
  </w:style>
  <w:style w:type="character" w:styleId="LineNumber">
    <w:name w:val="line number"/>
    <w:basedOn w:val="DefaultParagraphFont"/>
    <w:uiPriority w:val="99"/>
    <w:semiHidden/>
    <w:unhideWhenUsed/>
    <w:rsid w:val="00171572"/>
  </w:style>
  <w:style w:type="paragraph" w:styleId="NoSpacing">
    <w:name w:val="No Spacing"/>
    <w:uiPriority w:val="1"/>
    <w:qFormat/>
    <w:rsid w:val="00972888"/>
    <w:pPr>
      <w:spacing w:after="0" w:line="240" w:lineRule="auto"/>
    </w:pPr>
    <w:rPr>
      <w:lang w:val="en-US"/>
    </w:rPr>
  </w:style>
  <w:style w:type="character" w:styleId="CommentReference">
    <w:name w:val="annotation reference"/>
    <w:basedOn w:val="DefaultParagraphFont"/>
    <w:uiPriority w:val="99"/>
    <w:semiHidden/>
    <w:unhideWhenUsed/>
    <w:rsid w:val="00EC556E"/>
    <w:rPr>
      <w:sz w:val="16"/>
      <w:szCs w:val="16"/>
    </w:rPr>
  </w:style>
  <w:style w:type="paragraph" w:styleId="CommentText">
    <w:name w:val="annotation text"/>
    <w:basedOn w:val="Normal"/>
    <w:link w:val="CommentTextChar"/>
    <w:uiPriority w:val="99"/>
    <w:unhideWhenUsed/>
    <w:rsid w:val="00EC556E"/>
    <w:pPr>
      <w:spacing w:line="240" w:lineRule="auto"/>
    </w:pPr>
    <w:rPr>
      <w:sz w:val="20"/>
      <w:szCs w:val="20"/>
    </w:rPr>
  </w:style>
  <w:style w:type="character" w:customStyle="1" w:styleId="CommentTextChar">
    <w:name w:val="Comment Text Char"/>
    <w:basedOn w:val="DefaultParagraphFont"/>
    <w:link w:val="CommentText"/>
    <w:uiPriority w:val="99"/>
    <w:rsid w:val="00EC556E"/>
    <w:rPr>
      <w:sz w:val="20"/>
      <w:szCs w:val="20"/>
      <w:lang w:val="en-US"/>
    </w:rPr>
  </w:style>
  <w:style w:type="paragraph" w:styleId="BalloonText">
    <w:name w:val="Balloon Text"/>
    <w:basedOn w:val="Normal"/>
    <w:link w:val="BalloonTextChar"/>
    <w:uiPriority w:val="99"/>
    <w:semiHidden/>
    <w:unhideWhenUsed/>
    <w:rsid w:val="00EC55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556E"/>
    <w:rPr>
      <w:rFonts w:ascii="Segoe UI" w:hAnsi="Segoe UI" w:cs="Segoe UI"/>
      <w:sz w:val="18"/>
      <w:szCs w:val="18"/>
      <w:lang w:val="en-US"/>
    </w:rPr>
  </w:style>
  <w:style w:type="paragraph" w:styleId="ListParagraph">
    <w:name w:val="List Paragraph"/>
    <w:basedOn w:val="Normal"/>
    <w:uiPriority w:val="34"/>
    <w:qFormat/>
    <w:rsid w:val="00EC556E"/>
    <w:pPr>
      <w:ind w:left="720"/>
      <w:contextualSpacing/>
    </w:pPr>
  </w:style>
  <w:style w:type="table" w:styleId="PlainTable2">
    <w:name w:val="Plain Table 2"/>
    <w:basedOn w:val="TableNormal"/>
    <w:uiPriority w:val="42"/>
    <w:rsid w:val="00EC556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8274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png"/><Relationship Id="rId18" Type="http://schemas.openxmlformats.org/officeDocument/2006/relationships/chart" Target="charts/chart6.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50.png"/><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5.xml"/><Relationship Id="rId25" Type="http://schemas.openxmlformats.org/officeDocument/2006/relationships/chart" Target="charts/chart1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8.xml"/><Relationship Id="rId29" Type="http://schemas.openxmlformats.org/officeDocument/2006/relationships/chart" Target="charts/chart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chart" Target="charts/chart10.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9.xml"/><Relationship Id="rId28" Type="http://schemas.openxmlformats.org/officeDocument/2006/relationships/image" Target="media/image9.png"/><Relationship Id="rId10" Type="http://schemas.openxmlformats.org/officeDocument/2006/relationships/chart" Target="charts/chart2.xml"/><Relationship Id="rId19" Type="http://schemas.openxmlformats.org/officeDocument/2006/relationships/chart" Target="charts/chart7.xm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image" Target="media/image8.png"/><Relationship Id="rId30"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Users\kannaduzzaman\Dropbox\TU%20Delft\Bangladesh%20trip_June-September%202018\RUET\Patricia\DATA\TWK_20200706.xls"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C:\Users\kannaduzzaman\Dropbox\TU%20Delft\Bangladesh%20trip_June-September%202018\RUET\Patricia\DATA\TWK_20200706.xls" TargetMode="External"/></Relationships>
</file>

<file path=word/charts/_rels/chart12.xml.rels><?xml version="1.0" encoding="UTF-8" standalone="yes"?>
<Relationships xmlns="http://schemas.openxmlformats.org/package/2006/relationships"><Relationship Id="rId3" Type="http://schemas.openxmlformats.org/officeDocument/2006/relationships/chartUserShapes" Target="../drawings/drawing9.xml"/><Relationship Id="rId2" Type="http://schemas.openxmlformats.org/officeDocument/2006/relationships/oleObject" Target="file:///C:\Users\kannaduzzaman\Dropbox\Raw%20results%20Novogene\All.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embeddings/oleObject1.bin"/></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embeddings/oleObject2.bin"/></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embeddings/oleObject3.bin"/></Relationships>
</file>

<file path=word/charts/_rels/chart5.xml.rels><?xml version="1.0" encoding="UTF-8" standalone="yes"?>
<Relationships xmlns="http://schemas.openxmlformats.org/package/2006/relationships"><Relationship Id="rId3" Type="http://schemas.openxmlformats.org/officeDocument/2006/relationships/oleObject" Target="file:///C:\Users\kannaduzzaman\Dropbox\TU%20Delft\Bangladesh%20trip_June-September%202018\RUET\Patricia\DATA\Master%20Copy%20and%20Working%20file_TWK_18072019_3.xlsx" TargetMode="External"/><Relationship Id="rId2" Type="http://schemas.microsoft.com/office/2011/relationships/chartColorStyle" Target="colors2.xml"/><Relationship Id="rId1" Type="http://schemas.microsoft.com/office/2011/relationships/chartStyle" Target="style2.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kannaduzzaman\Dropbox\TU%20Delft\Bangladesh%20trip_June-September%202018\RUET\Patricia\DATA\Master%20Copy%20and%20Working%20file_TWK_18072019_3.xlsx" TargetMode="External"/><Relationship Id="rId2" Type="http://schemas.microsoft.com/office/2011/relationships/chartColorStyle" Target="colors3.xml"/><Relationship Id="rId1" Type="http://schemas.microsoft.com/office/2011/relationships/chartStyle" Target="style3.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annaduzzaman\Dropbox\TU%20Delft\Bangladesh%20trip_June-September%202018\RUET\Patricia\DATA\Master%20Copy%20and%20Working%20file_TWK_18072019_3.xlsx" TargetMode="External"/><Relationship Id="rId2" Type="http://schemas.microsoft.com/office/2011/relationships/chartColorStyle" Target="colors4.xml"/><Relationship Id="rId1" Type="http://schemas.microsoft.com/office/2011/relationships/chartStyle" Target="style4.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annaduzzaman\Dropbox\TU%20Delft\Bangladesh%20trip_June-September%202018\RUET\Patricia\DATA\Master%20Copy%20and%20Working%20file_TWK_18072019_3.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kannaduzzaman\Dropbox\TU%20Delft\Bangladesh%20trip_June-September%202018\RUET\Patricia\DATA\TWK_20200706.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60412584173584"/>
          <c:y val="5.6744935427010049E-2"/>
          <c:w val="0.73718254347203294"/>
          <c:h val="0.7330531887490972"/>
        </c:manualLayout>
      </c:layout>
      <c:scatterChart>
        <c:scatterStyle val="lineMarker"/>
        <c:varyColors val="0"/>
        <c:ser>
          <c:idx val="0"/>
          <c:order val="0"/>
          <c:tx>
            <c:v>Oxic</c:v>
          </c:tx>
          <c:spPr>
            <a:ln w="6350" cap="rnd">
              <a:noFill/>
              <a:round/>
            </a:ln>
            <a:effectLst/>
          </c:spPr>
          <c:marker>
            <c:symbol val="circle"/>
            <c:size val="4"/>
            <c:spPr>
              <a:solidFill>
                <a:schemeClr val="tx1">
                  <a:alpha val="97000"/>
                </a:schemeClr>
              </a:solidFill>
              <a:ln w="3175">
                <a:solidFill>
                  <a:schemeClr val="tx1"/>
                </a:solidFill>
              </a:ln>
              <a:effectLst/>
            </c:spPr>
          </c:marker>
          <c:errBars>
            <c:errDir val="y"/>
            <c:errBarType val="both"/>
            <c:errValType val="percentage"/>
            <c:noEndCap val="0"/>
            <c:val val="0.5"/>
            <c:spPr>
              <a:noFill/>
              <a:ln w="3175" cap="flat" cmpd="sng" algn="ctr">
                <a:solidFill>
                  <a:schemeClr val="tx1"/>
                </a:solidFill>
                <a:round/>
              </a:ln>
              <a:effectLst/>
            </c:spPr>
          </c:errBars>
          <c:xVal>
            <c:numRef>
              <c:f>'[Chart in Microsoft Word]Trace Element &amp; Phy. Parameters'!$C$5:$C$14</c:f>
              <c:numCache>
                <c:formatCode>General</c:formatCode>
                <c:ptCount val="10"/>
                <c:pt idx="0">
                  <c:v>0</c:v>
                </c:pt>
                <c:pt idx="1">
                  <c:v>0.1</c:v>
                </c:pt>
                <c:pt idx="2">
                  <c:v>1</c:v>
                </c:pt>
                <c:pt idx="3">
                  <c:v>2</c:v>
                </c:pt>
                <c:pt idx="4">
                  <c:v>3</c:v>
                </c:pt>
                <c:pt idx="5">
                  <c:v>4</c:v>
                </c:pt>
                <c:pt idx="6">
                  <c:v>5</c:v>
                </c:pt>
                <c:pt idx="7">
                  <c:v>6</c:v>
                </c:pt>
                <c:pt idx="8">
                  <c:v>7</c:v>
                </c:pt>
                <c:pt idx="9">
                  <c:v>8</c:v>
                </c:pt>
              </c:numCache>
            </c:numRef>
          </c:xVal>
          <c:yVal>
            <c:numRef>
              <c:f>'[Chart in Microsoft Word]Trace Element &amp; Phy. Parameters'!$AG$5:$AG$14</c:f>
              <c:numCache>
                <c:formatCode>0.00</c:formatCode>
                <c:ptCount val="10"/>
                <c:pt idx="0">
                  <c:v>6.94</c:v>
                </c:pt>
                <c:pt idx="1">
                  <c:v>7.4580000000000002</c:v>
                </c:pt>
                <c:pt idx="2">
                  <c:v>7.4630000000000001</c:v>
                </c:pt>
                <c:pt idx="3">
                  <c:v>7.5065</c:v>
                </c:pt>
                <c:pt idx="4">
                  <c:v>7.5285000000000002</c:v>
                </c:pt>
                <c:pt idx="5">
                  <c:v>7.4964999999999993</c:v>
                </c:pt>
                <c:pt idx="6">
                  <c:v>7.5114999999999998</c:v>
                </c:pt>
                <c:pt idx="7">
                  <c:v>7.4604999999999997</c:v>
                </c:pt>
                <c:pt idx="8">
                  <c:v>7.4820000000000002</c:v>
                </c:pt>
                <c:pt idx="9">
                  <c:v>7.4615</c:v>
                </c:pt>
              </c:numCache>
            </c:numRef>
          </c:yVal>
          <c:smooth val="0"/>
          <c:extLst>
            <c:ext xmlns:c16="http://schemas.microsoft.com/office/drawing/2014/chart" uri="{C3380CC4-5D6E-409C-BE32-E72D297353CC}">
              <c16:uniqueId val="{00000000-B7E3-4795-8C39-6BB39CF86354}"/>
            </c:ext>
          </c:extLst>
        </c:ser>
        <c:ser>
          <c:idx val="2"/>
          <c:order val="1"/>
          <c:tx>
            <c:v>Anoxic</c:v>
          </c:tx>
          <c:spPr>
            <a:ln w="6350" cap="rnd">
              <a:noFill/>
              <a:prstDash val="sysDash"/>
              <a:round/>
            </a:ln>
            <a:effectLst/>
          </c:spPr>
          <c:marker>
            <c:symbol val="circle"/>
            <c:size val="4"/>
            <c:spPr>
              <a:noFill/>
              <a:ln w="3175">
                <a:solidFill>
                  <a:schemeClr val="tx1"/>
                </a:solidFill>
              </a:ln>
              <a:effectLst/>
            </c:spPr>
          </c:marker>
          <c:errBars>
            <c:errDir val="y"/>
            <c:errBarType val="both"/>
            <c:errValType val="percentage"/>
            <c:noEndCap val="0"/>
            <c:val val="0.5"/>
            <c:spPr>
              <a:noFill/>
              <a:ln w="3175" cap="flat" cmpd="sng" algn="ctr">
                <a:solidFill>
                  <a:schemeClr val="tx1"/>
                </a:solidFill>
                <a:round/>
              </a:ln>
              <a:effectLst/>
            </c:spPr>
          </c:errBars>
          <c:xVal>
            <c:numRef>
              <c:f>'[Chart in Microsoft Word]Trace Element &amp; Phy. Parameters'!$C$5:$C$14</c:f>
              <c:numCache>
                <c:formatCode>General</c:formatCode>
                <c:ptCount val="10"/>
                <c:pt idx="0">
                  <c:v>0</c:v>
                </c:pt>
                <c:pt idx="1">
                  <c:v>0.1</c:v>
                </c:pt>
                <c:pt idx="2">
                  <c:v>1</c:v>
                </c:pt>
                <c:pt idx="3">
                  <c:v>2</c:v>
                </c:pt>
                <c:pt idx="4">
                  <c:v>3</c:v>
                </c:pt>
                <c:pt idx="5">
                  <c:v>4</c:v>
                </c:pt>
                <c:pt idx="6">
                  <c:v>5</c:v>
                </c:pt>
                <c:pt idx="7">
                  <c:v>6</c:v>
                </c:pt>
                <c:pt idx="8">
                  <c:v>7</c:v>
                </c:pt>
                <c:pt idx="9">
                  <c:v>8</c:v>
                </c:pt>
              </c:numCache>
            </c:numRef>
          </c:xVal>
          <c:yVal>
            <c:numRef>
              <c:f>'[Chart in Microsoft Word]Trace Element &amp; Phy. Parameters'!$DQ$5:$DQ$14</c:f>
              <c:numCache>
                <c:formatCode>0.00</c:formatCode>
                <c:ptCount val="10"/>
                <c:pt idx="0">
                  <c:v>6.94</c:v>
                </c:pt>
                <c:pt idx="1">
                  <c:v>6.9049999999999994</c:v>
                </c:pt>
                <c:pt idx="2">
                  <c:v>6.8979999999999997</c:v>
                </c:pt>
                <c:pt idx="3">
                  <c:v>6.9165000000000001</c:v>
                </c:pt>
                <c:pt idx="4">
                  <c:v>6.8674999999999997</c:v>
                </c:pt>
                <c:pt idx="5">
                  <c:v>6.8795000000000002</c:v>
                </c:pt>
                <c:pt idx="6">
                  <c:v>6.8810000000000002</c:v>
                </c:pt>
                <c:pt idx="7">
                  <c:v>6.8730000000000002</c:v>
                </c:pt>
                <c:pt idx="8">
                  <c:v>6.8789999999999996</c:v>
                </c:pt>
                <c:pt idx="9">
                  <c:v>6.9260000000000002</c:v>
                </c:pt>
              </c:numCache>
            </c:numRef>
          </c:yVal>
          <c:smooth val="0"/>
          <c:extLst>
            <c:ext xmlns:c16="http://schemas.microsoft.com/office/drawing/2014/chart" uri="{C3380CC4-5D6E-409C-BE32-E72D297353CC}">
              <c16:uniqueId val="{00000001-B7E3-4795-8C39-6BB39CF86354}"/>
            </c:ext>
          </c:extLst>
        </c:ser>
        <c:dLbls>
          <c:showLegendKey val="0"/>
          <c:showVal val="0"/>
          <c:showCatName val="0"/>
          <c:showSerName val="0"/>
          <c:showPercent val="0"/>
          <c:showBubbleSize val="0"/>
        </c:dLbls>
        <c:axId val="419127912"/>
        <c:axId val="419126928"/>
      </c:scatterChart>
      <c:valAx>
        <c:axId val="419127912"/>
        <c:scaling>
          <c:orientation val="minMax"/>
          <c:max val="8.5"/>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ime (hr)</a:t>
                </a:r>
              </a:p>
            </c:rich>
          </c:tx>
          <c:layout>
            <c:manualLayout>
              <c:xMode val="edge"/>
              <c:yMode val="edge"/>
              <c:x val="0.45039120675526417"/>
              <c:y val="0.9090607693177107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19126928"/>
        <c:crosses val="autoZero"/>
        <c:crossBetween val="midCat"/>
        <c:majorUnit val="1"/>
      </c:valAx>
      <c:valAx>
        <c:axId val="419126928"/>
        <c:scaling>
          <c:orientation val="minMax"/>
          <c:max val="8"/>
          <c:min val="6.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H [-]</a:t>
                </a:r>
              </a:p>
            </c:rich>
          </c:tx>
          <c:layout>
            <c:manualLayout>
              <c:xMode val="edge"/>
              <c:yMode val="edge"/>
              <c:x val="1.5847792781558414E-3"/>
              <c:y val="0.354825776414246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419127912"/>
        <c:crosses val="autoZero"/>
        <c:crossBetween val="midCat"/>
        <c:majorUnit val="0.25"/>
        <c:minorUnit val="0.25"/>
      </c:valAx>
      <c:spPr>
        <a:noFill/>
        <a:ln w="3175">
          <a:solidFill>
            <a:sysClr val="windowText" lastClr="000000"/>
          </a:solidFill>
        </a:ln>
        <a:effectLst/>
      </c:spPr>
    </c:plotArea>
    <c:legend>
      <c:legendPos val="b"/>
      <c:layout>
        <c:manualLayout>
          <c:xMode val="edge"/>
          <c:yMode val="edge"/>
          <c:x val="0.20280165640816397"/>
          <c:y val="9.5668533736041159E-2"/>
          <c:w val="0.35231593294498609"/>
          <c:h val="0.1165985666159914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3175" cap="flat" cmpd="sng" algn="ctr">
      <a:noFill/>
      <a:round/>
    </a:ln>
    <a:effectLst/>
  </c:spPr>
  <c:txPr>
    <a:bodyPr/>
    <a:lstStyle/>
    <a:p>
      <a:pPr>
        <a:defRPr sz="1000" b="0">
          <a:solidFill>
            <a:sysClr val="windowText" lastClr="000000"/>
          </a:solidFill>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3224873902890013E-2"/>
          <c:y val="0.12507231110066966"/>
          <c:w val="0.89077741798261989"/>
          <c:h val="0.59306470233088049"/>
        </c:manualLayout>
      </c:layout>
      <c:barChart>
        <c:barDir val="col"/>
        <c:grouping val="clustered"/>
        <c:varyColors val="0"/>
        <c:ser>
          <c:idx val="0"/>
          <c:order val="0"/>
          <c:tx>
            <c:strRef>
              <c:f>'PFe ratio'!$N$42</c:f>
              <c:strCache>
                <c:ptCount val="1"/>
                <c:pt idx="0">
                  <c:v>0h</c:v>
                </c:pt>
              </c:strCache>
            </c:strRef>
          </c:tx>
          <c:spPr>
            <a:solidFill>
              <a:schemeClr val="tx1"/>
            </a:solidFill>
            <a:ln w="3175">
              <a:solidFill>
                <a:schemeClr val="tx1"/>
              </a:solidFill>
            </a:ln>
            <a:effectLst/>
          </c:spPr>
          <c:invertIfNegative val="0"/>
          <c:errBars>
            <c:errBarType val="both"/>
            <c:errValType val="cust"/>
            <c:noEndCap val="0"/>
            <c:plus>
              <c:numRef>
                <c:f>'PFe ratio'!$N$54:$N$63</c:f>
                <c:numCache>
                  <c:formatCode>General</c:formatCode>
                  <c:ptCount val="10"/>
                  <c:pt idx="0">
                    <c:v>0.02</c:v>
                  </c:pt>
                  <c:pt idx="1">
                    <c:v>0.05</c:v>
                  </c:pt>
                  <c:pt idx="2">
                    <c:v>5.8000000000000003E-2</c:v>
                  </c:pt>
                  <c:pt idx="3">
                    <c:v>0.1</c:v>
                  </c:pt>
                  <c:pt idx="4">
                    <c:v>8.0000000000000446E-2</c:v>
                  </c:pt>
                  <c:pt idx="5">
                    <c:v>3.4999999999999955E-2</c:v>
                  </c:pt>
                  <c:pt idx="6">
                    <c:v>3.5000000000000031E-2</c:v>
                  </c:pt>
                  <c:pt idx="7">
                    <c:v>0.14499999999999999</c:v>
                  </c:pt>
                  <c:pt idx="8">
                    <c:v>0.08</c:v>
                  </c:pt>
                  <c:pt idx="9">
                    <c:v>0.105</c:v>
                  </c:pt>
                </c:numCache>
              </c:numRef>
            </c:plus>
            <c:minus>
              <c:numRef>
                <c:f>'PFe ratio'!$N$54:$N$63</c:f>
                <c:numCache>
                  <c:formatCode>General</c:formatCode>
                  <c:ptCount val="10"/>
                  <c:pt idx="0">
                    <c:v>0.02</c:v>
                  </c:pt>
                  <c:pt idx="1">
                    <c:v>0.05</c:v>
                  </c:pt>
                  <c:pt idx="2">
                    <c:v>5.8000000000000003E-2</c:v>
                  </c:pt>
                  <c:pt idx="3">
                    <c:v>0.1</c:v>
                  </c:pt>
                  <c:pt idx="4">
                    <c:v>8.0000000000000446E-2</c:v>
                  </c:pt>
                  <c:pt idx="5">
                    <c:v>3.4999999999999955E-2</c:v>
                  </c:pt>
                  <c:pt idx="6">
                    <c:v>3.5000000000000031E-2</c:v>
                  </c:pt>
                  <c:pt idx="7">
                    <c:v>0.14499999999999999</c:v>
                  </c:pt>
                  <c:pt idx="8">
                    <c:v>0.08</c:v>
                  </c:pt>
                  <c:pt idx="9">
                    <c:v>0.105</c:v>
                  </c:pt>
                </c:numCache>
              </c:numRef>
            </c:minus>
            <c:spPr>
              <a:noFill/>
              <a:ln w="3175" cap="flat" cmpd="sng" algn="ctr">
                <a:solidFill>
                  <a:schemeClr val="tx1"/>
                </a:solidFill>
                <a:round/>
              </a:ln>
              <a:effectLst/>
            </c:spPr>
          </c:errBars>
          <c:cat>
            <c:multiLvlStrRef>
              <c:f>'PFe ratio'!$D$67:$E$76</c:f>
              <c:multiLvlStrCache>
                <c:ptCount val="10"/>
                <c:lvl>
                  <c:pt idx="0">
                    <c:v>1</c:v>
                  </c:pt>
                  <c:pt idx="1">
                    <c:v>5</c:v>
                  </c:pt>
                  <c:pt idx="2">
                    <c:v>10</c:v>
                  </c:pt>
                  <c:pt idx="3">
                    <c:v>20</c:v>
                  </c:pt>
                  <c:pt idx="4">
                    <c:v>30</c:v>
                  </c:pt>
                  <c:pt idx="5">
                    <c:v>1</c:v>
                  </c:pt>
                  <c:pt idx="6">
                    <c:v>5</c:v>
                  </c:pt>
                  <c:pt idx="7">
                    <c:v>10</c:v>
                  </c:pt>
                  <c:pt idx="8">
                    <c:v>20</c:v>
                  </c:pt>
                  <c:pt idx="9">
                    <c:v>30</c:v>
                  </c:pt>
                </c:lvl>
                <c:lvl>
                  <c:pt idx="0">
                    <c:v>Oxic</c:v>
                  </c:pt>
                  <c:pt idx="5">
                    <c:v>Anoxic</c:v>
                  </c:pt>
                </c:lvl>
              </c:multiLvlStrCache>
            </c:multiLvlStrRef>
          </c:cat>
          <c:val>
            <c:numRef>
              <c:f>'PFe ratio'!$N$67:$N$76</c:f>
              <c:numCache>
                <c:formatCode>0.00</c:formatCode>
                <c:ptCount val="10"/>
                <c:pt idx="0">
                  <c:v>0.27250000000000002</c:v>
                </c:pt>
                <c:pt idx="1">
                  <c:v>0.32700000000000001</c:v>
                </c:pt>
                <c:pt idx="2">
                  <c:v>0.57988000000000006</c:v>
                </c:pt>
                <c:pt idx="3">
                  <c:v>0.85020000000000007</c:v>
                </c:pt>
                <c:pt idx="4">
                  <c:v>0.77390000000000003</c:v>
                </c:pt>
                <c:pt idx="5">
                  <c:v>0.21255000000000002</c:v>
                </c:pt>
                <c:pt idx="6">
                  <c:v>0.27250000000000002</c:v>
                </c:pt>
                <c:pt idx="7">
                  <c:v>0.82295000000000007</c:v>
                </c:pt>
                <c:pt idx="8">
                  <c:v>0.87200000000000011</c:v>
                </c:pt>
                <c:pt idx="9">
                  <c:v>0.86655000000000015</c:v>
                </c:pt>
              </c:numCache>
            </c:numRef>
          </c:val>
          <c:extLst>
            <c:ext xmlns:c16="http://schemas.microsoft.com/office/drawing/2014/chart" uri="{C3380CC4-5D6E-409C-BE32-E72D297353CC}">
              <c16:uniqueId val="{00000000-D034-4799-84F3-198A4B7C2856}"/>
            </c:ext>
          </c:extLst>
        </c:ser>
        <c:ser>
          <c:idx val="1"/>
          <c:order val="1"/>
          <c:tx>
            <c:strRef>
              <c:f>'PFe ratio'!$O$42</c:f>
              <c:strCache>
                <c:ptCount val="1"/>
                <c:pt idx="0">
                  <c:v>4h</c:v>
                </c:pt>
              </c:strCache>
            </c:strRef>
          </c:tx>
          <c:spPr>
            <a:solidFill>
              <a:schemeClr val="bg1">
                <a:lumMod val="65000"/>
              </a:schemeClr>
            </a:solidFill>
            <a:ln w="3175">
              <a:solidFill>
                <a:schemeClr val="tx1"/>
              </a:solidFill>
            </a:ln>
            <a:effectLst/>
          </c:spPr>
          <c:invertIfNegative val="0"/>
          <c:errBars>
            <c:errBarType val="both"/>
            <c:errValType val="cust"/>
            <c:noEndCap val="0"/>
            <c:plus>
              <c:numRef>
                <c:f>'PFe ratio'!$O$54:$O$63</c:f>
                <c:numCache>
                  <c:formatCode>General</c:formatCode>
                  <c:ptCount val="10"/>
                  <c:pt idx="0">
                    <c:v>4.4999999999999998E-2</c:v>
                  </c:pt>
                  <c:pt idx="1">
                    <c:v>4.5000000000000005E-2</c:v>
                  </c:pt>
                  <c:pt idx="2">
                    <c:v>1.5000000000000013E-2</c:v>
                  </c:pt>
                  <c:pt idx="3">
                    <c:v>9.5000000000000001E-2</c:v>
                  </c:pt>
                  <c:pt idx="4">
                    <c:v>5.999999999999947E-2</c:v>
                  </c:pt>
                  <c:pt idx="5">
                    <c:v>0.10499999999999997</c:v>
                  </c:pt>
                  <c:pt idx="6">
                    <c:v>0.14999999999999988</c:v>
                  </c:pt>
                  <c:pt idx="7">
                    <c:v>0.02</c:v>
                  </c:pt>
                  <c:pt idx="8">
                    <c:v>9.9999999999999908E-2</c:v>
                  </c:pt>
                  <c:pt idx="9">
                    <c:v>0.09</c:v>
                  </c:pt>
                </c:numCache>
              </c:numRef>
            </c:plus>
            <c:minus>
              <c:numRef>
                <c:f>'PFe ratio'!$O$54:$O$63</c:f>
                <c:numCache>
                  <c:formatCode>General</c:formatCode>
                  <c:ptCount val="10"/>
                  <c:pt idx="0">
                    <c:v>4.4999999999999998E-2</c:v>
                  </c:pt>
                  <c:pt idx="1">
                    <c:v>4.5000000000000005E-2</c:v>
                  </c:pt>
                  <c:pt idx="2">
                    <c:v>1.5000000000000013E-2</c:v>
                  </c:pt>
                  <c:pt idx="3">
                    <c:v>9.5000000000000001E-2</c:v>
                  </c:pt>
                  <c:pt idx="4">
                    <c:v>5.999999999999947E-2</c:v>
                  </c:pt>
                  <c:pt idx="5">
                    <c:v>0.10499999999999997</c:v>
                  </c:pt>
                  <c:pt idx="6">
                    <c:v>0.14999999999999988</c:v>
                  </c:pt>
                  <c:pt idx="7">
                    <c:v>0.02</c:v>
                  </c:pt>
                  <c:pt idx="8">
                    <c:v>9.9999999999999908E-2</c:v>
                  </c:pt>
                  <c:pt idx="9">
                    <c:v>0.09</c:v>
                  </c:pt>
                </c:numCache>
              </c:numRef>
            </c:minus>
            <c:spPr>
              <a:noFill/>
              <a:ln w="3175" cap="flat" cmpd="sng" algn="ctr">
                <a:solidFill>
                  <a:schemeClr val="tx1"/>
                </a:solidFill>
                <a:round/>
              </a:ln>
              <a:effectLst/>
            </c:spPr>
          </c:errBars>
          <c:cat>
            <c:multiLvlStrRef>
              <c:f>'PFe ratio'!$D$67:$E$76</c:f>
              <c:multiLvlStrCache>
                <c:ptCount val="10"/>
                <c:lvl>
                  <c:pt idx="0">
                    <c:v>1</c:v>
                  </c:pt>
                  <c:pt idx="1">
                    <c:v>5</c:v>
                  </c:pt>
                  <c:pt idx="2">
                    <c:v>10</c:v>
                  </c:pt>
                  <c:pt idx="3">
                    <c:v>20</c:v>
                  </c:pt>
                  <c:pt idx="4">
                    <c:v>30</c:v>
                  </c:pt>
                  <c:pt idx="5">
                    <c:v>1</c:v>
                  </c:pt>
                  <c:pt idx="6">
                    <c:v>5</c:v>
                  </c:pt>
                  <c:pt idx="7">
                    <c:v>10</c:v>
                  </c:pt>
                  <c:pt idx="8">
                    <c:v>20</c:v>
                  </c:pt>
                  <c:pt idx="9">
                    <c:v>30</c:v>
                  </c:pt>
                </c:lvl>
                <c:lvl>
                  <c:pt idx="0">
                    <c:v>Oxic</c:v>
                  </c:pt>
                  <c:pt idx="5">
                    <c:v>Anoxic</c:v>
                  </c:pt>
                </c:lvl>
              </c:multiLvlStrCache>
            </c:multiLvlStrRef>
          </c:cat>
          <c:val>
            <c:numRef>
              <c:f>'PFe ratio'!$O$67:$O$76</c:f>
              <c:numCache>
                <c:formatCode>0.00</c:formatCode>
                <c:ptCount val="10"/>
                <c:pt idx="0">
                  <c:v>0.27795000000000003</c:v>
                </c:pt>
                <c:pt idx="1">
                  <c:v>0.35425000000000006</c:v>
                </c:pt>
                <c:pt idx="2">
                  <c:v>0.67035</c:v>
                </c:pt>
                <c:pt idx="3">
                  <c:v>0.87745000000000006</c:v>
                </c:pt>
                <c:pt idx="4">
                  <c:v>0.83930000000000005</c:v>
                </c:pt>
                <c:pt idx="5">
                  <c:v>0.21255000000000002</c:v>
                </c:pt>
                <c:pt idx="6">
                  <c:v>0.27250000000000002</c:v>
                </c:pt>
                <c:pt idx="7">
                  <c:v>0.89380000000000004</c:v>
                </c:pt>
                <c:pt idx="8">
                  <c:v>0.86110000000000009</c:v>
                </c:pt>
                <c:pt idx="9">
                  <c:v>0.92649999999999999</c:v>
                </c:pt>
              </c:numCache>
            </c:numRef>
          </c:val>
          <c:extLst>
            <c:ext xmlns:c16="http://schemas.microsoft.com/office/drawing/2014/chart" uri="{C3380CC4-5D6E-409C-BE32-E72D297353CC}">
              <c16:uniqueId val="{00000001-D034-4799-84F3-198A4B7C2856}"/>
            </c:ext>
          </c:extLst>
        </c:ser>
        <c:ser>
          <c:idx val="2"/>
          <c:order val="2"/>
          <c:tx>
            <c:strRef>
              <c:f>'PFe ratio'!$P$42</c:f>
              <c:strCache>
                <c:ptCount val="1"/>
                <c:pt idx="0">
                  <c:v>8h</c:v>
                </c:pt>
              </c:strCache>
            </c:strRef>
          </c:tx>
          <c:spPr>
            <a:solidFill>
              <a:schemeClr val="bg1">
                <a:lumMod val="95000"/>
              </a:schemeClr>
            </a:solidFill>
            <a:ln w="3175">
              <a:solidFill>
                <a:schemeClr val="tx1"/>
              </a:solidFill>
            </a:ln>
            <a:effectLst/>
          </c:spPr>
          <c:invertIfNegative val="0"/>
          <c:errBars>
            <c:errBarType val="both"/>
            <c:errValType val="cust"/>
            <c:noEndCap val="0"/>
            <c:plus>
              <c:numRef>
                <c:f>'PFe ratio'!$P$54:$P$63</c:f>
                <c:numCache>
                  <c:formatCode>General</c:formatCode>
                  <c:ptCount val="10"/>
                  <c:pt idx="0">
                    <c:v>3.3000000000000002E-2</c:v>
                  </c:pt>
                  <c:pt idx="1">
                    <c:v>9.999999999999977E-2</c:v>
                  </c:pt>
                  <c:pt idx="2">
                    <c:v>2.5000000000000001E-2</c:v>
                  </c:pt>
                  <c:pt idx="3">
                    <c:v>5.0000000000000044E-3</c:v>
                  </c:pt>
                  <c:pt idx="4">
                    <c:v>0.04</c:v>
                  </c:pt>
                  <c:pt idx="5">
                    <c:v>9.5000000000000001E-2</c:v>
                  </c:pt>
                  <c:pt idx="6">
                    <c:v>0.1</c:v>
                  </c:pt>
                  <c:pt idx="7">
                    <c:v>0</c:v>
                  </c:pt>
                  <c:pt idx="8">
                    <c:v>0</c:v>
                  </c:pt>
                  <c:pt idx="9">
                    <c:v>1.0000000000000009E-2</c:v>
                  </c:pt>
                </c:numCache>
              </c:numRef>
            </c:plus>
            <c:minus>
              <c:numRef>
                <c:f>'PFe ratio'!$P$54:$P$63</c:f>
                <c:numCache>
                  <c:formatCode>General</c:formatCode>
                  <c:ptCount val="10"/>
                  <c:pt idx="0">
                    <c:v>3.3000000000000002E-2</c:v>
                  </c:pt>
                  <c:pt idx="1">
                    <c:v>9.999999999999977E-2</c:v>
                  </c:pt>
                  <c:pt idx="2">
                    <c:v>2.5000000000000001E-2</c:v>
                  </c:pt>
                  <c:pt idx="3">
                    <c:v>5.0000000000000044E-3</c:v>
                  </c:pt>
                  <c:pt idx="4">
                    <c:v>0.04</c:v>
                  </c:pt>
                  <c:pt idx="5">
                    <c:v>9.5000000000000001E-2</c:v>
                  </c:pt>
                  <c:pt idx="6">
                    <c:v>0.1</c:v>
                  </c:pt>
                  <c:pt idx="7">
                    <c:v>0</c:v>
                  </c:pt>
                  <c:pt idx="8">
                    <c:v>0</c:v>
                  </c:pt>
                  <c:pt idx="9">
                    <c:v>1.0000000000000009E-2</c:v>
                  </c:pt>
                </c:numCache>
              </c:numRef>
            </c:minus>
            <c:spPr>
              <a:noFill/>
              <a:ln w="3175" cap="flat" cmpd="sng" algn="ctr">
                <a:solidFill>
                  <a:schemeClr val="tx1"/>
                </a:solidFill>
                <a:round/>
              </a:ln>
              <a:effectLst/>
            </c:spPr>
          </c:errBars>
          <c:cat>
            <c:multiLvlStrRef>
              <c:f>'PFe ratio'!$D$67:$E$76</c:f>
              <c:multiLvlStrCache>
                <c:ptCount val="10"/>
                <c:lvl>
                  <c:pt idx="0">
                    <c:v>1</c:v>
                  </c:pt>
                  <c:pt idx="1">
                    <c:v>5</c:v>
                  </c:pt>
                  <c:pt idx="2">
                    <c:v>10</c:v>
                  </c:pt>
                  <c:pt idx="3">
                    <c:v>20</c:v>
                  </c:pt>
                  <c:pt idx="4">
                    <c:v>30</c:v>
                  </c:pt>
                  <c:pt idx="5">
                    <c:v>1</c:v>
                  </c:pt>
                  <c:pt idx="6">
                    <c:v>5</c:v>
                  </c:pt>
                  <c:pt idx="7">
                    <c:v>10</c:v>
                  </c:pt>
                  <c:pt idx="8">
                    <c:v>20</c:v>
                  </c:pt>
                  <c:pt idx="9">
                    <c:v>30</c:v>
                  </c:pt>
                </c:lvl>
                <c:lvl>
                  <c:pt idx="0">
                    <c:v>Oxic</c:v>
                  </c:pt>
                  <c:pt idx="5">
                    <c:v>Anoxic</c:v>
                  </c:pt>
                </c:lvl>
              </c:multiLvlStrCache>
            </c:multiLvlStrRef>
          </c:cat>
          <c:val>
            <c:numRef>
              <c:f>'PFe ratio'!$P$67:$P$76</c:f>
              <c:numCache>
                <c:formatCode>0.00</c:formatCode>
                <c:ptCount val="10"/>
                <c:pt idx="0">
                  <c:v>0.25833</c:v>
                </c:pt>
                <c:pt idx="1">
                  <c:v>0.37931999999999999</c:v>
                </c:pt>
                <c:pt idx="2">
                  <c:v>0.71395000000000008</c:v>
                </c:pt>
                <c:pt idx="3">
                  <c:v>0.91015000000000001</c:v>
                </c:pt>
                <c:pt idx="4">
                  <c:v>0.93740000000000001</c:v>
                </c:pt>
                <c:pt idx="5">
                  <c:v>0.24525000000000002</c:v>
                </c:pt>
                <c:pt idx="6">
                  <c:v>0.31609999999999999</c:v>
                </c:pt>
                <c:pt idx="7">
                  <c:v>0.88290000000000013</c:v>
                </c:pt>
                <c:pt idx="8">
                  <c:v>0.81750000000000012</c:v>
                </c:pt>
                <c:pt idx="9">
                  <c:v>0.95920000000000005</c:v>
                </c:pt>
              </c:numCache>
            </c:numRef>
          </c:val>
          <c:extLst>
            <c:ext xmlns:c16="http://schemas.microsoft.com/office/drawing/2014/chart" uri="{C3380CC4-5D6E-409C-BE32-E72D297353CC}">
              <c16:uniqueId val="{00000002-D034-4799-84F3-198A4B7C2856}"/>
            </c:ext>
          </c:extLst>
        </c:ser>
        <c:dLbls>
          <c:showLegendKey val="0"/>
          <c:showVal val="0"/>
          <c:showCatName val="0"/>
          <c:showSerName val="0"/>
          <c:showPercent val="0"/>
          <c:showBubbleSize val="0"/>
        </c:dLbls>
        <c:gapWidth val="219"/>
        <c:overlap val="-27"/>
        <c:axId val="290284672"/>
        <c:axId val="290286592"/>
      </c:barChart>
      <c:catAx>
        <c:axId val="290284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Time (days)</a:t>
                </a:r>
              </a:p>
            </c:rich>
          </c:tx>
          <c:layout>
            <c:manualLayout>
              <c:xMode val="edge"/>
              <c:yMode val="edge"/>
              <c:x val="0.48332549114932849"/>
              <c:y val="0.89064786998477485"/>
            </c:manualLayout>
          </c:layout>
          <c:overlay val="0"/>
          <c:spPr>
            <a:noFill/>
            <a:ln>
              <a:noFill/>
            </a:ln>
            <a:effectLst/>
          </c:spPr>
        </c:title>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0286592"/>
        <c:crosses val="autoZero"/>
        <c:auto val="1"/>
        <c:lblAlgn val="ctr"/>
        <c:lblOffset val="10"/>
        <c:noMultiLvlLbl val="0"/>
      </c:catAx>
      <c:valAx>
        <c:axId val="290286592"/>
        <c:scaling>
          <c:orientation val="minMax"/>
          <c:max val="1.5"/>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NO</a:t>
                </a:r>
                <a:r>
                  <a:rPr lang="en-US" baseline="-25000">
                    <a:solidFill>
                      <a:schemeClr val="tx1"/>
                    </a:solidFill>
                  </a:rPr>
                  <a:t>3</a:t>
                </a:r>
                <a:r>
                  <a:rPr lang="en-US" baseline="30000">
                    <a:solidFill>
                      <a:schemeClr val="tx1"/>
                    </a:solidFill>
                  </a:rPr>
                  <a:t>-</a:t>
                </a:r>
                <a:r>
                  <a:rPr lang="en-US">
                    <a:solidFill>
                      <a:schemeClr val="tx1"/>
                    </a:solidFill>
                  </a:rPr>
                  <a:t> (mg/L)</a:t>
                </a:r>
              </a:p>
            </c:rich>
          </c:tx>
          <c:layout>
            <c:manualLayout>
              <c:xMode val="edge"/>
              <c:yMode val="edge"/>
              <c:x val="5.8173957582755296E-3"/>
              <c:y val="0.19789729882917778"/>
            </c:manualLayout>
          </c:layout>
          <c:overlay val="0"/>
          <c:spPr>
            <a:noFill/>
            <a:ln>
              <a:noFill/>
            </a:ln>
            <a:effectLst/>
          </c:spPr>
        </c:title>
        <c:numFmt formatCode="0.0" sourceLinked="0"/>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0284672"/>
        <c:crosses val="autoZero"/>
        <c:crossBetween val="between"/>
        <c:majorUnit val="0.5"/>
      </c:valAx>
      <c:spPr>
        <a:noFill/>
        <a:ln w="3175">
          <a:solidFill>
            <a:schemeClr val="tx1"/>
          </a:solidFill>
        </a:ln>
        <a:effectLst/>
      </c:spPr>
    </c:plotArea>
    <c:legend>
      <c:legendPos val="b"/>
      <c:layout>
        <c:manualLayout>
          <c:xMode val="edge"/>
          <c:yMode val="edge"/>
          <c:x val="0.11085787614292177"/>
          <c:y val="0.1393339547667225"/>
          <c:w val="0.13568187934611811"/>
          <c:h val="9.54095099439316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3175" cap="flat" cmpd="sng" algn="ctr">
      <a:noFill/>
      <a:round/>
    </a:ln>
    <a:effectLst/>
  </c:spPr>
  <c:txPr>
    <a:bodyPr/>
    <a:lstStyle/>
    <a:p>
      <a:pPr>
        <a:defRPr>
          <a:solidFill>
            <a:schemeClr val="tx1"/>
          </a:solidFill>
        </a:defRPr>
      </a:pPr>
      <a:endParaRPr lang="en-US"/>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3224873902890013E-2"/>
          <c:y val="0.10582303294860038"/>
          <c:w val="0.89077741798261989"/>
          <c:h val="0.58369570983607799"/>
        </c:manualLayout>
      </c:layout>
      <c:barChart>
        <c:barDir val="col"/>
        <c:grouping val="clustered"/>
        <c:varyColors val="0"/>
        <c:ser>
          <c:idx val="0"/>
          <c:order val="0"/>
          <c:tx>
            <c:strRef>
              <c:f>'PFe ratio'!$F$42</c:f>
              <c:strCache>
                <c:ptCount val="1"/>
                <c:pt idx="0">
                  <c:v>0h</c:v>
                </c:pt>
              </c:strCache>
            </c:strRef>
          </c:tx>
          <c:spPr>
            <a:solidFill>
              <a:schemeClr val="tx1"/>
            </a:solidFill>
            <a:ln w="3175">
              <a:solidFill>
                <a:schemeClr val="tx1"/>
              </a:solidFill>
            </a:ln>
            <a:effectLst/>
          </c:spPr>
          <c:invertIfNegative val="0"/>
          <c:errBars>
            <c:errBarType val="both"/>
            <c:errValType val="cust"/>
            <c:noEndCap val="0"/>
            <c:plus>
              <c:numRef>
                <c:f>'PFe ratio'!$F$54:$F$63</c:f>
                <c:numCache>
                  <c:formatCode>General</c:formatCode>
                  <c:ptCount val="10"/>
                  <c:pt idx="0">
                    <c:v>3.5000000000000454E-2</c:v>
                  </c:pt>
                  <c:pt idx="1">
                    <c:v>3.9999999999999876E-2</c:v>
                  </c:pt>
                  <c:pt idx="2">
                    <c:v>0.09</c:v>
                  </c:pt>
                  <c:pt idx="3">
                    <c:v>2.5000000000000001E-2</c:v>
                  </c:pt>
                  <c:pt idx="4">
                    <c:v>9.0000000000000024E-2</c:v>
                  </c:pt>
                  <c:pt idx="5">
                    <c:v>0</c:v>
                  </c:pt>
                  <c:pt idx="6">
                    <c:v>0</c:v>
                  </c:pt>
                  <c:pt idx="7">
                    <c:v>5.0000000000000044E-2</c:v>
                  </c:pt>
                  <c:pt idx="8">
                    <c:v>4.9999999999999822E-2</c:v>
                  </c:pt>
                  <c:pt idx="9">
                    <c:v>9.9999999999999978E-2</c:v>
                  </c:pt>
                </c:numCache>
              </c:numRef>
            </c:plus>
            <c:minus>
              <c:numRef>
                <c:f>'PFe ratio'!$F$54:$F$63</c:f>
                <c:numCache>
                  <c:formatCode>General</c:formatCode>
                  <c:ptCount val="10"/>
                  <c:pt idx="0">
                    <c:v>3.5000000000000454E-2</c:v>
                  </c:pt>
                  <c:pt idx="1">
                    <c:v>3.9999999999999876E-2</c:v>
                  </c:pt>
                  <c:pt idx="2">
                    <c:v>0.09</c:v>
                  </c:pt>
                  <c:pt idx="3">
                    <c:v>2.5000000000000001E-2</c:v>
                  </c:pt>
                  <c:pt idx="4">
                    <c:v>9.0000000000000024E-2</c:v>
                  </c:pt>
                  <c:pt idx="5">
                    <c:v>0</c:v>
                  </c:pt>
                  <c:pt idx="6">
                    <c:v>0</c:v>
                  </c:pt>
                  <c:pt idx="7">
                    <c:v>5.0000000000000044E-2</c:v>
                  </c:pt>
                  <c:pt idx="8">
                    <c:v>4.9999999999999822E-2</c:v>
                  </c:pt>
                  <c:pt idx="9">
                    <c:v>9.9999999999999978E-2</c:v>
                  </c:pt>
                </c:numCache>
              </c:numRef>
            </c:minus>
            <c:spPr>
              <a:noFill/>
              <a:ln w="3175" cap="flat" cmpd="sng" algn="ctr">
                <a:solidFill>
                  <a:schemeClr val="tx1"/>
                </a:solidFill>
                <a:round/>
              </a:ln>
              <a:effectLst/>
            </c:spPr>
          </c:errBars>
          <c:cat>
            <c:multiLvlStrRef>
              <c:f>'PFe ratio'!$D$67:$E$76</c:f>
              <c:multiLvlStrCache>
                <c:ptCount val="10"/>
                <c:lvl>
                  <c:pt idx="0">
                    <c:v>1</c:v>
                  </c:pt>
                  <c:pt idx="1">
                    <c:v>5</c:v>
                  </c:pt>
                  <c:pt idx="2">
                    <c:v>10</c:v>
                  </c:pt>
                  <c:pt idx="3">
                    <c:v>20</c:v>
                  </c:pt>
                  <c:pt idx="4">
                    <c:v>30</c:v>
                  </c:pt>
                  <c:pt idx="5">
                    <c:v>1</c:v>
                  </c:pt>
                  <c:pt idx="6">
                    <c:v>5</c:v>
                  </c:pt>
                  <c:pt idx="7">
                    <c:v>10</c:v>
                  </c:pt>
                  <c:pt idx="8">
                    <c:v>20</c:v>
                  </c:pt>
                  <c:pt idx="9">
                    <c:v>30</c:v>
                  </c:pt>
                </c:lvl>
                <c:lvl>
                  <c:pt idx="0">
                    <c:v>Oxic</c:v>
                  </c:pt>
                  <c:pt idx="5">
                    <c:v>Anoxic</c:v>
                  </c:pt>
                </c:lvl>
              </c:multiLvlStrCache>
            </c:multiLvlStrRef>
          </c:cat>
          <c:val>
            <c:numRef>
              <c:f>'PFe ratio'!$F$67:$F$76</c:f>
              <c:numCache>
                <c:formatCode>0.00</c:formatCode>
                <c:ptCount val="10"/>
                <c:pt idx="0">
                  <c:v>0.59375</c:v>
                </c:pt>
                <c:pt idx="1">
                  <c:v>0.64600000000000002</c:v>
                </c:pt>
                <c:pt idx="2">
                  <c:v>0.60799999999999998</c:v>
                </c:pt>
                <c:pt idx="3">
                  <c:v>0.71249999999999991</c:v>
                </c:pt>
                <c:pt idx="4">
                  <c:v>0.57950000000000002</c:v>
                </c:pt>
                <c:pt idx="5">
                  <c:v>1.9949999999999999</c:v>
                </c:pt>
                <c:pt idx="6">
                  <c:v>1.9189999999999998</c:v>
                </c:pt>
                <c:pt idx="7">
                  <c:v>1.9474999999999998</c:v>
                </c:pt>
                <c:pt idx="8">
                  <c:v>1.9094999999999998</c:v>
                </c:pt>
                <c:pt idx="9">
                  <c:v>1.8524999999999998</c:v>
                </c:pt>
              </c:numCache>
            </c:numRef>
          </c:val>
          <c:extLst>
            <c:ext xmlns:c16="http://schemas.microsoft.com/office/drawing/2014/chart" uri="{C3380CC4-5D6E-409C-BE32-E72D297353CC}">
              <c16:uniqueId val="{00000000-DFAA-46E6-B3C0-9293F634CC1A}"/>
            </c:ext>
          </c:extLst>
        </c:ser>
        <c:ser>
          <c:idx val="1"/>
          <c:order val="1"/>
          <c:tx>
            <c:strRef>
              <c:f>'PFe ratio'!$G$42</c:f>
              <c:strCache>
                <c:ptCount val="1"/>
                <c:pt idx="0">
                  <c:v>4h</c:v>
                </c:pt>
              </c:strCache>
            </c:strRef>
          </c:tx>
          <c:spPr>
            <a:solidFill>
              <a:schemeClr val="bg1">
                <a:lumMod val="65000"/>
              </a:schemeClr>
            </a:solidFill>
            <a:ln w="3175">
              <a:solidFill>
                <a:schemeClr val="tx1"/>
              </a:solidFill>
            </a:ln>
            <a:effectLst/>
          </c:spPr>
          <c:invertIfNegative val="0"/>
          <c:errBars>
            <c:errBarType val="both"/>
            <c:errValType val="cust"/>
            <c:noEndCap val="0"/>
            <c:plus>
              <c:numRef>
                <c:f>'PFe ratio'!$G$54:$G$63</c:f>
                <c:numCache>
                  <c:formatCode>General</c:formatCode>
                  <c:ptCount val="10"/>
                  <c:pt idx="0">
                    <c:v>1.0000000000000009E-2</c:v>
                  </c:pt>
                  <c:pt idx="1">
                    <c:v>2.5000000000000001E-2</c:v>
                  </c:pt>
                  <c:pt idx="2">
                    <c:v>9.9999999999999978E-2</c:v>
                  </c:pt>
                  <c:pt idx="3">
                    <c:v>2.5000000000000001E-2</c:v>
                  </c:pt>
                  <c:pt idx="4">
                    <c:v>2.5000000000000022E-2</c:v>
                  </c:pt>
                  <c:pt idx="5">
                    <c:v>4.9999999999999933E-2</c:v>
                  </c:pt>
                  <c:pt idx="6">
                    <c:v>3.5000000000001003E-2</c:v>
                  </c:pt>
                  <c:pt idx="7">
                    <c:v>0</c:v>
                  </c:pt>
                  <c:pt idx="8">
                    <c:v>0.10000000000000003</c:v>
                  </c:pt>
                  <c:pt idx="9">
                    <c:v>0.05</c:v>
                  </c:pt>
                </c:numCache>
              </c:numRef>
            </c:plus>
            <c:minus>
              <c:numRef>
                <c:f>'PFe ratio'!$G$54:$G$63</c:f>
                <c:numCache>
                  <c:formatCode>General</c:formatCode>
                  <c:ptCount val="10"/>
                  <c:pt idx="0">
                    <c:v>1.0000000000000009E-2</c:v>
                  </c:pt>
                  <c:pt idx="1">
                    <c:v>2.5000000000000001E-2</c:v>
                  </c:pt>
                  <c:pt idx="2">
                    <c:v>9.9999999999999978E-2</c:v>
                  </c:pt>
                  <c:pt idx="3">
                    <c:v>2.5000000000000001E-2</c:v>
                  </c:pt>
                  <c:pt idx="4">
                    <c:v>2.5000000000000022E-2</c:v>
                  </c:pt>
                  <c:pt idx="5">
                    <c:v>4.9999999999999933E-2</c:v>
                  </c:pt>
                  <c:pt idx="6">
                    <c:v>3.5000000000001003E-2</c:v>
                  </c:pt>
                  <c:pt idx="7">
                    <c:v>0</c:v>
                  </c:pt>
                  <c:pt idx="8">
                    <c:v>0.10000000000000003</c:v>
                  </c:pt>
                  <c:pt idx="9">
                    <c:v>0.05</c:v>
                  </c:pt>
                </c:numCache>
              </c:numRef>
            </c:minus>
            <c:spPr>
              <a:noFill/>
              <a:ln w="3175" cap="flat" cmpd="sng" algn="ctr">
                <a:solidFill>
                  <a:schemeClr val="tx1"/>
                </a:solidFill>
                <a:round/>
              </a:ln>
              <a:effectLst/>
            </c:spPr>
          </c:errBars>
          <c:cat>
            <c:multiLvlStrRef>
              <c:f>'PFe ratio'!$D$67:$E$76</c:f>
              <c:multiLvlStrCache>
                <c:ptCount val="10"/>
                <c:lvl>
                  <c:pt idx="0">
                    <c:v>1</c:v>
                  </c:pt>
                  <c:pt idx="1">
                    <c:v>5</c:v>
                  </c:pt>
                  <c:pt idx="2">
                    <c:v>10</c:v>
                  </c:pt>
                  <c:pt idx="3">
                    <c:v>20</c:v>
                  </c:pt>
                  <c:pt idx="4">
                    <c:v>30</c:v>
                  </c:pt>
                  <c:pt idx="5">
                    <c:v>1</c:v>
                  </c:pt>
                  <c:pt idx="6">
                    <c:v>5</c:v>
                  </c:pt>
                  <c:pt idx="7">
                    <c:v>10</c:v>
                  </c:pt>
                  <c:pt idx="8">
                    <c:v>20</c:v>
                  </c:pt>
                  <c:pt idx="9">
                    <c:v>30</c:v>
                  </c:pt>
                </c:lvl>
                <c:lvl>
                  <c:pt idx="0">
                    <c:v>Oxic</c:v>
                  </c:pt>
                  <c:pt idx="5">
                    <c:v>Anoxic</c:v>
                  </c:pt>
                </c:lvl>
              </c:multiLvlStrCache>
            </c:multiLvlStrRef>
          </c:cat>
          <c:val>
            <c:numRef>
              <c:f>'PFe ratio'!$G$67:$G$76</c:f>
              <c:numCache>
                <c:formatCode>0.00</c:formatCode>
                <c:ptCount val="10"/>
                <c:pt idx="0">
                  <c:v>0.57950000000000002</c:v>
                </c:pt>
                <c:pt idx="1">
                  <c:v>0.60324999999999995</c:v>
                </c:pt>
                <c:pt idx="2">
                  <c:v>0.56999999999999995</c:v>
                </c:pt>
                <c:pt idx="3">
                  <c:v>0.73149999999999993</c:v>
                </c:pt>
                <c:pt idx="4">
                  <c:v>0.62224999999999997</c:v>
                </c:pt>
                <c:pt idx="5">
                  <c:v>1.7575000000000001</c:v>
                </c:pt>
                <c:pt idx="6">
                  <c:v>1.5674999999999999</c:v>
                </c:pt>
                <c:pt idx="7">
                  <c:v>1.444</c:v>
                </c:pt>
                <c:pt idx="8">
                  <c:v>1.3584999999999998</c:v>
                </c:pt>
                <c:pt idx="9">
                  <c:v>1.2825</c:v>
                </c:pt>
              </c:numCache>
            </c:numRef>
          </c:val>
          <c:extLst>
            <c:ext xmlns:c16="http://schemas.microsoft.com/office/drawing/2014/chart" uri="{C3380CC4-5D6E-409C-BE32-E72D297353CC}">
              <c16:uniqueId val="{00000001-DFAA-46E6-B3C0-9293F634CC1A}"/>
            </c:ext>
          </c:extLst>
        </c:ser>
        <c:ser>
          <c:idx val="2"/>
          <c:order val="2"/>
          <c:tx>
            <c:strRef>
              <c:f>'PFe ratio'!$H$42</c:f>
              <c:strCache>
                <c:ptCount val="1"/>
                <c:pt idx="0">
                  <c:v>8h</c:v>
                </c:pt>
              </c:strCache>
            </c:strRef>
          </c:tx>
          <c:spPr>
            <a:solidFill>
              <a:schemeClr val="bg1">
                <a:lumMod val="95000"/>
              </a:schemeClr>
            </a:solidFill>
            <a:ln w="3175">
              <a:solidFill>
                <a:schemeClr val="tx1"/>
              </a:solidFill>
            </a:ln>
            <a:effectLst/>
          </c:spPr>
          <c:invertIfNegative val="0"/>
          <c:errBars>
            <c:errBarType val="both"/>
            <c:errValType val="cust"/>
            <c:noEndCap val="0"/>
            <c:plus>
              <c:numRef>
                <c:f>'PFe ratio'!$H$54:$H$63</c:f>
                <c:numCache>
                  <c:formatCode>General</c:formatCode>
                  <c:ptCount val="10"/>
                  <c:pt idx="0">
                    <c:v>5.5E-2</c:v>
                  </c:pt>
                  <c:pt idx="1">
                    <c:v>8.9999999999999983E-2</c:v>
                  </c:pt>
                  <c:pt idx="2">
                    <c:v>4.9999999999999933E-2</c:v>
                  </c:pt>
                  <c:pt idx="3">
                    <c:v>0.06</c:v>
                  </c:pt>
                  <c:pt idx="4">
                    <c:v>0</c:v>
                  </c:pt>
                  <c:pt idx="5">
                    <c:v>0</c:v>
                  </c:pt>
                  <c:pt idx="6">
                    <c:v>3.4999999999999976E-2</c:v>
                  </c:pt>
                  <c:pt idx="7">
                    <c:v>0.20000000000000009</c:v>
                  </c:pt>
                  <c:pt idx="8">
                    <c:v>0</c:v>
                  </c:pt>
                  <c:pt idx="9">
                    <c:v>0.05</c:v>
                  </c:pt>
                </c:numCache>
              </c:numRef>
            </c:plus>
            <c:minus>
              <c:numRef>
                <c:f>'PFe ratio'!$H$54:$H$63</c:f>
                <c:numCache>
                  <c:formatCode>General</c:formatCode>
                  <c:ptCount val="10"/>
                  <c:pt idx="0">
                    <c:v>5.5E-2</c:v>
                  </c:pt>
                  <c:pt idx="1">
                    <c:v>8.9999999999999983E-2</c:v>
                  </c:pt>
                  <c:pt idx="2">
                    <c:v>4.9999999999999933E-2</c:v>
                  </c:pt>
                  <c:pt idx="3">
                    <c:v>0.06</c:v>
                  </c:pt>
                  <c:pt idx="4">
                    <c:v>0</c:v>
                  </c:pt>
                  <c:pt idx="5">
                    <c:v>0</c:v>
                  </c:pt>
                  <c:pt idx="6">
                    <c:v>3.4999999999999976E-2</c:v>
                  </c:pt>
                  <c:pt idx="7">
                    <c:v>0.20000000000000009</c:v>
                  </c:pt>
                  <c:pt idx="8">
                    <c:v>0</c:v>
                  </c:pt>
                  <c:pt idx="9">
                    <c:v>0.05</c:v>
                  </c:pt>
                </c:numCache>
              </c:numRef>
            </c:minus>
            <c:spPr>
              <a:noFill/>
              <a:ln w="3175" cap="flat" cmpd="sng" algn="ctr">
                <a:solidFill>
                  <a:schemeClr val="tx1"/>
                </a:solidFill>
                <a:round/>
              </a:ln>
              <a:effectLst/>
            </c:spPr>
          </c:errBars>
          <c:cat>
            <c:multiLvlStrRef>
              <c:f>'PFe ratio'!$D$67:$E$76</c:f>
              <c:multiLvlStrCache>
                <c:ptCount val="10"/>
                <c:lvl>
                  <c:pt idx="0">
                    <c:v>1</c:v>
                  </c:pt>
                  <c:pt idx="1">
                    <c:v>5</c:v>
                  </c:pt>
                  <c:pt idx="2">
                    <c:v>10</c:v>
                  </c:pt>
                  <c:pt idx="3">
                    <c:v>20</c:v>
                  </c:pt>
                  <c:pt idx="4">
                    <c:v>30</c:v>
                  </c:pt>
                  <c:pt idx="5">
                    <c:v>1</c:v>
                  </c:pt>
                  <c:pt idx="6">
                    <c:v>5</c:v>
                  </c:pt>
                  <c:pt idx="7">
                    <c:v>10</c:v>
                  </c:pt>
                  <c:pt idx="8">
                    <c:v>20</c:v>
                  </c:pt>
                  <c:pt idx="9">
                    <c:v>30</c:v>
                  </c:pt>
                </c:lvl>
                <c:lvl>
                  <c:pt idx="0">
                    <c:v>Oxic</c:v>
                  </c:pt>
                  <c:pt idx="5">
                    <c:v>Anoxic</c:v>
                  </c:pt>
                </c:lvl>
              </c:multiLvlStrCache>
            </c:multiLvlStrRef>
          </c:cat>
          <c:val>
            <c:numRef>
              <c:f>'PFe ratio'!$H$67:$H$76</c:f>
              <c:numCache>
                <c:formatCode>0.00</c:formatCode>
                <c:ptCount val="10"/>
                <c:pt idx="0">
                  <c:v>0.61749999999999994</c:v>
                </c:pt>
                <c:pt idx="1">
                  <c:v>0.57950000000000002</c:v>
                </c:pt>
                <c:pt idx="2">
                  <c:v>0.61749999999999994</c:v>
                </c:pt>
                <c:pt idx="3">
                  <c:v>0.67924999999999991</c:v>
                </c:pt>
                <c:pt idx="4">
                  <c:v>0.58899999999999997</c:v>
                </c:pt>
                <c:pt idx="5">
                  <c:v>1.482</c:v>
                </c:pt>
                <c:pt idx="6">
                  <c:v>1.1386367500000001</c:v>
                </c:pt>
                <c:pt idx="7">
                  <c:v>1.0640000000000001</c:v>
                </c:pt>
                <c:pt idx="8">
                  <c:v>1.0449999999999999</c:v>
                </c:pt>
                <c:pt idx="9">
                  <c:v>0.97564999999999991</c:v>
                </c:pt>
              </c:numCache>
            </c:numRef>
          </c:val>
          <c:extLst>
            <c:ext xmlns:c16="http://schemas.microsoft.com/office/drawing/2014/chart" uri="{C3380CC4-5D6E-409C-BE32-E72D297353CC}">
              <c16:uniqueId val="{00000002-DFAA-46E6-B3C0-9293F634CC1A}"/>
            </c:ext>
          </c:extLst>
        </c:ser>
        <c:dLbls>
          <c:showLegendKey val="0"/>
          <c:showVal val="0"/>
          <c:showCatName val="0"/>
          <c:showSerName val="0"/>
          <c:showPercent val="0"/>
          <c:showBubbleSize val="0"/>
        </c:dLbls>
        <c:gapWidth val="219"/>
        <c:overlap val="-27"/>
        <c:axId val="290672640"/>
        <c:axId val="290674560"/>
      </c:barChart>
      <c:catAx>
        <c:axId val="290672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Time (days)</a:t>
                </a:r>
              </a:p>
            </c:rich>
          </c:tx>
          <c:layout>
            <c:manualLayout>
              <c:xMode val="edge"/>
              <c:yMode val="edge"/>
              <c:x val="0.48900138034013663"/>
              <c:y val="0.89269555843275417"/>
            </c:manualLayout>
          </c:layout>
          <c:overlay val="0"/>
          <c:spPr>
            <a:noFill/>
            <a:ln>
              <a:noFill/>
            </a:ln>
            <a:effectLst/>
          </c:spPr>
        </c:title>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0674560"/>
        <c:crosses val="autoZero"/>
        <c:auto val="1"/>
        <c:lblAlgn val="ctr"/>
        <c:lblOffset val="10"/>
        <c:noMultiLvlLbl val="0"/>
      </c:catAx>
      <c:valAx>
        <c:axId val="290674560"/>
        <c:scaling>
          <c:orientation val="minMax"/>
          <c:max val="2.5"/>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PO</a:t>
                </a:r>
                <a:r>
                  <a:rPr lang="en-US" baseline="-25000">
                    <a:solidFill>
                      <a:schemeClr val="tx1"/>
                    </a:solidFill>
                  </a:rPr>
                  <a:t>4</a:t>
                </a:r>
                <a:r>
                  <a:rPr lang="en-US" baseline="30000">
                    <a:solidFill>
                      <a:schemeClr val="tx1"/>
                    </a:solidFill>
                  </a:rPr>
                  <a:t>3-</a:t>
                </a:r>
                <a:r>
                  <a:rPr lang="en-US">
                    <a:solidFill>
                      <a:schemeClr val="tx1"/>
                    </a:solidFill>
                  </a:rPr>
                  <a:t> (mg/L)</a:t>
                </a:r>
              </a:p>
            </c:rich>
          </c:tx>
          <c:layout>
            <c:manualLayout>
              <c:xMode val="edge"/>
              <c:yMode val="edge"/>
              <c:x val="5.8173957582755296E-3"/>
              <c:y val="0.19084013580871201"/>
            </c:manualLayout>
          </c:layout>
          <c:overlay val="0"/>
          <c:spPr>
            <a:noFill/>
            <a:ln>
              <a:noFill/>
            </a:ln>
            <a:effectLst/>
          </c:spPr>
        </c:title>
        <c:numFmt formatCode="0.0" sourceLinked="0"/>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90672640"/>
        <c:crosses val="autoZero"/>
        <c:crossBetween val="between"/>
        <c:majorUnit val="0.5"/>
      </c:valAx>
      <c:spPr>
        <a:noFill/>
        <a:ln w="3175">
          <a:solidFill>
            <a:schemeClr val="tx1"/>
          </a:solidFill>
        </a:ln>
        <a:effectLst/>
      </c:spPr>
    </c:plotArea>
    <c:legend>
      <c:legendPos val="b"/>
      <c:layout>
        <c:manualLayout>
          <c:xMode val="edge"/>
          <c:yMode val="edge"/>
          <c:x val="0.10311756845809425"/>
          <c:y val="0.12417855852715236"/>
          <c:w val="0.133476807681289"/>
          <c:h val="8.835234692346589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3175" cap="flat" cmpd="sng" algn="ctr">
      <a:noFill/>
      <a:round/>
    </a:ln>
    <a:effectLst/>
  </c:spPr>
  <c:txPr>
    <a:bodyPr/>
    <a:lstStyle/>
    <a:p>
      <a:pPr>
        <a:defRPr>
          <a:solidFill>
            <a:schemeClr val="tx1"/>
          </a:solidFill>
        </a:defRPr>
      </a:pPr>
      <a:endParaRPr lang="en-US"/>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87430555555555"/>
          <c:y val="1.9458347878877187E-2"/>
          <c:w val="0.65571128472222218"/>
          <c:h val="0.74925991010780302"/>
        </c:manualLayout>
      </c:layout>
      <c:barChart>
        <c:barDir val="bar"/>
        <c:grouping val="stacked"/>
        <c:varyColors val="0"/>
        <c:ser>
          <c:idx val="0"/>
          <c:order val="0"/>
          <c:tx>
            <c:strRef>
              <c:f>All.exls!$E$97</c:f>
              <c:strCache>
                <c:ptCount val="1"/>
                <c:pt idx="0">
                  <c:v>Comamonadaceae</c:v>
                </c:pt>
              </c:strCache>
            </c:strRef>
          </c:tx>
          <c:spPr>
            <a:solidFill>
              <a:srgbClr val="820000"/>
            </a:solidFill>
            <a:ln w="3175">
              <a:solidFill>
                <a:schemeClr val="tx1"/>
              </a:solidFill>
            </a:ln>
            <a:effectLst/>
          </c:spPr>
          <c:invertIfNegative val="0"/>
          <c:dPt>
            <c:idx val="3"/>
            <c:invertIfNegative val="0"/>
            <c:bubble3D val="0"/>
            <c:spPr>
              <a:solidFill>
                <a:srgbClr val="820000"/>
              </a:solidFill>
              <a:ln w="3175">
                <a:solidFill>
                  <a:schemeClr val="tx1"/>
                </a:solidFill>
              </a:ln>
              <a:effectLst>
                <a:glow>
                  <a:schemeClr val="accent1"/>
                </a:glow>
              </a:effectLst>
            </c:spPr>
            <c:extLst>
              <c:ext xmlns:c16="http://schemas.microsoft.com/office/drawing/2014/chart" uri="{C3380CC4-5D6E-409C-BE32-E72D297353CC}">
                <c16:uniqueId val="{00000001-977D-474C-990F-485D4D0C30A5}"/>
              </c:ext>
            </c:extLst>
          </c:dPt>
          <c:cat>
            <c:multiLvlStrRef>
              <c:f>All.exls!$C$98:$D$103</c:f>
              <c:multiLvlStrCache>
                <c:ptCount val="6"/>
                <c:lvl>
                  <c:pt idx="0">
                    <c:v>S3</c:v>
                  </c:pt>
                  <c:pt idx="1">
                    <c:v>S2</c:v>
                  </c:pt>
                  <c:pt idx="2">
                    <c:v>S1</c:v>
                  </c:pt>
                  <c:pt idx="3">
                    <c:v>S3</c:v>
                  </c:pt>
                  <c:pt idx="4">
                    <c:v>S2</c:v>
                  </c:pt>
                  <c:pt idx="5">
                    <c:v>S1</c:v>
                  </c:pt>
                </c:lvl>
                <c:lvl>
                  <c:pt idx="0">
                    <c:v>Anoxic tank</c:v>
                  </c:pt>
                  <c:pt idx="3">
                    <c:v>Oxic Tank</c:v>
                  </c:pt>
                </c:lvl>
              </c:multiLvlStrCache>
            </c:multiLvlStrRef>
          </c:cat>
          <c:val>
            <c:numRef>
              <c:f>All.exls!$E$98:$E$103</c:f>
              <c:numCache>
                <c:formatCode>General</c:formatCode>
                <c:ptCount val="6"/>
                <c:pt idx="0">
                  <c:v>0.400549769</c:v>
                </c:pt>
                <c:pt idx="1">
                  <c:v>0.36374297</c:v>
                </c:pt>
                <c:pt idx="2">
                  <c:v>0.36724837999999999</c:v>
                </c:pt>
                <c:pt idx="3">
                  <c:v>0.28408947600000001</c:v>
                </c:pt>
                <c:pt idx="4">
                  <c:v>0.24299548600000001</c:v>
                </c:pt>
                <c:pt idx="5">
                  <c:v>0.22882253499999999</c:v>
                </c:pt>
              </c:numCache>
            </c:numRef>
          </c:val>
          <c:extLst>
            <c:ext xmlns:c16="http://schemas.microsoft.com/office/drawing/2014/chart" uri="{C3380CC4-5D6E-409C-BE32-E72D297353CC}">
              <c16:uniqueId val="{00000002-977D-474C-990F-485D4D0C30A5}"/>
            </c:ext>
          </c:extLst>
        </c:ser>
        <c:ser>
          <c:idx val="1"/>
          <c:order val="1"/>
          <c:tx>
            <c:strRef>
              <c:f>All.exls!$F$97</c:f>
              <c:strCache>
                <c:ptCount val="1"/>
                <c:pt idx="0">
                  <c:v>Hydrogenophilaceae</c:v>
                </c:pt>
              </c:strCache>
            </c:strRef>
          </c:tx>
          <c:spPr>
            <a:solidFill>
              <a:schemeClr val="accent2">
                <a:lumMod val="60000"/>
                <a:lumOff val="40000"/>
              </a:schemeClr>
            </a:solidFill>
            <a:ln w="3175">
              <a:solidFill>
                <a:schemeClr val="tx1"/>
              </a:solidFill>
            </a:ln>
            <a:effectLst/>
          </c:spPr>
          <c:invertIfNegative val="0"/>
          <c:cat>
            <c:multiLvlStrRef>
              <c:f>All.exls!$C$98:$D$103</c:f>
              <c:multiLvlStrCache>
                <c:ptCount val="6"/>
                <c:lvl>
                  <c:pt idx="0">
                    <c:v>S3</c:v>
                  </c:pt>
                  <c:pt idx="1">
                    <c:v>S2</c:v>
                  </c:pt>
                  <c:pt idx="2">
                    <c:v>S1</c:v>
                  </c:pt>
                  <c:pt idx="3">
                    <c:v>S3</c:v>
                  </c:pt>
                  <c:pt idx="4">
                    <c:v>S2</c:v>
                  </c:pt>
                  <c:pt idx="5">
                    <c:v>S1</c:v>
                  </c:pt>
                </c:lvl>
                <c:lvl>
                  <c:pt idx="0">
                    <c:v>Anoxic tank</c:v>
                  </c:pt>
                  <c:pt idx="3">
                    <c:v>Oxic Tank</c:v>
                  </c:pt>
                </c:lvl>
              </c:multiLvlStrCache>
            </c:multiLvlStrRef>
          </c:cat>
          <c:val>
            <c:numRef>
              <c:f>All.exls!$F$98:$F$103</c:f>
              <c:numCache>
                <c:formatCode>General</c:formatCode>
                <c:ptCount val="6"/>
                <c:pt idx="0">
                  <c:v>1.9544549999999999E-3</c:v>
                </c:pt>
                <c:pt idx="1">
                  <c:v>2.0427209999999999E-3</c:v>
                </c:pt>
                <c:pt idx="2">
                  <c:v>2.105768E-3</c:v>
                </c:pt>
                <c:pt idx="3">
                  <c:v>2.8749399999999999E-3</c:v>
                </c:pt>
                <c:pt idx="4">
                  <c:v>2.5344870000000002E-3</c:v>
                </c:pt>
                <c:pt idx="5">
                  <c:v>2.0427209999999999E-3</c:v>
                </c:pt>
              </c:numCache>
            </c:numRef>
          </c:val>
          <c:extLst>
            <c:ext xmlns:c16="http://schemas.microsoft.com/office/drawing/2014/chart" uri="{C3380CC4-5D6E-409C-BE32-E72D297353CC}">
              <c16:uniqueId val="{00000003-977D-474C-990F-485D4D0C30A5}"/>
            </c:ext>
          </c:extLst>
        </c:ser>
        <c:ser>
          <c:idx val="2"/>
          <c:order val="2"/>
          <c:tx>
            <c:strRef>
              <c:f>All.exls!$G$97</c:f>
              <c:strCache>
                <c:ptCount val="1"/>
                <c:pt idx="0">
                  <c:v>Rhodocyclaceae</c:v>
                </c:pt>
              </c:strCache>
            </c:strRef>
          </c:tx>
          <c:spPr>
            <a:solidFill>
              <a:schemeClr val="accent2">
                <a:lumMod val="75000"/>
              </a:schemeClr>
            </a:solidFill>
            <a:ln w="3175">
              <a:solidFill>
                <a:schemeClr val="tx1"/>
              </a:solidFill>
            </a:ln>
            <a:effectLst/>
          </c:spPr>
          <c:invertIfNegative val="0"/>
          <c:cat>
            <c:multiLvlStrRef>
              <c:f>All.exls!$C$98:$D$103</c:f>
              <c:multiLvlStrCache>
                <c:ptCount val="6"/>
                <c:lvl>
                  <c:pt idx="0">
                    <c:v>S3</c:v>
                  </c:pt>
                  <c:pt idx="1">
                    <c:v>S2</c:v>
                  </c:pt>
                  <c:pt idx="2">
                    <c:v>S1</c:v>
                  </c:pt>
                  <c:pt idx="3">
                    <c:v>S3</c:v>
                  </c:pt>
                  <c:pt idx="4">
                    <c:v>S2</c:v>
                  </c:pt>
                  <c:pt idx="5">
                    <c:v>S1</c:v>
                  </c:pt>
                </c:lvl>
                <c:lvl>
                  <c:pt idx="0">
                    <c:v>Anoxic tank</c:v>
                  </c:pt>
                  <c:pt idx="3">
                    <c:v>Oxic Tank</c:v>
                  </c:pt>
                </c:lvl>
              </c:multiLvlStrCache>
            </c:multiLvlStrRef>
          </c:cat>
          <c:val>
            <c:numRef>
              <c:f>All.exls!$G$98:$G$103</c:f>
              <c:numCache>
                <c:formatCode>General</c:formatCode>
                <c:ptCount val="6"/>
                <c:pt idx="0">
                  <c:v>4.5582932E-2</c:v>
                </c:pt>
                <c:pt idx="1">
                  <c:v>4.6339495000000001E-2</c:v>
                </c:pt>
                <c:pt idx="2">
                  <c:v>3.5192797999999997E-2</c:v>
                </c:pt>
                <c:pt idx="3">
                  <c:v>6.5884044000000003E-2</c:v>
                </c:pt>
                <c:pt idx="4">
                  <c:v>9.3864272999999998E-2</c:v>
                </c:pt>
                <c:pt idx="5">
                  <c:v>7.9552619000000005E-2</c:v>
                </c:pt>
              </c:numCache>
            </c:numRef>
          </c:val>
          <c:extLst>
            <c:ext xmlns:c16="http://schemas.microsoft.com/office/drawing/2014/chart" uri="{C3380CC4-5D6E-409C-BE32-E72D297353CC}">
              <c16:uniqueId val="{00000004-977D-474C-990F-485D4D0C30A5}"/>
            </c:ext>
          </c:extLst>
        </c:ser>
        <c:ser>
          <c:idx val="3"/>
          <c:order val="3"/>
          <c:tx>
            <c:strRef>
              <c:f>All.exls!$H$97</c:f>
              <c:strCache>
                <c:ptCount val="1"/>
                <c:pt idx="0">
                  <c:v>Oleiphilaceae</c:v>
                </c:pt>
              </c:strCache>
            </c:strRef>
          </c:tx>
          <c:spPr>
            <a:solidFill>
              <a:schemeClr val="accent1"/>
            </a:solidFill>
            <a:ln w="3175">
              <a:solidFill>
                <a:schemeClr val="tx1"/>
              </a:solidFill>
            </a:ln>
            <a:effectLst/>
          </c:spPr>
          <c:invertIfNegative val="0"/>
          <c:cat>
            <c:multiLvlStrRef>
              <c:f>All.exls!$C$98:$D$103</c:f>
              <c:multiLvlStrCache>
                <c:ptCount val="6"/>
                <c:lvl>
                  <c:pt idx="0">
                    <c:v>S3</c:v>
                  </c:pt>
                  <c:pt idx="1">
                    <c:v>S2</c:v>
                  </c:pt>
                  <c:pt idx="2">
                    <c:v>S1</c:v>
                  </c:pt>
                  <c:pt idx="3">
                    <c:v>S3</c:v>
                  </c:pt>
                  <c:pt idx="4">
                    <c:v>S2</c:v>
                  </c:pt>
                  <c:pt idx="5">
                    <c:v>S1</c:v>
                  </c:pt>
                </c:lvl>
                <c:lvl>
                  <c:pt idx="0">
                    <c:v>Anoxic tank</c:v>
                  </c:pt>
                  <c:pt idx="3">
                    <c:v>Oxic Tank</c:v>
                  </c:pt>
                </c:lvl>
              </c:multiLvlStrCache>
            </c:multiLvlStrRef>
          </c:cat>
          <c:val>
            <c:numRef>
              <c:f>All.exls!$H$98:$H$103</c:f>
              <c:numCache>
                <c:formatCode>General</c:formatCode>
                <c:ptCount val="6"/>
                <c:pt idx="0">
                  <c:v>0.120924016</c:v>
                </c:pt>
                <c:pt idx="1">
                  <c:v>0.13430257500000001</c:v>
                </c:pt>
                <c:pt idx="2">
                  <c:v>0.17596398799999999</c:v>
                </c:pt>
                <c:pt idx="3">
                  <c:v>1.1764558E-2</c:v>
                </c:pt>
                <c:pt idx="4">
                  <c:v>1.7514438E-2</c:v>
                </c:pt>
                <c:pt idx="5">
                  <c:v>1.8271000999999999E-2</c:v>
                </c:pt>
              </c:numCache>
            </c:numRef>
          </c:val>
          <c:extLst>
            <c:ext xmlns:c16="http://schemas.microsoft.com/office/drawing/2014/chart" uri="{C3380CC4-5D6E-409C-BE32-E72D297353CC}">
              <c16:uniqueId val="{00000005-977D-474C-990F-485D4D0C30A5}"/>
            </c:ext>
          </c:extLst>
        </c:ser>
        <c:ser>
          <c:idx val="4"/>
          <c:order val="4"/>
          <c:tx>
            <c:strRef>
              <c:f>All.exls!$I$97</c:f>
              <c:strCache>
                <c:ptCount val="1"/>
                <c:pt idx="0">
                  <c:v>Methylococcaceae</c:v>
                </c:pt>
              </c:strCache>
            </c:strRef>
          </c:tx>
          <c:spPr>
            <a:solidFill>
              <a:schemeClr val="accent1">
                <a:lumMod val="60000"/>
                <a:lumOff val="40000"/>
              </a:schemeClr>
            </a:solidFill>
            <a:ln w="3175">
              <a:solidFill>
                <a:schemeClr val="tx1"/>
              </a:solidFill>
            </a:ln>
            <a:effectLst/>
          </c:spPr>
          <c:invertIfNegative val="0"/>
          <c:cat>
            <c:multiLvlStrRef>
              <c:f>All.exls!$C$98:$D$103</c:f>
              <c:multiLvlStrCache>
                <c:ptCount val="6"/>
                <c:lvl>
                  <c:pt idx="0">
                    <c:v>S3</c:v>
                  </c:pt>
                  <c:pt idx="1">
                    <c:v>S2</c:v>
                  </c:pt>
                  <c:pt idx="2">
                    <c:v>S1</c:v>
                  </c:pt>
                  <c:pt idx="3">
                    <c:v>S3</c:v>
                  </c:pt>
                  <c:pt idx="4">
                    <c:v>S2</c:v>
                  </c:pt>
                  <c:pt idx="5">
                    <c:v>S1</c:v>
                  </c:pt>
                </c:lvl>
                <c:lvl>
                  <c:pt idx="0">
                    <c:v>Anoxic tank</c:v>
                  </c:pt>
                  <c:pt idx="3">
                    <c:v>Oxic Tank</c:v>
                  </c:pt>
                </c:lvl>
              </c:multiLvlStrCache>
            </c:multiLvlStrRef>
          </c:cat>
          <c:val>
            <c:numRef>
              <c:f>All.exls!$I$98:$I$103</c:f>
              <c:numCache>
                <c:formatCode>General</c:formatCode>
                <c:ptCount val="6"/>
                <c:pt idx="0">
                  <c:v>0.118679545</c:v>
                </c:pt>
                <c:pt idx="1">
                  <c:v>0.13811060999999999</c:v>
                </c:pt>
                <c:pt idx="2">
                  <c:v>0.101984717</c:v>
                </c:pt>
                <c:pt idx="3">
                  <c:v>6.5140089999999998E-2</c:v>
                </c:pt>
                <c:pt idx="4">
                  <c:v>5.1534561999999999E-2</c:v>
                </c:pt>
                <c:pt idx="5">
                  <c:v>7.7333367E-2</c:v>
                </c:pt>
              </c:numCache>
            </c:numRef>
          </c:val>
          <c:extLst>
            <c:ext xmlns:c16="http://schemas.microsoft.com/office/drawing/2014/chart" uri="{C3380CC4-5D6E-409C-BE32-E72D297353CC}">
              <c16:uniqueId val="{00000006-977D-474C-990F-485D4D0C30A5}"/>
            </c:ext>
          </c:extLst>
        </c:ser>
        <c:ser>
          <c:idx val="5"/>
          <c:order val="5"/>
          <c:tx>
            <c:strRef>
              <c:f>All.exls!$J$97</c:f>
              <c:strCache>
                <c:ptCount val="1"/>
                <c:pt idx="0">
                  <c:v>Sphingomonadaceae</c:v>
                </c:pt>
              </c:strCache>
            </c:strRef>
          </c:tx>
          <c:spPr>
            <a:solidFill>
              <a:schemeClr val="accent6">
                <a:lumMod val="60000"/>
                <a:lumOff val="40000"/>
              </a:schemeClr>
            </a:solidFill>
            <a:ln w="3175">
              <a:solidFill>
                <a:schemeClr val="tx1"/>
              </a:solidFill>
            </a:ln>
            <a:effectLst/>
          </c:spPr>
          <c:invertIfNegative val="0"/>
          <c:cat>
            <c:multiLvlStrRef>
              <c:f>All.exls!$C$98:$D$103</c:f>
              <c:multiLvlStrCache>
                <c:ptCount val="6"/>
                <c:lvl>
                  <c:pt idx="0">
                    <c:v>S3</c:v>
                  </c:pt>
                  <c:pt idx="1">
                    <c:v>S2</c:v>
                  </c:pt>
                  <c:pt idx="2">
                    <c:v>S1</c:v>
                  </c:pt>
                  <c:pt idx="3">
                    <c:v>S3</c:v>
                  </c:pt>
                  <c:pt idx="4">
                    <c:v>S2</c:v>
                  </c:pt>
                  <c:pt idx="5">
                    <c:v>S1</c:v>
                  </c:pt>
                </c:lvl>
                <c:lvl>
                  <c:pt idx="0">
                    <c:v>Anoxic tank</c:v>
                  </c:pt>
                  <c:pt idx="3">
                    <c:v>Oxic Tank</c:v>
                  </c:pt>
                </c:lvl>
              </c:multiLvlStrCache>
            </c:multiLvlStrRef>
          </c:cat>
          <c:val>
            <c:numRef>
              <c:f>All.exls!$J$98:$J$103</c:f>
              <c:numCache>
                <c:formatCode>General</c:formatCode>
                <c:ptCount val="6"/>
                <c:pt idx="0">
                  <c:v>9.2678989999999996E-3</c:v>
                </c:pt>
                <c:pt idx="1">
                  <c:v>1.2886793000000001E-2</c:v>
                </c:pt>
                <c:pt idx="2">
                  <c:v>9.9614149999999995E-3</c:v>
                </c:pt>
                <c:pt idx="3">
                  <c:v>7.7598163999999997E-2</c:v>
                </c:pt>
                <c:pt idx="4">
                  <c:v>8.2389730999999994E-2</c:v>
                </c:pt>
                <c:pt idx="5">
                  <c:v>7.8594306000000003E-2</c:v>
                </c:pt>
              </c:numCache>
            </c:numRef>
          </c:val>
          <c:extLst>
            <c:ext xmlns:c16="http://schemas.microsoft.com/office/drawing/2014/chart" uri="{C3380CC4-5D6E-409C-BE32-E72D297353CC}">
              <c16:uniqueId val="{00000007-977D-474C-990F-485D4D0C30A5}"/>
            </c:ext>
          </c:extLst>
        </c:ser>
        <c:ser>
          <c:idx val="6"/>
          <c:order val="6"/>
          <c:tx>
            <c:strRef>
              <c:f>All.exls!$K$97</c:f>
              <c:strCache>
                <c:ptCount val="1"/>
                <c:pt idx="0">
                  <c:v>Bacillaceae</c:v>
                </c:pt>
              </c:strCache>
            </c:strRef>
          </c:tx>
          <c:spPr>
            <a:solidFill>
              <a:schemeClr val="accent4">
                <a:lumMod val="40000"/>
                <a:lumOff val="60000"/>
              </a:schemeClr>
            </a:solidFill>
            <a:ln w="3175">
              <a:solidFill>
                <a:schemeClr val="tx1"/>
              </a:solidFill>
            </a:ln>
            <a:effectLst/>
          </c:spPr>
          <c:invertIfNegative val="0"/>
          <c:cat>
            <c:multiLvlStrRef>
              <c:f>All.exls!$C$98:$D$103</c:f>
              <c:multiLvlStrCache>
                <c:ptCount val="6"/>
                <c:lvl>
                  <c:pt idx="0">
                    <c:v>S3</c:v>
                  </c:pt>
                  <c:pt idx="1">
                    <c:v>S2</c:v>
                  </c:pt>
                  <c:pt idx="2">
                    <c:v>S1</c:v>
                  </c:pt>
                  <c:pt idx="3">
                    <c:v>S3</c:v>
                  </c:pt>
                  <c:pt idx="4">
                    <c:v>S2</c:v>
                  </c:pt>
                  <c:pt idx="5">
                    <c:v>S1</c:v>
                  </c:pt>
                </c:lvl>
                <c:lvl>
                  <c:pt idx="0">
                    <c:v>Anoxic tank</c:v>
                  </c:pt>
                  <c:pt idx="3">
                    <c:v>Oxic Tank</c:v>
                  </c:pt>
                </c:lvl>
              </c:multiLvlStrCache>
            </c:multiLvlStrRef>
          </c:cat>
          <c:val>
            <c:numRef>
              <c:f>All.exls!$K$98:$K$103</c:f>
              <c:numCache>
                <c:formatCode>General</c:formatCode>
                <c:ptCount val="6"/>
                <c:pt idx="0">
                  <c:v>1.6013920000000001E-3</c:v>
                </c:pt>
                <c:pt idx="1">
                  <c:v>1.5887830000000001E-3</c:v>
                </c:pt>
                <c:pt idx="2">
                  <c:v>1.361814E-3</c:v>
                </c:pt>
                <c:pt idx="3">
                  <c:v>1.5887830000000001E-3</c:v>
                </c:pt>
                <c:pt idx="4">
                  <c:v>1.878799E-3</c:v>
                </c:pt>
                <c:pt idx="5">
                  <c:v>1.1726729999999999E-3</c:v>
                </c:pt>
              </c:numCache>
            </c:numRef>
          </c:val>
          <c:extLst>
            <c:ext xmlns:c16="http://schemas.microsoft.com/office/drawing/2014/chart" uri="{C3380CC4-5D6E-409C-BE32-E72D297353CC}">
              <c16:uniqueId val="{00000008-977D-474C-990F-485D4D0C30A5}"/>
            </c:ext>
          </c:extLst>
        </c:ser>
        <c:ser>
          <c:idx val="7"/>
          <c:order val="7"/>
          <c:tx>
            <c:strRef>
              <c:f>All.exls!$L$97</c:f>
              <c:strCache>
                <c:ptCount val="1"/>
                <c:pt idx="0">
                  <c:v>Brevibacteriaceae</c:v>
                </c:pt>
              </c:strCache>
            </c:strRef>
          </c:tx>
          <c:spPr>
            <a:solidFill>
              <a:schemeClr val="accent4">
                <a:lumMod val="50000"/>
              </a:schemeClr>
            </a:solidFill>
            <a:ln w="3175">
              <a:solidFill>
                <a:schemeClr val="tx1"/>
              </a:solidFill>
            </a:ln>
            <a:effectLst/>
          </c:spPr>
          <c:invertIfNegative val="0"/>
          <c:cat>
            <c:multiLvlStrRef>
              <c:f>All.exls!$C$98:$D$103</c:f>
              <c:multiLvlStrCache>
                <c:ptCount val="6"/>
                <c:lvl>
                  <c:pt idx="0">
                    <c:v>S3</c:v>
                  </c:pt>
                  <c:pt idx="1">
                    <c:v>S2</c:v>
                  </c:pt>
                  <c:pt idx="2">
                    <c:v>S1</c:v>
                  </c:pt>
                  <c:pt idx="3">
                    <c:v>S3</c:v>
                  </c:pt>
                  <c:pt idx="4">
                    <c:v>S2</c:v>
                  </c:pt>
                  <c:pt idx="5">
                    <c:v>S1</c:v>
                  </c:pt>
                </c:lvl>
                <c:lvl>
                  <c:pt idx="0">
                    <c:v>Anoxic tank</c:v>
                  </c:pt>
                  <c:pt idx="3">
                    <c:v>Oxic Tank</c:v>
                  </c:pt>
                </c:lvl>
              </c:multiLvlStrCache>
            </c:multiLvlStrRef>
          </c:cat>
          <c:val>
            <c:numRef>
              <c:f>All.exls!$L$98:$L$103</c:f>
              <c:numCache>
                <c:formatCode>General</c:formatCode>
                <c:ptCount val="6"/>
                <c:pt idx="0">
                  <c:v>8.1961000000000002E-4</c:v>
                </c:pt>
                <c:pt idx="1">
                  <c:v>1.3113759999999999E-3</c:v>
                </c:pt>
                <c:pt idx="2">
                  <c:v>6.3046900000000004E-4</c:v>
                </c:pt>
                <c:pt idx="3">
                  <c:v>5.0437500000000005E-4</c:v>
                </c:pt>
                <c:pt idx="4">
                  <c:v>5.1698499999999997E-4</c:v>
                </c:pt>
                <c:pt idx="5">
                  <c:v>3.9089099999999998E-4</c:v>
                </c:pt>
              </c:numCache>
            </c:numRef>
          </c:val>
          <c:extLst>
            <c:ext xmlns:c16="http://schemas.microsoft.com/office/drawing/2014/chart" uri="{C3380CC4-5D6E-409C-BE32-E72D297353CC}">
              <c16:uniqueId val="{00000009-977D-474C-990F-485D4D0C30A5}"/>
            </c:ext>
          </c:extLst>
        </c:ser>
        <c:ser>
          <c:idx val="8"/>
          <c:order val="8"/>
          <c:tx>
            <c:strRef>
              <c:f>All.exls!$M$97</c:f>
              <c:strCache>
                <c:ptCount val="1"/>
                <c:pt idx="0">
                  <c:v>Nitrospiraceae</c:v>
                </c:pt>
              </c:strCache>
            </c:strRef>
          </c:tx>
          <c:spPr>
            <a:solidFill>
              <a:schemeClr val="bg2">
                <a:lumMod val="50000"/>
              </a:schemeClr>
            </a:solidFill>
            <a:ln w="3175">
              <a:solidFill>
                <a:schemeClr val="tx1"/>
              </a:solidFill>
            </a:ln>
            <a:effectLst/>
          </c:spPr>
          <c:invertIfNegative val="0"/>
          <c:cat>
            <c:multiLvlStrRef>
              <c:f>All.exls!$C$98:$D$103</c:f>
              <c:multiLvlStrCache>
                <c:ptCount val="6"/>
                <c:lvl>
                  <c:pt idx="0">
                    <c:v>S3</c:v>
                  </c:pt>
                  <c:pt idx="1">
                    <c:v>S2</c:v>
                  </c:pt>
                  <c:pt idx="2">
                    <c:v>S1</c:v>
                  </c:pt>
                  <c:pt idx="3">
                    <c:v>S3</c:v>
                  </c:pt>
                  <c:pt idx="4">
                    <c:v>S2</c:v>
                  </c:pt>
                  <c:pt idx="5">
                    <c:v>S1</c:v>
                  </c:pt>
                </c:lvl>
                <c:lvl>
                  <c:pt idx="0">
                    <c:v>Anoxic tank</c:v>
                  </c:pt>
                  <c:pt idx="3">
                    <c:v>Oxic Tank</c:v>
                  </c:pt>
                </c:lvl>
              </c:multiLvlStrCache>
            </c:multiLvlStrRef>
          </c:cat>
          <c:val>
            <c:numRef>
              <c:f>All.exls!$M$98:$M$103</c:f>
              <c:numCache>
                <c:formatCode>General</c:formatCode>
                <c:ptCount val="6"/>
                <c:pt idx="0">
                  <c:v>5.850755E-3</c:v>
                </c:pt>
                <c:pt idx="1">
                  <c:v>8.6374299999999998E-3</c:v>
                </c:pt>
                <c:pt idx="2">
                  <c:v>2.7236270000000002E-3</c:v>
                </c:pt>
                <c:pt idx="3">
                  <c:v>4.2745819999999999E-3</c:v>
                </c:pt>
                <c:pt idx="4">
                  <c:v>4.4385040000000002E-3</c:v>
                </c:pt>
                <c:pt idx="5">
                  <c:v>4.0476130000000003E-3</c:v>
                </c:pt>
              </c:numCache>
            </c:numRef>
          </c:val>
          <c:extLst>
            <c:ext xmlns:c16="http://schemas.microsoft.com/office/drawing/2014/chart" uri="{C3380CC4-5D6E-409C-BE32-E72D297353CC}">
              <c16:uniqueId val="{0000000A-977D-474C-990F-485D4D0C30A5}"/>
            </c:ext>
          </c:extLst>
        </c:ser>
        <c:ser>
          <c:idx val="9"/>
          <c:order val="9"/>
          <c:tx>
            <c:strRef>
              <c:f>All.exls!$N$97</c:f>
              <c:strCache>
                <c:ptCount val="1"/>
                <c:pt idx="0">
                  <c:v>Chitinophagaceae</c:v>
                </c:pt>
              </c:strCache>
            </c:strRef>
          </c:tx>
          <c:spPr>
            <a:solidFill>
              <a:srgbClr val="9B357E"/>
            </a:solidFill>
            <a:ln w="3175">
              <a:solidFill>
                <a:schemeClr val="tx1"/>
              </a:solidFill>
            </a:ln>
            <a:effectLst/>
          </c:spPr>
          <c:invertIfNegative val="0"/>
          <c:cat>
            <c:multiLvlStrRef>
              <c:f>All.exls!$C$98:$D$103</c:f>
              <c:multiLvlStrCache>
                <c:ptCount val="6"/>
                <c:lvl>
                  <c:pt idx="0">
                    <c:v>S3</c:v>
                  </c:pt>
                  <c:pt idx="1">
                    <c:v>S2</c:v>
                  </c:pt>
                  <c:pt idx="2">
                    <c:v>S1</c:v>
                  </c:pt>
                  <c:pt idx="3">
                    <c:v>S3</c:v>
                  </c:pt>
                  <c:pt idx="4">
                    <c:v>S2</c:v>
                  </c:pt>
                  <c:pt idx="5">
                    <c:v>S1</c:v>
                  </c:pt>
                </c:lvl>
                <c:lvl>
                  <c:pt idx="0">
                    <c:v>Anoxic tank</c:v>
                  </c:pt>
                  <c:pt idx="3">
                    <c:v>Oxic Tank</c:v>
                  </c:pt>
                </c:lvl>
              </c:multiLvlStrCache>
            </c:multiLvlStrRef>
          </c:cat>
          <c:val>
            <c:numRef>
              <c:f>All.exls!$N$98:$N$103</c:f>
              <c:numCache>
                <c:formatCode>General</c:formatCode>
                <c:ptCount val="6"/>
                <c:pt idx="0">
                  <c:v>1.6669608999999998E-2</c:v>
                </c:pt>
                <c:pt idx="1">
                  <c:v>2.3793912E-2</c:v>
                </c:pt>
                <c:pt idx="2">
                  <c:v>2.2066426E-2</c:v>
                </c:pt>
                <c:pt idx="3">
                  <c:v>4.8520919000000003E-2</c:v>
                </c:pt>
                <c:pt idx="4">
                  <c:v>9.9488059000000004E-2</c:v>
                </c:pt>
                <c:pt idx="5">
                  <c:v>7.2163518999999995E-2</c:v>
                </c:pt>
              </c:numCache>
            </c:numRef>
          </c:val>
          <c:extLst>
            <c:ext xmlns:c16="http://schemas.microsoft.com/office/drawing/2014/chart" uri="{C3380CC4-5D6E-409C-BE32-E72D297353CC}">
              <c16:uniqueId val="{0000000B-977D-474C-990F-485D4D0C30A5}"/>
            </c:ext>
          </c:extLst>
        </c:ser>
        <c:ser>
          <c:idx val="10"/>
          <c:order val="10"/>
          <c:tx>
            <c:strRef>
              <c:f>All.exls!$O$97</c:f>
              <c:strCache>
                <c:ptCount val="1"/>
                <c:pt idx="0">
                  <c:v>Others</c:v>
                </c:pt>
              </c:strCache>
            </c:strRef>
          </c:tx>
          <c:spPr>
            <a:solidFill>
              <a:srgbClr val="FFFF00"/>
            </a:solidFill>
            <a:ln w="3175">
              <a:solidFill>
                <a:schemeClr val="tx1"/>
              </a:solidFill>
            </a:ln>
            <a:effectLst/>
          </c:spPr>
          <c:invertIfNegative val="0"/>
          <c:cat>
            <c:multiLvlStrRef>
              <c:f>All.exls!$C$98:$D$103</c:f>
              <c:multiLvlStrCache>
                <c:ptCount val="6"/>
                <c:lvl>
                  <c:pt idx="0">
                    <c:v>S3</c:v>
                  </c:pt>
                  <c:pt idx="1">
                    <c:v>S2</c:v>
                  </c:pt>
                  <c:pt idx="2">
                    <c:v>S1</c:v>
                  </c:pt>
                  <c:pt idx="3">
                    <c:v>S3</c:v>
                  </c:pt>
                  <c:pt idx="4">
                    <c:v>S2</c:v>
                  </c:pt>
                  <c:pt idx="5">
                    <c:v>S1</c:v>
                  </c:pt>
                </c:lvl>
                <c:lvl>
                  <c:pt idx="0">
                    <c:v>Anoxic tank</c:v>
                  </c:pt>
                  <c:pt idx="3">
                    <c:v>Oxic Tank</c:v>
                  </c:pt>
                </c:lvl>
              </c:multiLvlStrCache>
            </c:multiLvlStrRef>
          </c:cat>
          <c:val>
            <c:numRef>
              <c:f>All.exls!$O$98:$O$103</c:f>
              <c:numCache>
                <c:formatCode>General</c:formatCode>
                <c:ptCount val="6"/>
                <c:pt idx="0">
                  <c:v>0.278100018</c:v>
                </c:pt>
                <c:pt idx="1">
                  <c:v>0.267243336</c:v>
                </c:pt>
                <c:pt idx="2">
                  <c:v>0.28076059799999997</c:v>
                </c:pt>
                <c:pt idx="3">
                  <c:v>0.43776006899999997</c:v>
                </c:pt>
                <c:pt idx="4">
                  <c:v>0.40284467800000001</c:v>
                </c:pt>
                <c:pt idx="5">
                  <c:v>0.43760875599999999</c:v>
                </c:pt>
              </c:numCache>
            </c:numRef>
          </c:val>
          <c:extLst>
            <c:ext xmlns:c16="http://schemas.microsoft.com/office/drawing/2014/chart" uri="{C3380CC4-5D6E-409C-BE32-E72D297353CC}">
              <c16:uniqueId val="{0000000C-977D-474C-990F-485D4D0C30A5}"/>
            </c:ext>
          </c:extLst>
        </c:ser>
        <c:dLbls>
          <c:showLegendKey val="0"/>
          <c:showVal val="0"/>
          <c:showCatName val="0"/>
          <c:showSerName val="0"/>
          <c:showPercent val="0"/>
          <c:showBubbleSize val="0"/>
        </c:dLbls>
        <c:gapWidth val="125"/>
        <c:overlap val="100"/>
        <c:axId val="229177600"/>
        <c:axId val="229192064"/>
      </c:barChart>
      <c:catAx>
        <c:axId val="229177600"/>
        <c:scaling>
          <c:orientation val="minMax"/>
        </c:scaling>
        <c:delete val="0"/>
        <c:axPos val="l"/>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US" sz="1050"/>
                  <a:t>Storage conditions</a:t>
                </a:r>
              </a:p>
            </c:rich>
          </c:tx>
          <c:layout>
            <c:manualLayout>
              <c:xMode val="edge"/>
              <c:yMode val="edge"/>
              <c:x val="3.3381659707090094E-3"/>
              <c:y val="0.17280191619992971"/>
            </c:manualLayout>
          </c:layout>
          <c:overlay val="0"/>
          <c:spPr>
            <a:noFill/>
            <a:ln>
              <a:noFill/>
            </a:ln>
            <a:effectLst/>
          </c:spPr>
        </c:title>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9192064"/>
        <c:crosses val="autoZero"/>
        <c:auto val="1"/>
        <c:lblAlgn val="ctr"/>
        <c:lblOffset val="100"/>
        <c:noMultiLvlLbl val="0"/>
      </c:catAx>
      <c:valAx>
        <c:axId val="229192064"/>
        <c:scaling>
          <c:orientation val="minMax"/>
          <c:max val="1"/>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US" sz="1050"/>
                  <a:t>Relative abundance</a:t>
                </a:r>
              </a:p>
            </c:rich>
          </c:tx>
          <c:layout>
            <c:manualLayout>
              <c:xMode val="edge"/>
              <c:yMode val="edge"/>
              <c:x val="0.37493275184524588"/>
              <c:y val="0.92286590248260136"/>
            </c:manualLayout>
          </c:layout>
          <c:overlay val="0"/>
          <c:spPr>
            <a:noFill/>
            <a:ln>
              <a:noFill/>
            </a:ln>
            <a:effectLst/>
          </c:spPr>
        </c:title>
        <c:numFmt formatCode="General" sourceLinked="1"/>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29177600"/>
        <c:crossesAt val="1"/>
        <c:crossBetween val="midCat"/>
      </c:valAx>
      <c:spPr>
        <a:noFill/>
        <a:ln w="3175">
          <a:solidFill>
            <a:schemeClr val="tx1"/>
          </a:solidFill>
        </a:ln>
        <a:effectLst/>
      </c:spPr>
    </c:plotArea>
    <c:legend>
      <c:legendPos val="b"/>
      <c:layout>
        <c:manualLayout>
          <c:xMode val="edge"/>
          <c:yMode val="edge"/>
          <c:x val="0.7892134999257856"/>
          <c:y val="3.2214514295338753E-2"/>
          <c:w val="0.20742162636169842"/>
          <c:h val="0.7894606088677419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solidFill>
            <a:sysClr val="windowText" lastClr="000000"/>
          </a:solidFill>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86448358784262"/>
          <c:y val="6.4801280853363508E-2"/>
          <c:w val="0.76347047027059878"/>
          <c:h val="0.73055966625082702"/>
        </c:manualLayout>
      </c:layout>
      <c:scatterChart>
        <c:scatterStyle val="lineMarker"/>
        <c:varyColors val="0"/>
        <c:ser>
          <c:idx val="0"/>
          <c:order val="0"/>
          <c:tx>
            <c:v>Oxic</c:v>
          </c:tx>
          <c:spPr>
            <a:ln w="6350">
              <a:noFill/>
            </a:ln>
          </c:spPr>
          <c:marker>
            <c:symbol val="circle"/>
            <c:size val="4"/>
            <c:spPr>
              <a:solidFill>
                <a:schemeClr val="tx1"/>
              </a:solidFill>
              <a:ln>
                <a:solidFill>
                  <a:schemeClr val="tx1"/>
                </a:solidFill>
              </a:ln>
            </c:spPr>
          </c:marker>
          <c:errBars>
            <c:errDir val="y"/>
            <c:errBarType val="both"/>
            <c:errValType val="percentage"/>
            <c:noEndCap val="0"/>
            <c:val val="5"/>
            <c:spPr>
              <a:ln w="3175"/>
            </c:spPr>
          </c:errBars>
          <c:xVal>
            <c:numRef>
              <c:f>'[Chart in Microsoft Word]Trace Element &amp; Phy. Parameters'!$C$5:$C$14</c:f>
              <c:numCache>
                <c:formatCode>General</c:formatCode>
                <c:ptCount val="10"/>
                <c:pt idx="0">
                  <c:v>0</c:v>
                </c:pt>
                <c:pt idx="1">
                  <c:v>0.1</c:v>
                </c:pt>
                <c:pt idx="2">
                  <c:v>1</c:v>
                </c:pt>
                <c:pt idx="3">
                  <c:v>2</c:v>
                </c:pt>
                <c:pt idx="4">
                  <c:v>3</c:v>
                </c:pt>
                <c:pt idx="5">
                  <c:v>4</c:v>
                </c:pt>
                <c:pt idx="6">
                  <c:v>5</c:v>
                </c:pt>
                <c:pt idx="7">
                  <c:v>6</c:v>
                </c:pt>
                <c:pt idx="8">
                  <c:v>7</c:v>
                </c:pt>
                <c:pt idx="9">
                  <c:v>8</c:v>
                </c:pt>
              </c:numCache>
            </c:numRef>
          </c:xVal>
          <c:yVal>
            <c:numRef>
              <c:f>'[Chart in Microsoft Word]Trace Element &amp; Phy. Parameters'!$AE$5:$AE$14</c:f>
              <c:numCache>
                <c:formatCode>0.00</c:formatCode>
                <c:ptCount val="10"/>
                <c:pt idx="0">
                  <c:v>7.0000000000000007E-2</c:v>
                </c:pt>
                <c:pt idx="1">
                  <c:v>6.5449999999999999</c:v>
                </c:pt>
                <c:pt idx="2">
                  <c:v>6.5259999999999998</c:v>
                </c:pt>
                <c:pt idx="3">
                  <c:v>6.5164999999999997</c:v>
                </c:pt>
                <c:pt idx="4">
                  <c:v>6.3789999999999996</c:v>
                </c:pt>
                <c:pt idx="5">
                  <c:v>6.2554999999999996</c:v>
                </c:pt>
                <c:pt idx="6">
                  <c:v>6.2290000000000001</c:v>
                </c:pt>
                <c:pt idx="7">
                  <c:v>6.1715</c:v>
                </c:pt>
                <c:pt idx="8">
                  <c:v>6.15</c:v>
                </c:pt>
                <c:pt idx="9">
                  <c:v>6.1334999999999997</c:v>
                </c:pt>
              </c:numCache>
            </c:numRef>
          </c:yVal>
          <c:smooth val="0"/>
          <c:extLst>
            <c:ext xmlns:c16="http://schemas.microsoft.com/office/drawing/2014/chart" uri="{C3380CC4-5D6E-409C-BE32-E72D297353CC}">
              <c16:uniqueId val="{00000000-1020-4D17-A0F9-BA3896DA1597}"/>
            </c:ext>
          </c:extLst>
        </c:ser>
        <c:ser>
          <c:idx val="2"/>
          <c:order val="1"/>
          <c:tx>
            <c:v>Anoxic</c:v>
          </c:tx>
          <c:spPr>
            <a:ln w="6350">
              <a:noFill/>
              <a:prstDash val="sysDash"/>
            </a:ln>
          </c:spPr>
          <c:marker>
            <c:symbol val="circle"/>
            <c:size val="4"/>
            <c:spPr>
              <a:noFill/>
              <a:ln w="3175">
                <a:solidFill>
                  <a:schemeClr val="tx1"/>
                </a:solidFill>
              </a:ln>
            </c:spPr>
          </c:marker>
          <c:errBars>
            <c:errDir val="y"/>
            <c:errBarType val="both"/>
            <c:errValType val="percentage"/>
            <c:noEndCap val="0"/>
            <c:val val="15"/>
            <c:spPr>
              <a:ln w="3175"/>
            </c:spPr>
          </c:errBars>
          <c:xVal>
            <c:numRef>
              <c:f>'[Chart in Microsoft Word]Trace Element &amp; Phy. Parameters'!$C$5:$C$14</c:f>
              <c:numCache>
                <c:formatCode>General</c:formatCode>
                <c:ptCount val="10"/>
                <c:pt idx="0">
                  <c:v>0</c:v>
                </c:pt>
                <c:pt idx="1">
                  <c:v>0.1</c:v>
                </c:pt>
                <c:pt idx="2">
                  <c:v>1</c:v>
                </c:pt>
                <c:pt idx="3">
                  <c:v>2</c:v>
                </c:pt>
                <c:pt idx="4">
                  <c:v>3</c:v>
                </c:pt>
                <c:pt idx="5">
                  <c:v>4</c:v>
                </c:pt>
                <c:pt idx="6">
                  <c:v>5</c:v>
                </c:pt>
                <c:pt idx="7">
                  <c:v>6</c:v>
                </c:pt>
                <c:pt idx="8">
                  <c:v>7</c:v>
                </c:pt>
                <c:pt idx="9">
                  <c:v>8</c:v>
                </c:pt>
              </c:numCache>
            </c:numRef>
          </c:xVal>
          <c:yVal>
            <c:numRef>
              <c:f>'[Chart in Microsoft Word]Trace Element &amp; Phy. Parameters'!$DO$5:$DO$14</c:f>
              <c:numCache>
                <c:formatCode>0.00</c:formatCode>
                <c:ptCount val="10"/>
                <c:pt idx="0">
                  <c:v>7.0000000000000007E-2</c:v>
                </c:pt>
                <c:pt idx="1">
                  <c:v>0.35</c:v>
                </c:pt>
                <c:pt idx="2">
                  <c:v>0.22999999999999998</c:v>
                </c:pt>
                <c:pt idx="3">
                  <c:v>0.22500000000000001</c:v>
                </c:pt>
                <c:pt idx="4">
                  <c:v>0.21500000000000002</c:v>
                </c:pt>
                <c:pt idx="5">
                  <c:v>0.21000000000000002</c:v>
                </c:pt>
                <c:pt idx="6">
                  <c:v>0.20500000000000002</c:v>
                </c:pt>
                <c:pt idx="7">
                  <c:v>0.2</c:v>
                </c:pt>
                <c:pt idx="8">
                  <c:v>0.16999999999999998</c:v>
                </c:pt>
                <c:pt idx="9">
                  <c:v>0.16500000000000001</c:v>
                </c:pt>
              </c:numCache>
            </c:numRef>
          </c:yVal>
          <c:smooth val="0"/>
          <c:extLst>
            <c:ext xmlns:c16="http://schemas.microsoft.com/office/drawing/2014/chart" uri="{C3380CC4-5D6E-409C-BE32-E72D297353CC}">
              <c16:uniqueId val="{00000001-1020-4D17-A0F9-BA3896DA1597}"/>
            </c:ext>
          </c:extLst>
        </c:ser>
        <c:dLbls>
          <c:showLegendKey val="0"/>
          <c:showVal val="0"/>
          <c:showCatName val="0"/>
          <c:showSerName val="0"/>
          <c:showPercent val="0"/>
          <c:showBubbleSize val="0"/>
        </c:dLbls>
        <c:axId val="419127912"/>
        <c:axId val="419126928"/>
      </c:scatterChart>
      <c:valAx>
        <c:axId val="419127912"/>
        <c:scaling>
          <c:orientation val="minMax"/>
          <c:max val="8.5"/>
          <c:min val="0"/>
        </c:scaling>
        <c:delete val="0"/>
        <c:axPos val="b"/>
        <c:title>
          <c:tx>
            <c:rich>
              <a:bodyPr rot="0" vert="horz"/>
              <a:lstStyle/>
              <a:p>
                <a:pPr>
                  <a:defRPr/>
                </a:pPr>
                <a:r>
                  <a:rPr lang="en-US"/>
                  <a:t>Time (hr)</a:t>
                </a:r>
              </a:p>
            </c:rich>
          </c:tx>
          <c:layout>
            <c:manualLayout>
              <c:xMode val="edge"/>
              <c:yMode val="edge"/>
              <c:x val="0.41374961220841777"/>
              <c:y val="0.90597332630071947"/>
            </c:manualLayout>
          </c:layout>
          <c:overlay val="0"/>
          <c:spPr>
            <a:noFill/>
            <a:ln>
              <a:noFill/>
            </a:ln>
            <a:effectLst/>
          </c:spPr>
        </c:title>
        <c:numFmt formatCode="General" sourceLinked="1"/>
        <c:majorTickMark val="none"/>
        <c:minorTickMark val="none"/>
        <c:tickLblPos val="nextTo"/>
        <c:spPr>
          <a:noFill/>
          <a:ln w="3175" cap="flat" cmpd="sng" algn="ctr">
            <a:solidFill>
              <a:schemeClr val="tx1"/>
            </a:solidFill>
            <a:round/>
          </a:ln>
          <a:effectLst/>
        </c:spPr>
        <c:txPr>
          <a:bodyPr rot="-60000000" vert="horz"/>
          <a:lstStyle/>
          <a:p>
            <a:pPr>
              <a:defRPr sz="900"/>
            </a:pPr>
            <a:endParaRPr lang="en-US"/>
          </a:p>
        </c:txPr>
        <c:crossAx val="419126928"/>
        <c:crosses val="autoZero"/>
        <c:crossBetween val="midCat"/>
        <c:majorUnit val="1"/>
      </c:valAx>
      <c:valAx>
        <c:axId val="419126928"/>
        <c:scaling>
          <c:orientation val="minMax"/>
          <c:max val="8"/>
          <c:min val="0"/>
        </c:scaling>
        <c:delete val="0"/>
        <c:axPos val="l"/>
        <c:title>
          <c:tx>
            <c:rich>
              <a:bodyPr rot="-5400000" vert="horz"/>
              <a:lstStyle/>
              <a:p>
                <a:pPr>
                  <a:defRPr/>
                </a:pPr>
                <a:r>
                  <a:rPr lang="en-US"/>
                  <a:t>DO (mg/L)</a:t>
                </a:r>
              </a:p>
            </c:rich>
          </c:tx>
          <c:layout>
            <c:manualLayout>
              <c:xMode val="edge"/>
              <c:yMode val="edge"/>
              <c:x val="1.5855680663952288E-3"/>
              <c:y val="0.27772598021142164"/>
            </c:manualLayout>
          </c:layout>
          <c:overlay val="0"/>
          <c:spPr>
            <a:noFill/>
            <a:ln>
              <a:noFill/>
            </a:ln>
            <a:effectLst/>
          </c:spPr>
        </c:title>
        <c:numFmt formatCode="0" sourceLinked="0"/>
        <c:majorTickMark val="out"/>
        <c:minorTickMark val="none"/>
        <c:tickLblPos val="nextTo"/>
        <c:spPr>
          <a:noFill/>
          <a:ln w="3175" cap="flat" cmpd="sng" algn="ctr">
            <a:solidFill>
              <a:schemeClr val="tx1"/>
            </a:solidFill>
            <a:round/>
          </a:ln>
          <a:effectLst/>
        </c:spPr>
        <c:txPr>
          <a:bodyPr rot="-60000000" vert="horz"/>
          <a:lstStyle/>
          <a:p>
            <a:pPr>
              <a:defRPr/>
            </a:pPr>
            <a:endParaRPr lang="en-US"/>
          </a:p>
        </c:txPr>
        <c:crossAx val="419127912"/>
        <c:crosses val="autoZero"/>
        <c:crossBetween val="midCat"/>
        <c:majorUnit val="2"/>
        <c:minorUnit val="1"/>
      </c:valAx>
      <c:spPr>
        <a:noFill/>
        <a:ln w="3175">
          <a:solidFill>
            <a:sysClr val="windowText" lastClr="000000"/>
          </a:solidFill>
        </a:ln>
        <a:effectLst/>
      </c:spPr>
    </c:plotArea>
    <c:legend>
      <c:legendPos val="b"/>
      <c:layout>
        <c:manualLayout>
          <c:xMode val="edge"/>
          <c:yMode val="edge"/>
          <c:x val="0.1844391391539123"/>
          <c:y val="0.37182981216507655"/>
          <c:w val="0.29082686606620206"/>
          <c:h val="0.19655931406868904"/>
        </c:manualLayout>
      </c:layout>
      <c:overlay val="0"/>
      <c:spPr>
        <a:noFill/>
        <a:ln>
          <a:noFill/>
        </a:ln>
        <a:effectLst/>
      </c:spPr>
      <c:txPr>
        <a:bodyPr rot="0" vert="horz"/>
        <a:lstStyle/>
        <a:p>
          <a:pPr>
            <a:defRPr sz="900"/>
          </a:pPr>
          <a:endParaRPr lang="en-US"/>
        </a:p>
      </c:txPr>
    </c:legend>
    <c:plotVisOnly val="1"/>
    <c:dispBlanksAs val="gap"/>
    <c:showDLblsOverMax val="0"/>
  </c:chart>
  <c:spPr>
    <a:noFill/>
    <a:ln>
      <a:noFill/>
    </a:ln>
  </c:spPr>
  <c:txPr>
    <a:bodyPr/>
    <a:lstStyle/>
    <a:p>
      <a:pPr>
        <a:defRPr sz="1000" b="0">
          <a:solidFill>
            <a:sysClr val="windowText" lastClr="000000"/>
          </a:solidFill>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513217407912214"/>
          <c:y val="3.9143808114428288E-2"/>
          <c:w val="0.75047964649402288"/>
          <c:h val="0.7385559085422212"/>
        </c:manualLayout>
      </c:layout>
      <c:scatterChart>
        <c:scatterStyle val="lineMarker"/>
        <c:varyColors val="0"/>
        <c:ser>
          <c:idx val="0"/>
          <c:order val="0"/>
          <c:tx>
            <c:v>Oxic</c:v>
          </c:tx>
          <c:spPr>
            <a:ln w="6350">
              <a:noFill/>
            </a:ln>
          </c:spPr>
          <c:marker>
            <c:symbol val="square"/>
            <c:size val="4"/>
            <c:spPr>
              <a:solidFill>
                <a:schemeClr val="tx1"/>
              </a:solidFill>
              <a:ln w="3175">
                <a:solidFill>
                  <a:schemeClr val="tx1"/>
                </a:solidFill>
              </a:ln>
            </c:spPr>
          </c:marker>
          <c:errBars>
            <c:errDir val="y"/>
            <c:errBarType val="both"/>
            <c:errValType val="percentage"/>
            <c:noEndCap val="0"/>
            <c:val val="5"/>
            <c:spPr>
              <a:ln w="3175"/>
            </c:spPr>
          </c:errBars>
          <c:xVal>
            <c:numRef>
              <c:f>'[Chart in Microsoft Word]Trace Element &amp; Phy. Parameters'!$C$5:$C$14</c:f>
              <c:numCache>
                <c:formatCode>General</c:formatCode>
                <c:ptCount val="10"/>
                <c:pt idx="0">
                  <c:v>0</c:v>
                </c:pt>
                <c:pt idx="1">
                  <c:v>0.1</c:v>
                </c:pt>
                <c:pt idx="2">
                  <c:v>1</c:v>
                </c:pt>
                <c:pt idx="3">
                  <c:v>2</c:v>
                </c:pt>
                <c:pt idx="4">
                  <c:v>3</c:v>
                </c:pt>
                <c:pt idx="5">
                  <c:v>4</c:v>
                </c:pt>
                <c:pt idx="6">
                  <c:v>5</c:v>
                </c:pt>
                <c:pt idx="7">
                  <c:v>6</c:v>
                </c:pt>
                <c:pt idx="8">
                  <c:v>7</c:v>
                </c:pt>
                <c:pt idx="9">
                  <c:v>8</c:v>
                </c:pt>
              </c:numCache>
            </c:numRef>
          </c:xVal>
          <c:yVal>
            <c:numRef>
              <c:f>'[Chart in Microsoft Word]Trace Element &amp; Phy. Parameters'!$AF$5:$AF$14</c:f>
              <c:numCache>
                <c:formatCode>0.00</c:formatCode>
                <c:ptCount val="10"/>
                <c:pt idx="0">
                  <c:v>-110</c:v>
                </c:pt>
                <c:pt idx="1">
                  <c:v>139.19999999999999</c:v>
                </c:pt>
                <c:pt idx="2">
                  <c:v>137.69999999999999</c:v>
                </c:pt>
                <c:pt idx="3">
                  <c:v>136.85000000000002</c:v>
                </c:pt>
                <c:pt idx="4">
                  <c:v>124.44999999999999</c:v>
                </c:pt>
                <c:pt idx="5">
                  <c:v>127.45</c:v>
                </c:pt>
                <c:pt idx="6">
                  <c:v>142.75</c:v>
                </c:pt>
                <c:pt idx="7">
                  <c:v>132.65</c:v>
                </c:pt>
                <c:pt idx="8">
                  <c:v>142.85000000000002</c:v>
                </c:pt>
                <c:pt idx="9">
                  <c:v>140.85</c:v>
                </c:pt>
              </c:numCache>
            </c:numRef>
          </c:yVal>
          <c:smooth val="0"/>
          <c:extLst>
            <c:ext xmlns:c16="http://schemas.microsoft.com/office/drawing/2014/chart" uri="{C3380CC4-5D6E-409C-BE32-E72D297353CC}">
              <c16:uniqueId val="{00000000-2C5C-400B-8B64-89D7F3A0C0FD}"/>
            </c:ext>
          </c:extLst>
        </c:ser>
        <c:ser>
          <c:idx val="2"/>
          <c:order val="1"/>
          <c:tx>
            <c:v>Anoxic</c:v>
          </c:tx>
          <c:spPr>
            <a:ln w="6350">
              <a:noFill/>
              <a:prstDash val="sysDash"/>
            </a:ln>
          </c:spPr>
          <c:marker>
            <c:symbol val="square"/>
            <c:size val="4"/>
            <c:spPr>
              <a:noFill/>
              <a:ln w="3175">
                <a:solidFill>
                  <a:schemeClr val="tx1"/>
                </a:solidFill>
              </a:ln>
            </c:spPr>
          </c:marker>
          <c:errBars>
            <c:errDir val="y"/>
            <c:errBarType val="both"/>
            <c:errValType val="percentage"/>
            <c:noEndCap val="0"/>
            <c:val val="5"/>
            <c:spPr>
              <a:ln w="3175"/>
            </c:spPr>
          </c:errBars>
          <c:xVal>
            <c:numRef>
              <c:f>'[Chart in Microsoft Word]Trace Element &amp; Phy. Parameters'!$C$5:$C$14</c:f>
              <c:numCache>
                <c:formatCode>General</c:formatCode>
                <c:ptCount val="10"/>
                <c:pt idx="0">
                  <c:v>0</c:v>
                </c:pt>
                <c:pt idx="1">
                  <c:v>0.1</c:v>
                </c:pt>
                <c:pt idx="2">
                  <c:v>1</c:v>
                </c:pt>
                <c:pt idx="3">
                  <c:v>2</c:v>
                </c:pt>
                <c:pt idx="4">
                  <c:v>3</c:v>
                </c:pt>
                <c:pt idx="5">
                  <c:v>4</c:v>
                </c:pt>
                <c:pt idx="6">
                  <c:v>5</c:v>
                </c:pt>
                <c:pt idx="7">
                  <c:v>6</c:v>
                </c:pt>
                <c:pt idx="8">
                  <c:v>7</c:v>
                </c:pt>
                <c:pt idx="9">
                  <c:v>8</c:v>
                </c:pt>
              </c:numCache>
            </c:numRef>
          </c:xVal>
          <c:yVal>
            <c:numRef>
              <c:f>'[Chart in Microsoft Word]Trace Element &amp; Phy. Parameters'!$DP$5:$DP$14</c:f>
              <c:numCache>
                <c:formatCode>0.00</c:formatCode>
                <c:ptCount val="10"/>
                <c:pt idx="0">
                  <c:v>-110</c:v>
                </c:pt>
                <c:pt idx="1">
                  <c:v>-95.15</c:v>
                </c:pt>
                <c:pt idx="2">
                  <c:v>-97.5</c:v>
                </c:pt>
                <c:pt idx="3">
                  <c:v>-99.8</c:v>
                </c:pt>
                <c:pt idx="4">
                  <c:v>-100.7</c:v>
                </c:pt>
                <c:pt idx="5">
                  <c:v>-97.199999999999989</c:v>
                </c:pt>
                <c:pt idx="6">
                  <c:v>-101.75</c:v>
                </c:pt>
                <c:pt idx="7">
                  <c:v>-102.05</c:v>
                </c:pt>
                <c:pt idx="8">
                  <c:v>-102</c:v>
                </c:pt>
                <c:pt idx="9">
                  <c:v>-101.94999999999999</c:v>
                </c:pt>
              </c:numCache>
            </c:numRef>
          </c:yVal>
          <c:smooth val="0"/>
          <c:extLst>
            <c:ext xmlns:c16="http://schemas.microsoft.com/office/drawing/2014/chart" uri="{C3380CC4-5D6E-409C-BE32-E72D297353CC}">
              <c16:uniqueId val="{00000001-2C5C-400B-8B64-89D7F3A0C0FD}"/>
            </c:ext>
          </c:extLst>
        </c:ser>
        <c:dLbls>
          <c:showLegendKey val="0"/>
          <c:showVal val="0"/>
          <c:showCatName val="0"/>
          <c:showSerName val="0"/>
          <c:showPercent val="0"/>
          <c:showBubbleSize val="0"/>
        </c:dLbls>
        <c:axId val="419127912"/>
        <c:axId val="419126928"/>
      </c:scatterChart>
      <c:valAx>
        <c:axId val="419127912"/>
        <c:scaling>
          <c:orientation val="minMax"/>
          <c:max val="8.5"/>
          <c:min val="0"/>
        </c:scaling>
        <c:delete val="0"/>
        <c:axPos val="b"/>
        <c:title>
          <c:tx>
            <c:rich>
              <a:bodyPr rot="0" vert="horz"/>
              <a:lstStyle/>
              <a:p>
                <a:pPr>
                  <a:defRPr/>
                </a:pPr>
                <a:r>
                  <a:rPr lang="en-US"/>
                  <a:t>Time (hr)</a:t>
                </a:r>
              </a:p>
            </c:rich>
          </c:tx>
          <c:layout>
            <c:manualLayout>
              <c:xMode val="edge"/>
              <c:yMode val="edge"/>
              <c:x val="0.45368880709095488"/>
              <c:y val="0.903337508947745"/>
            </c:manualLayout>
          </c:layout>
          <c:overlay val="0"/>
          <c:spPr>
            <a:noFill/>
            <a:ln>
              <a:noFill/>
            </a:ln>
            <a:effectLst/>
          </c:spPr>
        </c:title>
        <c:numFmt formatCode="General" sourceLinked="1"/>
        <c:majorTickMark val="none"/>
        <c:minorTickMark val="none"/>
        <c:tickLblPos val="low"/>
        <c:spPr>
          <a:noFill/>
          <a:ln w="3175" cap="flat" cmpd="sng" algn="ctr">
            <a:solidFill>
              <a:schemeClr val="bg1"/>
            </a:solidFill>
            <a:round/>
          </a:ln>
          <a:effectLst/>
        </c:spPr>
        <c:txPr>
          <a:bodyPr rot="-60000000" vert="horz"/>
          <a:lstStyle/>
          <a:p>
            <a:pPr>
              <a:defRPr/>
            </a:pPr>
            <a:endParaRPr lang="en-US"/>
          </a:p>
        </c:txPr>
        <c:crossAx val="419126928"/>
        <c:crosses val="autoZero"/>
        <c:crossBetween val="midCat"/>
        <c:majorUnit val="1"/>
      </c:valAx>
      <c:valAx>
        <c:axId val="419126928"/>
        <c:scaling>
          <c:orientation val="minMax"/>
          <c:max val="200"/>
          <c:min val="-200"/>
        </c:scaling>
        <c:delete val="0"/>
        <c:axPos val="l"/>
        <c:title>
          <c:tx>
            <c:rich>
              <a:bodyPr rot="-5400000" vert="horz"/>
              <a:lstStyle/>
              <a:p>
                <a:pPr>
                  <a:defRPr/>
                </a:pPr>
                <a:r>
                  <a:rPr lang="en-US"/>
                  <a:t>ORP (mV)</a:t>
                </a:r>
              </a:p>
            </c:rich>
          </c:tx>
          <c:layout>
            <c:manualLayout>
              <c:xMode val="edge"/>
              <c:yMode val="edge"/>
              <c:x val="1.5854166666666666E-3"/>
              <c:y val="0.27729096045197743"/>
            </c:manualLayout>
          </c:layout>
          <c:overlay val="0"/>
          <c:spPr>
            <a:noFill/>
            <a:ln>
              <a:noFill/>
            </a:ln>
            <a:effectLst/>
          </c:spPr>
        </c:title>
        <c:numFmt formatCode="0" sourceLinked="0"/>
        <c:majorTickMark val="out"/>
        <c:minorTickMark val="none"/>
        <c:tickLblPos val="nextTo"/>
        <c:spPr>
          <a:noFill/>
          <a:ln w="3175" cap="flat" cmpd="sng" algn="ctr">
            <a:solidFill>
              <a:schemeClr val="tx1"/>
            </a:solidFill>
            <a:round/>
          </a:ln>
          <a:effectLst/>
        </c:spPr>
        <c:txPr>
          <a:bodyPr rot="-60000000" vert="horz"/>
          <a:lstStyle/>
          <a:p>
            <a:pPr>
              <a:defRPr/>
            </a:pPr>
            <a:endParaRPr lang="en-US"/>
          </a:p>
        </c:txPr>
        <c:crossAx val="419127912"/>
        <c:crosses val="autoZero"/>
        <c:crossBetween val="midCat"/>
        <c:majorUnit val="100"/>
        <c:minorUnit val="50"/>
      </c:valAx>
      <c:spPr>
        <a:noFill/>
        <a:ln w="3175">
          <a:solidFill>
            <a:sysClr val="windowText" lastClr="000000"/>
          </a:solidFill>
        </a:ln>
        <a:effectLst/>
      </c:spPr>
    </c:plotArea>
    <c:legend>
      <c:legendPos val="b"/>
      <c:layout>
        <c:manualLayout>
          <c:xMode val="edge"/>
          <c:yMode val="edge"/>
          <c:x val="0.19326116209013008"/>
          <c:y val="0.33909431141505003"/>
          <c:w val="0.25554895833333335"/>
          <c:h val="0.19135593220338984"/>
        </c:manualLayout>
      </c:layout>
      <c:overlay val="0"/>
      <c:spPr>
        <a:noFill/>
        <a:ln>
          <a:noFill/>
        </a:ln>
        <a:effectLst/>
      </c:spPr>
      <c:txPr>
        <a:bodyPr rot="0" vert="horz"/>
        <a:lstStyle/>
        <a:p>
          <a:pPr>
            <a:defRPr sz="900"/>
          </a:pPr>
          <a:endParaRPr lang="en-US"/>
        </a:p>
      </c:txPr>
    </c:legend>
    <c:plotVisOnly val="1"/>
    <c:dispBlanksAs val="gap"/>
    <c:showDLblsOverMax val="0"/>
  </c:chart>
  <c:spPr>
    <a:noFill/>
    <a:ln>
      <a:noFill/>
    </a:ln>
  </c:spPr>
  <c:txPr>
    <a:bodyPr/>
    <a:lstStyle/>
    <a:p>
      <a:pPr>
        <a:defRPr sz="1000" b="0">
          <a:solidFill>
            <a:sysClr val="windowText" lastClr="000000"/>
          </a:solidFill>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923343374801415"/>
          <c:y val="4.4974317273843024E-2"/>
          <c:w val="0.76637838682513071"/>
          <c:h val="0.73981201355603488"/>
        </c:manualLayout>
      </c:layout>
      <c:scatterChart>
        <c:scatterStyle val="lineMarker"/>
        <c:varyColors val="0"/>
        <c:ser>
          <c:idx val="0"/>
          <c:order val="0"/>
          <c:tx>
            <c:v>Oxic-Fe2+</c:v>
          </c:tx>
          <c:spPr>
            <a:ln w="6350">
              <a:noFill/>
            </a:ln>
          </c:spPr>
          <c:marker>
            <c:symbol val="circle"/>
            <c:size val="4"/>
            <c:spPr>
              <a:solidFill>
                <a:schemeClr val="tx1"/>
              </a:solidFill>
              <a:ln w="3175">
                <a:solidFill>
                  <a:schemeClr val="tx1"/>
                </a:solidFill>
              </a:ln>
            </c:spPr>
          </c:marker>
          <c:errBars>
            <c:errDir val="y"/>
            <c:errBarType val="both"/>
            <c:errValType val="cust"/>
            <c:noEndCap val="0"/>
            <c:plus>
              <c:numRef>
                <c:f>'[Chart 2 in Microsoft Word]Trace Element &amp; Phy. Parameters'!$R$5:$R$14</c:f>
                <c:numCache>
                  <c:formatCode>General</c:formatCode>
                  <c:ptCount val="10"/>
                  <c:pt idx="0">
                    <c:v>5.4030000000000002E-2</c:v>
                  </c:pt>
                  <c:pt idx="1">
                    <c:v>1.0484342955331081E-2</c:v>
                  </c:pt>
                  <c:pt idx="2">
                    <c:v>8.1564767209868841E-4</c:v>
                  </c:pt>
                  <c:pt idx="3">
                    <c:v>6.6905736529089639E-3</c:v>
                  </c:pt>
                  <c:pt idx="4">
                    <c:v>1.8399625553255146E-2</c:v>
                  </c:pt>
                  <c:pt idx="5">
                    <c:v>1.9671710652609767E-2</c:v>
                  </c:pt>
                  <c:pt idx="6">
                    <c:v>1.1921113224024032E-3</c:v>
                  </c:pt>
                  <c:pt idx="7">
                    <c:v>1.7774543158686244E-3</c:v>
                  </c:pt>
                  <c:pt idx="8">
                    <c:v>1.5387421376078578E-2</c:v>
                  </c:pt>
                  <c:pt idx="9">
                    <c:v>2.7156435931469298E-3</c:v>
                  </c:pt>
                </c:numCache>
              </c:numRef>
            </c:plus>
            <c:minus>
              <c:numRef>
                <c:f>'[Chart 2 in Microsoft Word]Trace Element &amp; Phy. Parameters'!$R$5:$R$14</c:f>
                <c:numCache>
                  <c:formatCode>General</c:formatCode>
                  <c:ptCount val="10"/>
                  <c:pt idx="0">
                    <c:v>5.4030000000000002E-2</c:v>
                  </c:pt>
                  <c:pt idx="1">
                    <c:v>1.0484342955331081E-2</c:v>
                  </c:pt>
                  <c:pt idx="2">
                    <c:v>8.1564767209868841E-4</c:v>
                  </c:pt>
                  <c:pt idx="3">
                    <c:v>6.6905736529089639E-3</c:v>
                  </c:pt>
                  <c:pt idx="4">
                    <c:v>1.8399625553255146E-2</c:v>
                  </c:pt>
                  <c:pt idx="5">
                    <c:v>1.9671710652609767E-2</c:v>
                  </c:pt>
                  <c:pt idx="6">
                    <c:v>1.1921113224024032E-3</c:v>
                  </c:pt>
                  <c:pt idx="7">
                    <c:v>1.7774543158686244E-3</c:v>
                  </c:pt>
                  <c:pt idx="8">
                    <c:v>1.5387421376078578E-2</c:v>
                  </c:pt>
                  <c:pt idx="9">
                    <c:v>2.7156435931469298E-3</c:v>
                  </c:pt>
                </c:numCache>
              </c:numRef>
            </c:minus>
            <c:spPr>
              <a:ln w="3175"/>
            </c:spPr>
          </c:errBars>
          <c:xVal>
            <c:numRef>
              <c:f>'[Chart 2 in Microsoft Word]Trace Element &amp; Phy. Parameters'!$C$5:$C$14</c:f>
              <c:numCache>
                <c:formatCode>General</c:formatCode>
                <c:ptCount val="10"/>
                <c:pt idx="0">
                  <c:v>0</c:v>
                </c:pt>
                <c:pt idx="1">
                  <c:v>0.1</c:v>
                </c:pt>
                <c:pt idx="2">
                  <c:v>1</c:v>
                </c:pt>
                <c:pt idx="3">
                  <c:v>2</c:v>
                </c:pt>
                <c:pt idx="4">
                  <c:v>3</c:v>
                </c:pt>
                <c:pt idx="5">
                  <c:v>4</c:v>
                </c:pt>
                <c:pt idx="6">
                  <c:v>5</c:v>
                </c:pt>
                <c:pt idx="7">
                  <c:v>6</c:v>
                </c:pt>
                <c:pt idx="8">
                  <c:v>7</c:v>
                </c:pt>
                <c:pt idx="9">
                  <c:v>8</c:v>
                </c:pt>
              </c:numCache>
            </c:numRef>
          </c:xVal>
          <c:yVal>
            <c:numRef>
              <c:f>'[Chart 2 in Microsoft Word]Trace Element &amp; Phy. Parameters'!$Q$5:$Q$14</c:f>
              <c:numCache>
                <c:formatCode>0.00</c:formatCode>
                <c:ptCount val="10"/>
                <c:pt idx="0">
                  <c:v>2.23</c:v>
                </c:pt>
                <c:pt idx="1">
                  <c:v>0.32411035000000005</c:v>
                </c:pt>
                <c:pt idx="2">
                  <c:v>0.28165555000000003</c:v>
                </c:pt>
                <c:pt idx="3">
                  <c:v>0.26491835000000002</c:v>
                </c:pt>
                <c:pt idx="4">
                  <c:v>0.25197210000000003</c:v>
                </c:pt>
                <c:pt idx="5">
                  <c:v>0.24657950000000001</c:v>
                </c:pt>
                <c:pt idx="6">
                  <c:v>0.23965544999999999</c:v>
                </c:pt>
                <c:pt idx="7">
                  <c:v>0.23916235</c:v>
                </c:pt>
                <c:pt idx="8">
                  <c:v>0.23351634999999998</c:v>
                </c:pt>
                <c:pt idx="9">
                  <c:v>0.23553784999999999</c:v>
                </c:pt>
              </c:numCache>
            </c:numRef>
          </c:yVal>
          <c:smooth val="0"/>
          <c:extLst>
            <c:ext xmlns:c16="http://schemas.microsoft.com/office/drawing/2014/chart" uri="{C3380CC4-5D6E-409C-BE32-E72D297353CC}">
              <c16:uniqueId val="{00000000-C739-4499-BE65-7D759F2C8CED}"/>
            </c:ext>
          </c:extLst>
        </c:ser>
        <c:ser>
          <c:idx val="2"/>
          <c:order val="1"/>
          <c:tx>
            <c:v>Anoxic-Fe2+</c:v>
          </c:tx>
          <c:spPr>
            <a:ln w="6350">
              <a:noFill/>
              <a:prstDash val="sysDash"/>
            </a:ln>
          </c:spPr>
          <c:marker>
            <c:symbol val="circle"/>
            <c:size val="4"/>
            <c:spPr>
              <a:noFill/>
              <a:ln w="3175">
                <a:solidFill>
                  <a:schemeClr val="tx1"/>
                </a:solidFill>
              </a:ln>
            </c:spPr>
          </c:marker>
          <c:errBars>
            <c:errDir val="y"/>
            <c:errBarType val="both"/>
            <c:errValType val="cust"/>
            <c:noEndCap val="0"/>
            <c:plus>
              <c:numRef>
                <c:f>'[Chart 2 in Microsoft Word]Trace Element &amp; Phy. Parameters'!$DB$5:$DB$14</c:f>
                <c:numCache>
                  <c:formatCode>General</c:formatCode>
                  <c:ptCount val="10"/>
                  <c:pt idx="0">
                    <c:v>5.4030000000000002E-2</c:v>
                  </c:pt>
                  <c:pt idx="1">
                    <c:v>4.5424539623423656E-3</c:v>
                  </c:pt>
                  <c:pt idx="2">
                    <c:v>2.0212647340217486E-2</c:v>
                  </c:pt>
                  <c:pt idx="3">
                    <c:v>3.679783689294807E-2</c:v>
                  </c:pt>
                  <c:pt idx="4">
                    <c:v>2.3582718259352629E-2</c:v>
                  </c:pt>
                  <c:pt idx="5">
                    <c:v>3.7224222282003443E-2</c:v>
                  </c:pt>
                  <c:pt idx="6">
                    <c:v>3.6075173762575304E-2</c:v>
                  </c:pt>
                  <c:pt idx="7">
                    <c:v>2.0339926560831108E-2</c:v>
                  </c:pt>
                  <c:pt idx="8">
                    <c:v>6.1083419292799902E-2</c:v>
                  </c:pt>
                  <c:pt idx="9">
                    <c:v>8.4529100257958401E-2</c:v>
                  </c:pt>
                </c:numCache>
              </c:numRef>
            </c:plus>
            <c:minus>
              <c:numRef>
                <c:f>'[Chart 2 in Microsoft Word]Trace Element &amp; Phy. Parameters'!$DB$5:$DB$14</c:f>
                <c:numCache>
                  <c:formatCode>General</c:formatCode>
                  <c:ptCount val="10"/>
                  <c:pt idx="0">
                    <c:v>5.4030000000000002E-2</c:v>
                  </c:pt>
                  <c:pt idx="1">
                    <c:v>4.5424539623423656E-3</c:v>
                  </c:pt>
                  <c:pt idx="2">
                    <c:v>2.0212647340217486E-2</c:v>
                  </c:pt>
                  <c:pt idx="3">
                    <c:v>3.679783689294807E-2</c:v>
                  </c:pt>
                  <c:pt idx="4">
                    <c:v>2.3582718259352629E-2</c:v>
                  </c:pt>
                  <c:pt idx="5">
                    <c:v>3.7224222282003443E-2</c:v>
                  </c:pt>
                  <c:pt idx="6">
                    <c:v>3.6075173762575304E-2</c:v>
                  </c:pt>
                  <c:pt idx="7">
                    <c:v>2.0339926560831108E-2</c:v>
                  </c:pt>
                  <c:pt idx="8">
                    <c:v>6.1083419292799902E-2</c:v>
                  </c:pt>
                  <c:pt idx="9">
                    <c:v>8.4529100257958401E-2</c:v>
                  </c:pt>
                </c:numCache>
              </c:numRef>
            </c:minus>
            <c:spPr>
              <a:ln w="3175"/>
            </c:spPr>
          </c:errBars>
          <c:xVal>
            <c:numRef>
              <c:f>'[Chart 2 in Microsoft Word]Trace Element &amp; Phy. Parameters'!$C$5:$C$14</c:f>
              <c:numCache>
                <c:formatCode>General</c:formatCode>
                <c:ptCount val="10"/>
                <c:pt idx="0">
                  <c:v>0</c:v>
                </c:pt>
                <c:pt idx="1">
                  <c:v>0.1</c:v>
                </c:pt>
                <c:pt idx="2">
                  <c:v>1</c:v>
                </c:pt>
                <c:pt idx="3">
                  <c:v>2</c:v>
                </c:pt>
                <c:pt idx="4">
                  <c:v>3</c:v>
                </c:pt>
                <c:pt idx="5">
                  <c:v>4</c:v>
                </c:pt>
                <c:pt idx="6">
                  <c:v>5</c:v>
                </c:pt>
                <c:pt idx="7">
                  <c:v>6</c:v>
                </c:pt>
                <c:pt idx="8">
                  <c:v>7</c:v>
                </c:pt>
                <c:pt idx="9">
                  <c:v>8</c:v>
                </c:pt>
              </c:numCache>
            </c:numRef>
          </c:xVal>
          <c:yVal>
            <c:numRef>
              <c:f>'[Chart 2 in Microsoft Word]Trace Element &amp; Phy. Parameters'!$DA$5:$DA$14</c:f>
              <c:numCache>
                <c:formatCode>0.00</c:formatCode>
                <c:ptCount val="10"/>
                <c:pt idx="0">
                  <c:v>2.33</c:v>
                </c:pt>
                <c:pt idx="1">
                  <c:v>1.874817</c:v>
                </c:pt>
                <c:pt idx="2">
                  <c:v>1.7825724999999999</c:v>
                </c:pt>
                <c:pt idx="3">
                  <c:v>1.6888420000000002</c:v>
                </c:pt>
                <c:pt idx="4">
                  <c:v>1.5967175</c:v>
                </c:pt>
                <c:pt idx="5">
                  <c:v>1.5444074999999999</c:v>
                </c:pt>
                <c:pt idx="6">
                  <c:v>1.4800170000000001</c:v>
                </c:pt>
                <c:pt idx="7">
                  <c:v>1.4027705000000001</c:v>
                </c:pt>
                <c:pt idx="8">
                  <c:v>1.3543404999999997</c:v>
                </c:pt>
                <c:pt idx="9">
                  <c:v>1.3198721</c:v>
                </c:pt>
              </c:numCache>
            </c:numRef>
          </c:yVal>
          <c:smooth val="0"/>
          <c:extLst>
            <c:ext xmlns:c16="http://schemas.microsoft.com/office/drawing/2014/chart" uri="{C3380CC4-5D6E-409C-BE32-E72D297353CC}">
              <c16:uniqueId val="{00000001-C739-4499-BE65-7D759F2C8CED}"/>
            </c:ext>
          </c:extLst>
        </c:ser>
        <c:ser>
          <c:idx val="1"/>
          <c:order val="2"/>
          <c:tx>
            <c:v>Oxic Fe(t)</c:v>
          </c:tx>
          <c:spPr>
            <a:ln>
              <a:noFill/>
            </a:ln>
          </c:spPr>
          <c:marker>
            <c:symbol val="triangle"/>
            <c:size val="4"/>
            <c:spPr>
              <a:solidFill>
                <a:schemeClr val="tx1"/>
              </a:solidFill>
              <a:ln w="3175">
                <a:solidFill>
                  <a:schemeClr val="tx1"/>
                </a:solidFill>
              </a:ln>
            </c:spPr>
          </c:marker>
          <c:errBars>
            <c:errDir val="y"/>
            <c:errBarType val="both"/>
            <c:errValType val="cust"/>
            <c:noEndCap val="0"/>
            <c:plus>
              <c:numRef>
                <c:f>'[Chart 2 in Microsoft Word]Trace Element &amp; Phy. Parameters'!$P$5:$P$14</c:f>
                <c:numCache>
                  <c:formatCode>General</c:formatCode>
                  <c:ptCount val="10"/>
                  <c:pt idx="0">
                    <c:v>5.4030000000000002E-2</c:v>
                  </c:pt>
                  <c:pt idx="1">
                    <c:v>7.249117299368249E-2</c:v>
                  </c:pt>
                  <c:pt idx="2">
                    <c:v>1.1188550598714646E-2</c:v>
                  </c:pt>
                  <c:pt idx="3">
                    <c:v>9.3044645802431714E-2</c:v>
                  </c:pt>
                  <c:pt idx="4">
                    <c:v>1.3666959866773572E-2</c:v>
                  </c:pt>
                  <c:pt idx="5">
                    <c:v>2.4678733770191582E-2</c:v>
                  </c:pt>
                  <c:pt idx="6">
                    <c:v>1.2331235157112258E-2</c:v>
                  </c:pt>
                  <c:pt idx="7">
                    <c:v>1.9321692795922444E-2</c:v>
                  </c:pt>
                  <c:pt idx="8">
                    <c:v>4.6229934247195389E-2</c:v>
                  </c:pt>
                  <c:pt idx="9">
                    <c:v>7.4718559354420025E-2</c:v>
                  </c:pt>
                </c:numCache>
              </c:numRef>
            </c:plus>
            <c:minus>
              <c:numRef>
                <c:f>'[Chart 2 in Microsoft Word]Trace Element &amp; Phy. Parameters'!$P$5:$P$14</c:f>
                <c:numCache>
                  <c:formatCode>General</c:formatCode>
                  <c:ptCount val="10"/>
                  <c:pt idx="0">
                    <c:v>5.4030000000000002E-2</c:v>
                  </c:pt>
                  <c:pt idx="1">
                    <c:v>7.249117299368249E-2</c:v>
                  </c:pt>
                  <c:pt idx="2">
                    <c:v>1.1188550598714646E-2</c:v>
                  </c:pt>
                  <c:pt idx="3">
                    <c:v>9.3044645802431714E-2</c:v>
                  </c:pt>
                  <c:pt idx="4">
                    <c:v>1.3666959866773572E-2</c:v>
                  </c:pt>
                  <c:pt idx="5">
                    <c:v>2.4678733770191582E-2</c:v>
                  </c:pt>
                  <c:pt idx="6">
                    <c:v>1.2331235157112258E-2</c:v>
                  </c:pt>
                  <c:pt idx="7">
                    <c:v>1.9321692795922444E-2</c:v>
                  </c:pt>
                  <c:pt idx="8">
                    <c:v>4.6229934247195389E-2</c:v>
                  </c:pt>
                  <c:pt idx="9">
                    <c:v>7.4718559354420025E-2</c:v>
                  </c:pt>
                </c:numCache>
              </c:numRef>
            </c:minus>
            <c:spPr>
              <a:ln w="3175"/>
            </c:spPr>
          </c:errBars>
          <c:xVal>
            <c:numRef>
              <c:f>'[Chart 2 in Microsoft Word]Trace Element &amp; Phy. Parameters'!$C$5:$C$14</c:f>
              <c:numCache>
                <c:formatCode>General</c:formatCode>
                <c:ptCount val="10"/>
                <c:pt idx="0">
                  <c:v>0</c:v>
                </c:pt>
                <c:pt idx="1">
                  <c:v>0.1</c:v>
                </c:pt>
                <c:pt idx="2">
                  <c:v>1</c:v>
                </c:pt>
                <c:pt idx="3">
                  <c:v>2</c:v>
                </c:pt>
                <c:pt idx="4">
                  <c:v>3</c:v>
                </c:pt>
                <c:pt idx="5">
                  <c:v>4</c:v>
                </c:pt>
                <c:pt idx="6">
                  <c:v>5</c:v>
                </c:pt>
                <c:pt idx="7">
                  <c:v>6</c:v>
                </c:pt>
                <c:pt idx="8">
                  <c:v>7</c:v>
                </c:pt>
                <c:pt idx="9">
                  <c:v>8</c:v>
                </c:pt>
              </c:numCache>
            </c:numRef>
          </c:xVal>
          <c:yVal>
            <c:numRef>
              <c:f>'[Chart 2 in Microsoft Word]Trace Element &amp; Phy. Parameters'!$O$5:$O$14</c:f>
              <c:numCache>
                <c:formatCode>0.00</c:formatCode>
                <c:ptCount val="10"/>
                <c:pt idx="0">
                  <c:v>2.33</c:v>
                </c:pt>
                <c:pt idx="1">
                  <c:v>2.0582210000000001</c:v>
                </c:pt>
                <c:pt idx="2">
                  <c:v>2.0565455000000004</c:v>
                </c:pt>
                <c:pt idx="3">
                  <c:v>2.0302134999999999</c:v>
                </c:pt>
                <c:pt idx="4">
                  <c:v>1.96157</c:v>
                </c:pt>
                <c:pt idx="5">
                  <c:v>1.9372355000000001</c:v>
                </c:pt>
                <c:pt idx="6">
                  <c:v>1.9245844999999999</c:v>
                </c:pt>
                <c:pt idx="7">
                  <c:v>1.8841534999999998</c:v>
                </c:pt>
                <c:pt idx="8">
                  <c:v>1.8578375</c:v>
                </c:pt>
                <c:pt idx="9">
                  <c:v>1.8455650000000001</c:v>
                </c:pt>
              </c:numCache>
            </c:numRef>
          </c:yVal>
          <c:smooth val="0"/>
          <c:extLst>
            <c:ext xmlns:c16="http://schemas.microsoft.com/office/drawing/2014/chart" uri="{C3380CC4-5D6E-409C-BE32-E72D297353CC}">
              <c16:uniqueId val="{00000002-C739-4499-BE65-7D759F2C8CED}"/>
            </c:ext>
          </c:extLst>
        </c:ser>
        <c:ser>
          <c:idx val="3"/>
          <c:order val="3"/>
          <c:tx>
            <c:v>Anoxic-Fe(t)</c:v>
          </c:tx>
          <c:spPr>
            <a:ln>
              <a:noFill/>
            </a:ln>
          </c:spPr>
          <c:marker>
            <c:symbol val="triangle"/>
            <c:size val="4"/>
            <c:spPr>
              <a:noFill/>
              <a:ln w="3175">
                <a:solidFill>
                  <a:schemeClr val="tx1"/>
                </a:solidFill>
              </a:ln>
            </c:spPr>
          </c:marker>
          <c:errBars>
            <c:errDir val="y"/>
            <c:errBarType val="both"/>
            <c:errValType val="cust"/>
            <c:noEndCap val="0"/>
            <c:plus>
              <c:numRef>
                <c:f>'[Chart 2 in Microsoft Word]Trace Element &amp; Phy. Parameters'!$CZ$5:$CZ$14</c:f>
                <c:numCache>
                  <c:formatCode>General</c:formatCode>
                  <c:ptCount val="10"/>
                  <c:pt idx="0">
                    <c:v>5.4030000000000002E-2</c:v>
                  </c:pt>
                  <c:pt idx="1">
                    <c:v>6.052197650853771E-2</c:v>
                  </c:pt>
                  <c:pt idx="2">
                    <c:v>4.0993101425727686E-2</c:v>
                  </c:pt>
                  <c:pt idx="3">
                    <c:v>5.3697688963305172E-3</c:v>
                  </c:pt>
                  <c:pt idx="4">
                    <c:v>5.7945986504675105E-2</c:v>
                  </c:pt>
                  <c:pt idx="5">
                    <c:v>7.2880788830116228E-2</c:v>
                  </c:pt>
                  <c:pt idx="6">
                    <c:v>9.4709882272126199E-3</c:v>
                  </c:pt>
                  <c:pt idx="7">
                    <c:v>6.9048977182867071E-3</c:v>
                  </c:pt>
                  <c:pt idx="8">
                    <c:v>5.1410905632949054E-2</c:v>
                  </c:pt>
                  <c:pt idx="9">
                    <c:v>2.6929454654708519E-2</c:v>
                  </c:pt>
                </c:numCache>
              </c:numRef>
            </c:plus>
            <c:minus>
              <c:numRef>
                <c:f>'[Chart 2 in Microsoft Word]Trace Element &amp; Phy. Parameters'!$CZ$5:$CZ$14</c:f>
                <c:numCache>
                  <c:formatCode>General</c:formatCode>
                  <c:ptCount val="10"/>
                  <c:pt idx="0">
                    <c:v>5.4030000000000002E-2</c:v>
                  </c:pt>
                  <c:pt idx="1">
                    <c:v>6.052197650853771E-2</c:v>
                  </c:pt>
                  <c:pt idx="2">
                    <c:v>4.0993101425727686E-2</c:v>
                  </c:pt>
                  <c:pt idx="3">
                    <c:v>5.3697688963305172E-3</c:v>
                  </c:pt>
                  <c:pt idx="4">
                    <c:v>5.7945986504675105E-2</c:v>
                  </c:pt>
                  <c:pt idx="5">
                    <c:v>7.2880788830116228E-2</c:v>
                  </c:pt>
                  <c:pt idx="6">
                    <c:v>9.4709882272126199E-3</c:v>
                  </c:pt>
                  <c:pt idx="7">
                    <c:v>6.9048977182867071E-3</c:v>
                  </c:pt>
                  <c:pt idx="8">
                    <c:v>5.1410905632949054E-2</c:v>
                  </c:pt>
                  <c:pt idx="9">
                    <c:v>2.6929454654708519E-2</c:v>
                  </c:pt>
                </c:numCache>
              </c:numRef>
            </c:minus>
            <c:spPr>
              <a:ln w="3175"/>
            </c:spPr>
          </c:errBars>
          <c:xVal>
            <c:numRef>
              <c:f>'[Chart 2 in Microsoft Word]Trace Element &amp; Phy. Parameters'!$C$5:$C$14</c:f>
              <c:numCache>
                <c:formatCode>General</c:formatCode>
                <c:ptCount val="10"/>
                <c:pt idx="0">
                  <c:v>0</c:v>
                </c:pt>
                <c:pt idx="1">
                  <c:v>0.1</c:v>
                </c:pt>
                <c:pt idx="2">
                  <c:v>1</c:v>
                </c:pt>
                <c:pt idx="3">
                  <c:v>2</c:v>
                </c:pt>
                <c:pt idx="4">
                  <c:v>3</c:v>
                </c:pt>
                <c:pt idx="5">
                  <c:v>4</c:v>
                </c:pt>
                <c:pt idx="6">
                  <c:v>5</c:v>
                </c:pt>
                <c:pt idx="7">
                  <c:v>6</c:v>
                </c:pt>
                <c:pt idx="8">
                  <c:v>7</c:v>
                </c:pt>
                <c:pt idx="9">
                  <c:v>8</c:v>
                </c:pt>
              </c:numCache>
            </c:numRef>
          </c:xVal>
          <c:yVal>
            <c:numRef>
              <c:f>'[Chart 2 in Microsoft Word]Trace Element &amp; Phy. Parameters'!$CY$5:$CY$14</c:f>
              <c:numCache>
                <c:formatCode>0.00</c:formatCode>
                <c:ptCount val="10"/>
                <c:pt idx="0">
                  <c:v>2.33</c:v>
                </c:pt>
                <c:pt idx="1">
                  <c:v>1.9369295</c:v>
                </c:pt>
                <c:pt idx="2">
                  <c:v>1.9144245</c:v>
                </c:pt>
                <c:pt idx="3">
                  <c:v>1.8882750000000001</c:v>
                </c:pt>
                <c:pt idx="4">
                  <c:v>1.8783570000000001</c:v>
                </c:pt>
                <c:pt idx="5">
                  <c:v>1.8570145</c:v>
                </c:pt>
                <c:pt idx="6">
                  <c:v>1.8040630000000002</c:v>
                </c:pt>
                <c:pt idx="7">
                  <c:v>1.7976515</c:v>
                </c:pt>
                <c:pt idx="8">
                  <c:v>1.7587469999999998</c:v>
                </c:pt>
                <c:pt idx="9">
                  <c:v>1.7247379999999999</c:v>
                </c:pt>
              </c:numCache>
            </c:numRef>
          </c:yVal>
          <c:smooth val="0"/>
          <c:extLst>
            <c:ext xmlns:c16="http://schemas.microsoft.com/office/drawing/2014/chart" uri="{C3380CC4-5D6E-409C-BE32-E72D297353CC}">
              <c16:uniqueId val="{00000003-C739-4499-BE65-7D759F2C8CED}"/>
            </c:ext>
          </c:extLst>
        </c:ser>
        <c:dLbls>
          <c:showLegendKey val="0"/>
          <c:showVal val="0"/>
          <c:showCatName val="0"/>
          <c:showSerName val="0"/>
          <c:showPercent val="0"/>
          <c:showBubbleSize val="0"/>
        </c:dLbls>
        <c:axId val="419127912"/>
        <c:axId val="419126928"/>
      </c:scatterChart>
      <c:valAx>
        <c:axId val="419127912"/>
        <c:scaling>
          <c:orientation val="minMax"/>
          <c:max val="8.5"/>
          <c:min val="0"/>
        </c:scaling>
        <c:delete val="0"/>
        <c:axPos val="b"/>
        <c:title>
          <c:tx>
            <c:rich>
              <a:bodyPr rot="0" vert="horz"/>
              <a:lstStyle/>
              <a:p>
                <a:pPr>
                  <a:defRPr/>
                </a:pPr>
                <a:r>
                  <a:rPr lang="en-US"/>
                  <a:t>Time (hr)</a:t>
                </a:r>
              </a:p>
            </c:rich>
          </c:tx>
          <c:layout>
            <c:manualLayout>
              <c:xMode val="edge"/>
              <c:yMode val="edge"/>
              <c:x val="0.4230730364878591"/>
              <c:y val="0.90514636627359379"/>
            </c:manualLayout>
          </c:layout>
          <c:overlay val="0"/>
          <c:spPr>
            <a:noFill/>
            <a:ln>
              <a:noFill/>
            </a:ln>
            <a:effectLst/>
          </c:spPr>
        </c:title>
        <c:numFmt formatCode="General" sourceLinked="1"/>
        <c:majorTickMark val="none"/>
        <c:minorTickMark val="none"/>
        <c:tickLblPos val="low"/>
        <c:spPr>
          <a:noFill/>
          <a:ln w="3175" cap="flat" cmpd="sng" algn="ctr">
            <a:solidFill>
              <a:schemeClr val="tx1"/>
            </a:solidFill>
            <a:round/>
          </a:ln>
          <a:effectLst/>
        </c:spPr>
        <c:txPr>
          <a:bodyPr rot="-60000000" vert="horz"/>
          <a:lstStyle/>
          <a:p>
            <a:pPr>
              <a:defRPr/>
            </a:pPr>
            <a:endParaRPr lang="en-US"/>
          </a:p>
        </c:txPr>
        <c:crossAx val="419126928"/>
        <c:crosses val="autoZero"/>
        <c:crossBetween val="midCat"/>
        <c:majorUnit val="1"/>
      </c:valAx>
      <c:valAx>
        <c:axId val="419126928"/>
        <c:scaling>
          <c:orientation val="minMax"/>
          <c:max val="3"/>
          <c:min val="0"/>
        </c:scaling>
        <c:delete val="0"/>
        <c:axPos val="l"/>
        <c:title>
          <c:tx>
            <c:rich>
              <a:bodyPr rot="-5400000" vert="horz"/>
              <a:lstStyle/>
              <a:p>
                <a:pPr>
                  <a:defRPr/>
                </a:pPr>
                <a:r>
                  <a:rPr lang="en-US" dirty="0"/>
                  <a:t>Fe (mg/L)</a:t>
                </a:r>
              </a:p>
            </c:rich>
          </c:tx>
          <c:layout>
            <c:manualLayout>
              <c:xMode val="edge"/>
              <c:yMode val="edge"/>
              <c:x val="1.5852208110149406E-3"/>
              <c:y val="0.29390180460925386"/>
            </c:manualLayout>
          </c:layout>
          <c:overlay val="0"/>
          <c:spPr>
            <a:noFill/>
            <a:ln>
              <a:noFill/>
            </a:ln>
            <a:effectLst/>
          </c:spPr>
        </c:title>
        <c:numFmt formatCode="0.0" sourceLinked="0"/>
        <c:majorTickMark val="out"/>
        <c:minorTickMark val="none"/>
        <c:tickLblPos val="nextTo"/>
        <c:spPr>
          <a:noFill/>
          <a:ln w="3175" cap="flat" cmpd="sng" algn="ctr">
            <a:solidFill>
              <a:schemeClr val="tx1"/>
            </a:solidFill>
            <a:round/>
          </a:ln>
          <a:effectLst/>
        </c:spPr>
        <c:txPr>
          <a:bodyPr rot="-60000000" vert="horz"/>
          <a:lstStyle/>
          <a:p>
            <a:pPr>
              <a:defRPr/>
            </a:pPr>
            <a:endParaRPr lang="en-US"/>
          </a:p>
        </c:txPr>
        <c:crossAx val="419127912"/>
        <c:crosses val="autoZero"/>
        <c:crossBetween val="midCat"/>
        <c:majorUnit val="0.5"/>
      </c:valAx>
      <c:spPr>
        <a:noFill/>
        <a:ln w="3175">
          <a:solidFill>
            <a:sysClr val="windowText" lastClr="000000"/>
          </a:solidFill>
        </a:ln>
        <a:effectLst/>
      </c:spPr>
    </c:plotArea>
    <c:legend>
      <c:legendPos val="b"/>
      <c:layout>
        <c:manualLayout>
          <c:xMode val="edge"/>
          <c:yMode val="edge"/>
          <c:x val="0.38729913446596465"/>
          <c:y val="5.5799447455213071E-2"/>
          <c:w val="0.53331828560018746"/>
          <c:h val="0.12507770410277663"/>
        </c:manualLayout>
      </c:layout>
      <c:overlay val="0"/>
      <c:spPr>
        <a:noFill/>
        <a:ln>
          <a:noFill/>
        </a:ln>
        <a:effectLst/>
      </c:spPr>
      <c:txPr>
        <a:bodyPr rot="0" vert="horz"/>
        <a:lstStyle/>
        <a:p>
          <a:pPr>
            <a:defRPr sz="900"/>
          </a:pPr>
          <a:endParaRPr lang="en-US"/>
        </a:p>
      </c:txPr>
    </c:legend>
    <c:plotVisOnly val="1"/>
    <c:dispBlanksAs val="gap"/>
    <c:showDLblsOverMax val="0"/>
  </c:chart>
  <c:spPr>
    <a:noFill/>
    <a:ln>
      <a:noFill/>
    </a:ln>
  </c:spPr>
  <c:txPr>
    <a:bodyPr/>
    <a:lstStyle/>
    <a:p>
      <a:pPr>
        <a:defRPr sz="1000" b="0">
          <a:solidFill>
            <a:sysClr val="windowText" lastClr="000000"/>
          </a:solidFill>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ysClr val="windowText" lastClr="000000"/>
                </a:solidFill>
                <a:latin typeface="+mn-lt"/>
                <a:ea typeface="+mn-ea"/>
                <a:cs typeface="+mn-cs"/>
              </a:defRPr>
            </a:pPr>
            <a:r>
              <a:rPr lang="en-US" sz="900" b="0"/>
              <a:t>a</a:t>
            </a:r>
            <a:r>
              <a:rPr lang="en-US" sz="900" b="0" baseline="0"/>
              <a:t> - O</a:t>
            </a:r>
            <a:r>
              <a:rPr lang="en-US" sz="900" b="0"/>
              <a:t>xic </a:t>
            </a:r>
            <a:r>
              <a:rPr lang="en-US" sz="900" b="0" i="0" u="none" strike="noStrike" kern="1200" spc="0" baseline="0">
                <a:solidFill>
                  <a:sysClr val="windowText" lastClr="000000"/>
                </a:solidFill>
                <a:latin typeface="+mn-lt"/>
                <a:ea typeface="+mn-ea"/>
                <a:cs typeface="+mn-cs"/>
              </a:rPr>
              <a:t>container</a:t>
            </a:r>
            <a:endParaRPr lang="en-US" sz="900" b="0"/>
          </a:p>
        </c:rich>
      </c:tx>
      <c:layout>
        <c:manualLayout>
          <c:xMode val="edge"/>
          <c:yMode val="edge"/>
          <c:x val="0.40271484256309198"/>
          <c:y val="8.0109902875354105E-2"/>
        </c:manualLayout>
      </c:layout>
      <c:overlay val="0"/>
      <c:spPr>
        <a:noFill/>
        <a:ln>
          <a:noFill/>
        </a:ln>
        <a:effectLst/>
      </c:spPr>
      <c:txPr>
        <a:bodyPr rot="0" spcFirstLastPara="1" vertOverflow="ellipsis" vert="horz" wrap="square" anchor="ctr" anchorCtr="1"/>
        <a:lstStyle/>
        <a:p>
          <a:pPr>
            <a:defRPr sz="9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7882818671921799"/>
          <c:y val="6.7337780694079918E-2"/>
          <c:w val="0.81006068287770538"/>
          <c:h val="0.71574851015963425"/>
        </c:manualLayout>
      </c:layout>
      <c:barChart>
        <c:barDir val="col"/>
        <c:grouping val="stacked"/>
        <c:varyColors val="0"/>
        <c:ser>
          <c:idx val="1"/>
          <c:order val="1"/>
          <c:tx>
            <c:v>As(III)</c:v>
          </c:tx>
          <c:spPr>
            <a:solidFill>
              <a:schemeClr val="tx1">
                <a:lumMod val="50000"/>
                <a:lumOff val="50000"/>
              </a:schemeClr>
            </a:solidFill>
            <a:ln w="3175">
              <a:solidFill>
                <a:sysClr val="windowText" lastClr="000000"/>
              </a:solidFill>
            </a:ln>
            <a:effectLst/>
          </c:spPr>
          <c:invertIfNegative val="0"/>
          <c:errBars>
            <c:errBarType val="both"/>
            <c:errValType val="cust"/>
            <c:noEndCap val="0"/>
            <c:plus>
              <c:numRef>
                <c:f>'Trace Element &amp; Phy. Parameters'!$I$6:$I$14</c:f>
                <c:numCache>
                  <c:formatCode>General</c:formatCode>
                  <c:ptCount val="9"/>
                  <c:pt idx="0">
                    <c:v>0</c:v>
                  </c:pt>
                  <c:pt idx="1">
                    <c:v>3.9971332126913253</c:v>
                  </c:pt>
                  <c:pt idx="2">
                    <c:v>6.8349648576272868</c:v>
                  </c:pt>
                  <c:pt idx="3">
                    <c:v>5.8696933906295419</c:v>
                  </c:pt>
                  <c:pt idx="4">
                    <c:v>11.758973639097928</c:v>
                  </c:pt>
                  <c:pt idx="5">
                    <c:v>10.919213625760793</c:v>
                  </c:pt>
                  <c:pt idx="6">
                    <c:v>11.638553354261862</c:v>
                  </c:pt>
                  <c:pt idx="7">
                    <c:v>4.5002396875055446</c:v>
                  </c:pt>
                  <c:pt idx="8">
                    <c:v>0.9214308465641905</c:v>
                  </c:pt>
                </c:numCache>
              </c:numRef>
            </c:plus>
            <c:minus>
              <c:numRef>
                <c:f>'Trace Element &amp; Phy. Parameters'!$I$6:$I$14</c:f>
                <c:numCache>
                  <c:formatCode>General</c:formatCode>
                  <c:ptCount val="9"/>
                  <c:pt idx="0">
                    <c:v>0</c:v>
                  </c:pt>
                  <c:pt idx="1">
                    <c:v>3.9971332126913253</c:v>
                  </c:pt>
                  <c:pt idx="2">
                    <c:v>6.8349648576272868</c:v>
                  </c:pt>
                  <c:pt idx="3">
                    <c:v>5.8696933906295419</c:v>
                  </c:pt>
                  <c:pt idx="4">
                    <c:v>11.758973639097928</c:v>
                  </c:pt>
                  <c:pt idx="5">
                    <c:v>10.919213625760793</c:v>
                  </c:pt>
                  <c:pt idx="6">
                    <c:v>11.638553354261862</c:v>
                  </c:pt>
                  <c:pt idx="7">
                    <c:v>4.5002396875055446</c:v>
                  </c:pt>
                  <c:pt idx="8">
                    <c:v>0.9214308465641905</c:v>
                  </c:pt>
                </c:numCache>
              </c:numRef>
            </c:minus>
            <c:spPr>
              <a:noFill/>
              <a:ln w="3175" cap="flat" cmpd="sng" algn="ctr">
                <a:solidFill>
                  <a:schemeClr val="tx1"/>
                </a:solidFill>
                <a:round/>
              </a:ln>
              <a:effectLst/>
            </c:spPr>
          </c:errBars>
          <c:cat>
            <c:numRef>
              <c:f>'Trace Element &amp; Phy. Parameters'!$C$6:$C$14</c:f>
              <c:numCache>
                <c:formatCode>General</c:formatCode>
                <c:ptCount val="9"/>
                <c:pt idx="0">
                  <c:v>0</c:v>
                </c:pt>
                <c:pt idx="1">
                  <c:v>1</c:v>
                </c:pt>
                <c:pt idx="2">
                  <c:v>2</c:v>
                </c:pt>
                <c:pt idx="3">
                  <c:v>3</c:v>
                </c:pt>
                <c:pt idx="4">
                  <c:v>4</c:v>
                </c:pt>
                <c:pt idx="5">
                  <c:v>5</c:v>
                </c:pt>
                <c:pt idx="6">
                  <c:v>6</c:v>
                </c:pt>
                <c:pt idx="7">
                  <c:v>7</c:v>
                </c:pt>
                <c:pt idx="8">
                  <c:v>8</c:v>
                </c:pt>
              </c:numCache>
            </c:numRef>
          </c:cat>
          <c:val>
            <c:numRef>
              <c:f>'Trace Element &amp; Phy. Parameters'!$H$6:$H$14</c:f>
              <c:numCache>
                <c:formatCode>0.00</c:formatCode>
                <c:ptCount val="9"/>
                <c:pt idx="0">
                  <c:v>191.35400000000001</c:v>
                </c:pt>
                <c:pt idx="1">
                  <c:v>173.5917</c:v>
                </c:pt>
                <c:pt idx="2">
                  <c:v>157.47964999999999</c:v>
                </c:pt>
                <c:pt idx="3">
                  <c:v>147.44389999999999</c:v>
                </c:pt>
                <c:pt idx="4">
                  <c:v>135.95925</c:v>
                </c:pt>
                <c:pt idx="5">
                  <c:v>126.06935</c:v>
                </c:pt>
                <c:pt idx="6">
                  <c:v>116.83869999999999</c:v>
                </c:pt>
                <c:pt idx="7">
                  <c:v>111.51325</c:v>
                </c:pt>
                <c:pt idx="8">
                  <c:v>104.32255000000001</c:v>
                </c:pt>
              </c:numCache>
            </c:numRef>
          </c:val>
          <c:extLst>
            <c:ext xmlns:c16="http://schemas.microsoft.com/office/drawing/2014/chart" uri="{C3380CC4-5D6E-409C-BE32-E72D297353CC}">
              <c16:uniqueId val="{00000000-AE5D-4640-AA44-B74E3308F244}"/>
            </c:ext>
          </c:extLst>
        </c:ser>
        <c:ser>
          <c:idx val="2"/>
          <c:order val="2"/>
          <c:tx>
            <c:v>As(V)</c:v>
          </c:tx>
          <c:spPr>
            <a:solidFill>
              <a:schemeClr val="bg1">
                <a:lumMod val="85000"/>
              </a:schemeClr>
            </a:solidFill>
            <a:ln w="3175">
              <a:solidFill>
                <a:sysClr val="windowText" lastClr="000000"/>
              </a:solidFill>
            </a:ln>
            <a:effectLst/>
          </c:spPr>
          <c:invertIfNegative val="0"/>
          <c:errBars>
            <c:errBarType val="both"/>
            <c:errValType val="cust"/>
            <c:noEndCap val="0"/>
            <c:plus>
              <c:numRef>
                <c:f>'Trace Element &amp; Phy. Parameters'!$K$6:$K$14</c:f>
                <c:numCache>
                  <c:formatCode>General</c:formatCode>
                  <c:ptCount val="9"/>
                  <c:pt idx="0">
                    <c:v>7.0804016213771259</c:v>
                  </c:pt>
                  <c:pt idx="1">
                    <c:v>0.14495689014323099</c:v>
                  </c:pt>
                  <c:pt idx="2">
                    <c:v>8.3728513960299349</c:v>
                  </c:pt>
                  <c:pt idx="3">
                    <c:v>4.0630355646979091</c:v>
                  </c:pt>
                  <c:pt idx="4">
                    <c:v>1.4949495570488001</c:v>
                  </c:pt>
                  <c:pt idx="5">
                    <c:v>6.860349991071903</c:v>
                  </c:pt>
                  <c:pt idx="6">
                    <c:v>1.6737672719650001</c:v>
                  </c:pt>
                  <c:pt idx="7">
                    <c:v>0.30702576439118173</c:v>
                  </c:pt>
                  <c:pt idx="8">
                    <c:v>10.483706559228011</c:v>
                  </c:pt>
                </c:numCache>
              </c:numRef>
            </c:plus>
            <c:minus>
              <c:numRef>
                <c:f>'Trace Element &amp; Phy. Parameters'!$K$6:$K$14</c:f>
                <c:numCache>
                  <c:formatCode>General</c:formatCode>
                  <c:ptCount val="9"/>
                  <c:pt idx="0">
                    <c:v>7.0804016213771259</c:v>
                  </c:pt>
                  <c:pt idx="1">
                    <c:v>0.14495689014323099</c:v>
                  </c:pt>
                  <c:pt idx="2">
                    <c:v>8.3728513960299349</c:v>
                  </c:pt>
                  <c:pt idx="3">
                    <c:v>4.0630355646979091</c:v>
                  </c:pt>
                  <c:pt idx="4">
                    <c:v>1.4949495570488001</c:v>
                  </c:pt>
                  <c:pt idx="5">
                    <c:v>6.860349991071903</c:v>
                  </c:pt>
                  <c:pt idx="6">
                    <c:v>1.6737672719650001</c:v>
                  </c:pt>
                  <c:pt idx="7">
                    <c:v>0.30702576439118173</c:v>
                  </c:pt>
                  <c:pt idx="8">
                    <c:v>10.483706559228011</c:v>
                  </c:pt>
                </c:numCache>
              </c:numRef>
            </c:minus>
            <c:spPr>
              <a:noFill/>
              <a:ln w="3175" cap="flat" cmpd="sng" algn="ctr">
                <a:solidFill>
                  <a:schemeClr val="tx1"/>
                </a:solidFill>
                <a:round/>
              </a:ln>
              <a:effectLst/>
            </c:spPr>
          </c:errBars>
          <c:cat>
            <c:numRef>
              <c:f>'Trace Element &amp; Phy. Parameters'!$C$6:$C$14</c:f>
              <c:numCache>
                <c:formatCode>General</c:formatCode>
                <c:ptCount val="9"/>
                <c:pt idx="0">
                  <c:v>0</c:v>
                </c:pt>
                <c:pt idx="1">
                  <c:v>1</c:v>
                </c:pt>
                <c:pt idx="2">
                  <c:v>2</c:v>
                </c:pt>
                <c:pt idx="3">
                  <c:v>3</c:v>
                </c:pt>
                <c:pt idx="4">
                  <c:v>4</c:v>
                </c:pt>
                <c:pt idx="5">
                  <c:v>5</c:v>
                </c:pt>
                <c:pt idx="6">
                  <c:v>6</c:v>
                </c:pt>
                <c:pt idx="7">
                  <c:v>7</c:v>
                </c:pt>
                <c:pt idx="8">
                  <c:v>8</c:v>
                </c:pt>
              </c:numCache>
            </c:numRef>
          </c:cat>
          <c:val>
            <c:numRef>
              <c:f>'Trace Element &amp; Phy. Parameters'!$J$6:$J$14</c:f>
              <c:numCache>
                <c:formatCode>0.00</c:formatCode>
                <c:ptCount val="9"/>
                <c:pt idx="0">
                  <c:v>90.761299999999977</c:v>
                </c:pt>
                <c:pt idx="1">
                  <c:v>104.2439</c:v>
                </c:pt>
                <c:pt idx="2">
                  <c:v>119.81190000000004</c:v>
                </c:pt>
                <c:pt idx="3">
                  <c:v>127.19460000000004</c:v>
                </c:pt>
                <c:pt idx="4">
                  <c:v>137.83785</c:v>
                </c:pt>
                <c:pt idx="5">
                  <c:v>146.4427</c:v>
                </c:pt>
                <c:pt idx="6">
                  <c:v>156.18629999999999</c:v>
                </c:pt>
                <c:pt idx="7">
                  <c:v>153.1206</c:v>
                </c:pt>
                <c:pt idx="8">
                  <c:v>158.53169999999997</c:v>
                </c:pt>
              </c:numCache>
            </c:numRef>
          </c:val>
          <c:extLst>
            <c:ext xmlns:c16="http://schemas.microsoft.com/office/drawing/2014/chart" uri="{C3380CC4-5D6E-409C-BE32-E72D297353CC}">
              <c16:uniqueId val="{00000001-AE5D-4640-AA44-B74E3308F244}"/>
            </c:ext>
          </c:extLst>
        </c:ser>
        <c:ser>
          <c:idx val="0"/>
          <c:order val="0"/>
          <c:tx>
            <c:v>dAs</c:v>
          </c:tx>
          <c:spPr>
            <a:pattFill prst="wdDnDiag">
              <a:fgClr>
                <a:schemeClr val="tx1"/>
              </a:fgClr>
              <a:bgClr>
                <a:schemeClr val="bg1"/>
              </a:bgClr>
            </a:pattFill>
            <a:ln w="3175">
              <a:solidFill>
                <a:sysClr val="windowText" lastClr="000000"/>
              </a:solidFill>
            </a:ln>
            <a:effectLst/>
          </c:spPr>
          <c:invertIfNegative val="0"/>
          <c:errBars>
            <c:errBarType val="both"/>
            <c:errValType val="cust"/>
            <c:noEndCap val="0"/>
            <c:plus>
              <c:numRef>
                <c:f>'Trace Element &amp; Phy. Parameters'!$E$6:$E$14</c:f>
                <c:numCache>
                  <c:formatCode>General</c:formatCode>
                  <c:ptCount val="9"/>
                  <c:pt idx="0">
                    <c:v>1.8925005891676765</c:v>
                  </c:pt>
                  <c:pt idx="1">
                    <c:v>1.3117537897791594</c:v>
                  </c:pt>
                  <c:pt idx="2">
                    <c:v>1.0221935628832823</c:v>
                  </c:pt>
                  <c:pt idx="3">
                    <c:v>3.1101384663708975</c:v>
                  </c:pt>
                  <c:pt idx="4">
                    <c:v>5.6704306996911704</c:v>
                  </c:pt>
                  <c:pt idx="5">
                    <c:v>2.790031226527752</c:v>
                  </c:pt>
                  <c:pt idx="6">
                    <c:v>1.3854343163787917</c:v>
                  </c:pt>
                  <c:pt idx="7">
                    <c:v>0.17734238072156469</c:v>
                  </c:pt>
                  <c:pt idx="8">
                    <c:v>5.2456716562324388</c:v>
                  </c:pt>
                </c:numCache>
              </c:numRef>
            </c:plus>
            <c:minus>
              <c:numRef>
                <c:f>'Trace Element &amp; Phy. Parameters'!$E$6:$E$14</c:f>
                <c:numCache>
                  <c:formatCode>General</c:formatCode>
                  <c:ptCount val="9"/>
                  <c:pt idx="0">
                    <c:v>1.8925005891676765</c:v>
                  </c:pt>
                  <c:pt idx="1">
                    <c:v>1.3117537897791594</c:v>
                  </c:pt>
                  <c:pt idx="2">
                    <c:v>1.0221935628832823</c:v>
                  </c:pt>
                  <c:pt idx="3">
                    <c:v>3.1101384663708975</c:v>
                  </c:pt>
                  <c:pt idx="4">
                    <c:v>5.6704306996911704</c:v>
                  </c:pt>
                  <c:pt idx="5">
                    <c:v>2.790031226527752</c:v>
                  </c:pt>
                  <c:pt idx="6">
                    <c:v>1.3854343163787917</c:v>
                  </c:pt>
                  <c:pt idx="7">
                    <c:v>0.17734238072156469</c:v>
                  </c:pt>
                  <c:pt idx="8">
                    <c:v>5.2456716562324388</c:v>
                  </c:pt>
                </c:numCache>
              </c:numRef>
            </c:minus>
            <c:spPr>
              <a:noFill/>
              <a:ln w="3175" cap="flat" cmpd="sng" algn="ctr">
                <a:solidFill>
                  <a:schemeClr val="tx1"/>
                </a:solidFill>
                <a:round/>
              </a:ln>
              <a:effectLst/>
            </c:spPr>
          </c:errBars>
          <c:cat>
            <c:numRef>
              <c:f>'Trace Element &amp; Phy. Parameters'!$C$6:$C$14</c:f>
              <c:numCache>
                <c:formatCode>General</c:formatCode>
                <c:ptCount val="9"/>
                <c:pt idx="0">
                  <c:v>0</c:v>
                </c:pt>
                <c:pt idx="1">
                  <c:v>1</c:v>
                </c:pt>
                <c:pt idx="2">
                  <c:v>2</c:v>
                </c:pt>
                <c:pt idx="3">
                  <c:v>3</c:v>
                </c:pt>
                <c:pt idx="4">
                  <c:v>4</c:v>
                </c:pt>
                <c:pt idx="5">
                  <c:v>5</c:v>
                </c:pt>
                <c:pt idx="6">
                  <c:v>6</c:v>
                </c:pt>
                <c:pt idx="7">
                  <c:v>7</c:v>
                </c:pt>
                <c:pt idx="8">
                  <c:v>8</c:v>
                </c:pt>
              </c:numCache>
            </c:numRef>
          </c:cat>
          <c:val>
            <c:numRef>
              <c:f>'Trace Element &amp; Phy. Parameters'!$L$6:$L$14</c:f>
              <c:numCache>
                <c:formatCode>0.00</c:formatCode>
                <c:ptCount val="9"/>
                <c:pt idx="0">
                  <c:v>46.884700000000009</c:v>
                </c:pt>
                <c:pt idx="1">
                  <c:v>51.164400000000001</c:v>
                </c:pt>
                <c:pt idx="2">
                  <c:v>51.708449999999971</c:v>
                </c:pt>
                <c:pt idx="3">
                  <c:v>54.361499999999978</c:v>
                </c:pt>
                <c:pt idx="4">
                  <c:v>55.2029</c:v>
                </c:pt>
                <c:pt idx="5">
                  <c:v>56.487950000000012</c:v>
                </c:pt>
                <c:pt idx="6">
                  <c:v>55.975000000000023</c:v>
                </c:pt>
                <c:pt idx="7">
                  <c:v>64.366150000000005</c:v>
                </c:pt>
                <c:pt idx="8">
                  <c:v>66.145750000000021</c:v>
                </c:pt>
              </c:numCache>
            </c:numRef>
          </c:val>
          <c:extLst>
            <c:ext xmlns:c16="http://schemas.microsoft.com/office/drawing/2014/chart" uri="{C3380CC4-5D6E-409C-BE32-E72D297353CC}">
              <c16:uniqueId val="{00000002-AE5D-4640-AA44-B74E3308F244}"/>
            </c:ext>
          </c:extLst>
        </c:ser>
        <c:dLbls>
          <c:showLegendKey val="0"/>
          <c:showVal val="0"/>
          <c:showCatName val="0"/>
          <c:showSerName val="0"/>
          <c:showPercent val="0"/>
          <c:showBubbleSize val="0"/>
        </c:dLbls>
        <c:gapWidth val="70"/>
        <c:overlap val="100"/>
        <c:axId val="780544960"/>
        <c:axId val="780546928"/>
      </c:barChart>
      <c:catAx>
        <c:axId val="7805449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a:t>
                </a:r>
              </a:p>
            </c:rich>
          </c:tx>
          <c:layout>
            <c:manualLayout>
              <c:xMode val="edge"/>
              <c:yMode val="edge"/>
              <c:x val="0.48306452873104205"/>
              <c:y val="0.8805735556307545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80546928"/>
        <c:crosses val="autoZero"/>
        <c:auto val="1"/>
        <c:lblAlgn val="ctr"/>
        <c:lblOffset val="100"/>
        <c:tickMarkSkip val="1"/>
        <c:noMultiLvlLbl val="0"/>
      </c:catAx>
      <c:valAx>
        <c:axId val="780546928"/>
        <c:scaling>
          <c:orientation val="minMax"/>
          <c:max val="40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s (µg/L)</a:t>
                </a:r>
              </a:p>
            </c:rich>
          </c:tx>
          <c:layout>
            <c:manualLayout>
              <c:xMode val="edge"/>
              <c:yMode val="edge"/>
              <c:x val="3.9232912864943705E-3"/>
              <c:y val="0.2676463309308915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80544960"/>
        <c:crosses val="autoZero"/>
        <c:crossBetween val="between"/>
        <c:majorUnit val="100"/>
        <c:minorUnit val="50"/>
      </c:valAx>
      <c:spPr>
        <a:noFill/>
        <a:ln w="3175">
          <a:solidFill>
            <a:schemeClr val="tx1"/>
          </a:solidFill>
        </a:ln>
        <a:effectLst/>
      </c:spPr>
    </c:plotArea>
    <c:legend>
      <c:legendPos val="b"/>
      <c:layout>
        <c:manualLayout>
          <c:xMode val="edge"/>
          <c:yMode val="edge"/>
          <c:x val="0"/>
          <c:y val="0.91876834029485888"/>
          <c:w val="0.40587556103447375"/>
          <c:h val="8.123165970514109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000" b="0">
          <a:solidFill>
            <a:sysClr val="windowText" lastClr="000000"/>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ysClr val="windowText" lastClr="000000"/>
                </a:solidFill>
                <a:latin typeface="+mn-lt"/>
                <a:ea typeface="+mn-ea"/>
                <a:cs typeface="+mn-cs"/>
              </a:defRPr>
            </a:pPr>
            <a:r>
              <a:rPr lang="en-US" sz="900" b="0"/>
              <a:t>b- Anoxic </a:t>
            </a:r>
            <a:r>
              <a:rPr lang="en-US" sz="900" b="0" i="0" u="none" strike="noStrike" kern="1200" spc="0" baseline="0">
                <a:solidFill>
                  <a:sysClr val="windowText" lastClr="000000"/>
                </a:solidFill>
                <a:latin typeface="+mn-lt"/>
                <a:ea typeface="+mn-ea"/>
                <a:cs typeface="+mn-cs"/>
              </a:rPr>
              <a:t>container</a:t>
            </a:r>
            <a:endParaRPr lang="en-US" sz="900" b="0"/>
          </a:p>
        </c:rich>
      </c:tx>
      <c:layout>
        <c:manualLayout>
          <c:xMode val="edge"/>
          <c:yMode val="edge"/>
          <c:x val="0.36743369592582625"/>
          <c:y val="6.7281166505886572E-2"/>
        </c:manualLayout>
      </c:layout>
      <c:overlay val="0"/>
      <c:spPr>
        <a:noFill/>
        <a:ln>
          <a:noFill/>
        </a:ln>
        <a:effectLst/>
      </c:spPr>
      <c:txPr>
        <a:bodyPr rot="0" spcFirstLastPara="1" vertOverflow="ellipsis" vert="horz" wrap="square" anchor="ctr" anchorCtr="1"/>
        <a:lstStyle/>
        <a:p>
          <a:pPr>
            <a:defRPr sz="9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7882818671921799"/>
          <c:y val="6.7337780694079918E-2"/>
          <c:w val="0.81006068287770538"/>
          <c:h val="0.71574851015963425"/>
        </c:manualLayout>
      </c:layout>
      <c:barChart>
        <c:barDir val="col"/>
        <c:grouping val="stacked"/>
        <c:varyColors val="0"/>
        <c:ser>
          <c:idx val="1"/>
          <c:order val="1"/>
          <c:tx>
            <c:v>As(III)</c:v>
          </c:tx>
          <c:spPr>
            <a:solidFill>
              <a:schemeClr val="tx1">
                <a:lumMod val="50000"/>
                <a:lumOff val="50000"/>
              </a:schemeClr>
            </a:solidFill>
            <a:ln w="3175">
              <a:solidFill>
                <a:sysClr val="windowText" lastClr="000000"/>
              </a:solidFill>
            </a:ln>
            <a:effectLst/>
          </c:spPr>
          <c:invertIfNegative val="0"/>
          <c:errBars>
            <c:errBarType val="both"/>
            <c:errValType val="cust"/>
            <c:noEndCap val="0"/>
            <c:plus>
              <c:numRef>
                <c:f>'Trace Element &amp; Phy. Parameters'!$CS$6:$CS$14</c:f>
                <c:numCache>
                  <c:formatCode>General</c:formatCode>
                  <c:ptCount val="9"/>
                  <c:pt idx="0">
                    <c:v>2.5011781064130449</c:v>
                  </c:pt>
                  <c:pt idx="1">
                    <c:v>5.6500660243929852</c:v>
                  </c:pt>
                  <c:pt idx="2">
                    <c:v>6.9863564194793284</c:v>
                  </c:pt>
                  <c:pt idx="3">
                    <c:v>5.2170338315943372</c:v>
                  </c:pt>
                  <c:pt idx="4">
                    <c:v>6.4066702802625857</c:v>
                  </c:pt>
                  <c:pt idx="5">
                    <c:v>0.66199336854683533</c:v>
                  </c:pt>
                  <c:pt idx="6">
                    <c:v>2.3451196398051781</c:v>
                  </c:pt>
                  <c:pt idx="7">
                    <c:v>2.0213354446998615</c:v>
                  </c:pt>
                  <c:pt idx="8">
                    <c:v>2.9108050647544244</c:v>
                  </c:pt>
                </c:numCache>
              </c:numRef>
            </c:plus>
            <c:minus>
              <c:numRef>
                <c:f>'Trace Element &amp; Phy. Parameters'!$CS$6:$CS$14</c:f>
                <c:numCache>
                  <c:formatCode>General</c:formatCode>
                  <c:ptCount val="9"/>
                  <c:pt idx="0">
                    <c:v>2.5011781064130449</c:v>
                  </c:pt>
                  <c:pt idx="1">
                    <c:v>5.6500660243929852</c:v>
                  </c:pt>
                  <c:pt idx="2">
                    <c:v>6.9863564194793284</c:v>
                  </c:pt>
                  <c:pt idx="3">
                    <c:v>5.2170338315943372</c:v>
                  </c:pt>
                  <c:pt idx="4">
                    <c:v>6.4066702802625857</c:v>
                  </c:pt>
                  <c:pt idx="5">
                    <c:v>0.66199336854683533</c:v>
                  </c:pt>
                  <c:pt idx="6">
                    <c:v>2.3451196398051781</c:v>
                  </c:pt>
                  <c:pt idx="7">
                    <c:v>2.0213354446998615</c:v>
                  </c:pt>
                  <c:pt idx="8">
                    <c:v>2.9108050647544244</c:v>
                  </c:pt>
                </c:numCache>
              </c:numRef>
            </c:minus>
            <c:spPr>
              <a:noFill/>
              <a:ln w="3175" cap="flat" cmpd="sng" algn="ctr">
                <a:solidFill>
                  <a:schemeClr val="tx1"/>
                </a:solidFill>
                <a:round/>
              </a:ln>
              <a:effectLst/>
            </c:spPr>
          </c:errBars>
          <c:cat>
            <c:numRef>
              <c:f>'Trace Element &amp; Phy. Parameters'!$C$6:$C$14</c:f>
              <c:numCache>
                <c:formatCode>General</c:formatCode>
                <c:ptCount val="9"/>
                <c:pt idx="0">
                  <c:v>0</c:v>
                </c:pt>
                <c:pt idx="1">
                  <c:v>1</c:v>
                </c:pt>
                <c:pt idx="2">
                  <c:v>2</c:v>
                </c:pt>
                <c:pt idx="3">
                  <c:v>3</c:v>
                </c:pt>
                <c:pt idx="4">
                  <c:v>4</c:v>
                </c:pt>
                <c:pt idx="5">
                  <c:v>5</c:v>
                </c:pt>
                <c:pt idx="6">
                  <c:v>6</c:v>
                </c:pt>
                <c:pt idx="7">
                  <c:v>7</c:v>
                </c:pt>
                <c:pt idx="8">
                  <c:v>8</c:v>
                </c:pt>
              </c:numCache>
            </c:numRef>
          </c:cat>
          <c:val>
            <c:numRef>
              <c:f>'Trace Element &amp; Phy. Parameters'!$CR$6:$CR$14</c:f>
              <c:numCache>
                <c:formatCode>0.00</c:formatCode>
                <c:ptCount val="9"/>
                <c:pt idx="0">
                  <c:v>234.73990000000001</c:v>
                </c:pt>
                <c:pt idx="1">
                  <c:v>191.59879999999998</c:v>
                </c:pt>
                <c:pt idx="2">
                  <c:v>184.50569999999999</c:v>
                </c:pt>
                <c:pt idx="3">
                  <c:v>173.9881</c:v>
                </c:pt>
                <c:pt idx="4">
                  <c:v>172.79259999999999</c:v>
                </c:pt>
                <c:pt idx="5">
                  <c:v>162.482</c:v>
                </c:pt>
                <c:pt idx="6">
                  <c:v>161.89915000000002</c:v>
                </c:pt>
                <c:pt idx="7">
                  <c:v>154.12549999999999</c:v>
                </c:pt>
                <c:pt idx="8">
                  <c:v>148.36155000000002</c:v>
                </c:pt>
              </c:numCache>
            </c:numRef>
          </c:val>
          <c:extLst>
            <c:ext xmlns:c16="http://schemas.microsoft.com/office/drawing/2014/chart" uri="{C3380CC4-5D6E-409C-BE32-E72D297353CC}">
              <c16:uniqueId val="{00000000-FE76-4BD9-82CA-E6CA7C11A1CB}"/>
            </c:ext>
          </c:extLst>
        </c:ser>
        <c:ser>
          <c:idx val="2"/>
          <c:order val="2"/>
          <c:tx>
            <c:v>As(V)</c:v>
          </c:tx>
          <c:spPr>
            <a:solidFill>
              <a:schemeClr val="bg1">
                <a:lumMod val="85000"/>
              </a:schemeClr>
            </a:solidFill>
            <a:ln w="3175">
              <a:solidFill>
                <a:sysClr val="windowText" lastClr="000000"/>
              </a:solidFill>
            </a:ln>
            <a:effectLst/>
          </c:spPr>
          <c:invertIfNegative val="0"/>
          <c:errBars>
            <c:errBarType val="both"/>
            <c:errValType val="cust"/>
            <c:noEndCap val="0"/>
            <c:plus>
              <c:numRef>
                <c:f>'Trace Element &amp; Phy. Parameters'!$CU$6:$CU$14</c:f>
                <c:numCache>
                  <c:formatCode>General</c:formatCode>
                  <c:ptCount val="9"/>
                  <c:pt idx="0">
                    <c:v>9.7355875847326097</c:v>
                  </c:pt>
                  <c:pt idx="1">
                    <c:v>2.1201889727097267</c:v>
                  </c:pt>
                  <c:pt idx="2">
                    <c:v>9.3630130217254077</c:v>
                  </c:pt>
                  <c:pt idx="3">
                    <c:v>7.8609060864508216</c:v>
                  </c:pt>
                  <c:pt idx="4">
                    <c:v>5.144343254488339</c:v>
                  </c:pt>
                  <c:pt idx="5">
                    <c:v>4.9446562994812808</c:v>
                  </c:pt>
                  <c:pt idx="6">
                    <c:v>8.5219802161821239</c:v>
                  </c:pt>
                  <c:pt idx="7">
                    <c:v>4.7025429376030292</c:v>
                  </c:pt>
                  <c:pt idx="8">
                    <c:v>0.48040834713815123</c:v>
                  </c:pt>
                </c:numCache>
              </c:numRef>
            </c:plus>
            <c:minus>
              <c:numRef>
                <c:f>'Trace Element &amp; Phy. Parameters'!$CU$6:$CU$14</c:f>
                <c:numCache>
                  <c:formatCode>General</c:formatCode>
                  <c:ptCount val="9"/>
                  <c:pt idx="0">
                    <c:v>9.7355875847326097</c:v>
                  </c:pt>
                  <c:pt idx="1">
                    <c:v>2.1201889727097267</c:v>
                  </c:pt>
                  <c:pt idx="2">
                    <c:v>9.3630130217254077</c:v>
                  </c:pt>
                  <c:pt idx="3">
                    <c:v>7.8609060864508216</c:v>
                  </c:pt>
                  <c:pt idx="4">
                    <c:v>5.144343254488339</c:v>
                  </c:pt>
                  <c:pt idx="5">
                    <c:v>4.9446562994812808</c:v>
                  </c:pt>
                  <c:pt idx="6">
                    <c:v>8.5219802161821239</c:v>
                  </c:pt>
                  <c:pt idx="7">
                    <c:v>4.7025429376030292</c:v>
                  </c:pt>
                  <c:pt idx="8">
                    <c:v>0.48040834713815123</c:v>
                  </c:pt>
                </c:numCache>
              </c:numRef>
            </c:minus>
            <c:spPr>
              <a:noFill/>
              <a:ln w="3175" cap="flat" cmpd="sng" algn="ctr">
                <a:solidFill>
                  <a:schemeClr val="tx1"/>
                </a:solidFill>
                <a:round/>
              </a:ln>
              <a:effectLst/>
            </c:spPr>
          </c:errBars>
          <c:cat>
            <c:numRef>
              <c:f>'Trace Element &amp; Phy. Parameters'!$C$6:$C$14</c:f>
              <c:numCache>
                <c:formatCode>General</c:formatCode>
                <c:ptCount val="9"/>
                <c:pt idx="0">
                  <c:v>0</c:v>
                </c:pt>
                <c:pt idx="1">
                  <c:v>1</c:v>
                </c:pt>
                <c:pt idx="2">
                  <c:v>2</c:v>
                </c:pt>
                <c:pt idx="3">
                  <c:v>3</c:v>
                </c:pt>
                <c:pt idx="4">
                  <c:v>4</c:v>
                </c:pt>
                <c:pt idx="5">
                  <c:v>5</c:v>
                </c:pt>
                <c:pt idx="6">
                  <c:v>6</c:v>
                </c:pt>
                <c:pt idx="7">
                  <c:v>7</c:v>
                </c:pt>
                <c:pt idx="8">
                  <c:v>8</c:v>
                </c:pt>
              </c:numCache>
            </c:numRef>
          </c:cat>
          <c:val>
            <c:numRef>
              <c:f>'Trace Element &amp; Phy. Parameters'!$CT$6:$CT$14</c:f>
              <c:numCache>
                <c:formatCode>0.00</c:formatCode>
                <c:ptCount val="9"/>
                <c:pt idx="0">
                  <c:v>57.418199999999985</c:v>
                </c:pt>
                <c:pt idx="1">
                  <c:v>98.64549999999997</c:v>
                </c:pt>
                <c:pt idx="2">
                  <c:v>101.68025</c:v>
                </c:pt>
                <c:pt idx="3">
                  <c:v>108.96470000000002</c:v>
                </c:pt>
                <c:pt idx="4">
                  <c:v>109.43340000000001</c:v>
                </c:pt>
                <c:pt idx="5">
                  <c:v>120.98519999999999</c:v>
                </c:pt>
                <c:pt idx="6">
                  <c:v>121.66545000000002</c:v>
                </c:pt>
                <c:pt idx="7">
                  <c:v>128.39550000000003</c:v>
                </c:pt>
                <c:pt idx="8">
                  <c:v>133.04679999999996</c:v>
                </c:pt>
              </c:numCache>
            </c:numRef>
          </c:val>
          <c:extLst>
            <c:ext xmlns:c16="http://schemas.microsoft.com/office/drawing/2014/chart" uri="{C3380CC4-5D6E-409C-BE32-E72D297353CC}">
              <c16:uniqueId val="{00000001-FE76-4BD9-82CA-E6CA7C11A1CB}"/>
            </c:ext>
          </c:extLst>
        </c:ser>
        <c:ser>
          <c:idx val="0"/>
          <c:order val="0"/>
          <c:tx>
            <c:v>dAs</c:v>
          </c:tx>
          <c:spPr>
            <a:pattFill prst="wdDnDiag">
              <a:fgClr>
                <a:schemeClr val="tx1"/>
              </a:fgClr>
              <a:bgClr>
                <a:schemeClr val="bg1"/>
              </a:bgClr>
            </a:pattFill>
            <a:ln w="3175">
              <a:solidFill>
                <a:schemeClr val="tx1"/>
              </a:solidFill>
            </a:ln>
            <a:effectLst/>
          </c:spPr>
          <c:invertIfNegative val="0"/>
          <c:errBars>
            <c:errBarType val="both"/>
            <c:errValType val="cust"/>
            <c:noEndCap val="0"/>
            <c:plus>
              <c:numRef>
                <c:f>'Trace Element &amp; Phy. Parameters'!$CO$6:$CO$14</c:f>
                <c:numCache>
                  <c:formatCode>General</c:formatCode>
                  <c:ptCount val="9"/>
                  <c:pt idx="0">
                    <c:v>1.2998036851771322</c:v>
                  </c:pt>
                  <c:pt idx="1">
                    <c:v>1.0156174698182503</c:v>
                  </c:pt>
                  <c:pt idx="2">
                    <c:v>3.0838340941107685</c:v>
                  </c:pt>
                  <c:pt idx="3">
                    <c:v>1.5114407447862372</c:v>
                  </c:pt>
                  <c:pt idx="4">
                    <c:v>4.2794102397410008</c:v>
                  </c:pt>
                  <c:pt idx="5">
                    <c:v>1.7326944566195175</c:v>
                  </c:pt>
                  <c:pt idx="6">
                    <c:v>3.5496760415577422E-2</c:v>
                  </c:pt>
                  <c:pt idx="7">
                    <c:v>4.5153010619448253</c:v>
                  </c:pt>
                  <c:pt idx="8">
                    <c:v>0.5712008578424832</c:v>
                  </c:pt>
                </c:numCache>
              </c:numRef>
            </c:plus>
            <c:minus>
              <c:numRef>
                <c:f>'Trace Element &amp; Phy. Parameters'!$CO$6:$CO$14</c:f>
                <c:numCache>
                  <c:formatCode>General</c:formatCode>
                  <c:ptCount val="9"/>
                  <c:pt idx="0">
                    <c:v>1.2998036851771322</c:v>
                  </c:pt>
                  <c:pt idx="1">
                    <c:v>1.0156174698182503</c:v>
                  </c:pt>
                  <c:pt idx="2">
                    <c:v>3.0838340941107685</c:v>
                  </c:pt>
                  <c:pt idx="3">
                    <c:v>1.5114407447862372</c:v>
                  </c:pt>
                  <c:pt idx="4">
                    <c:v>4.2794102397410008</c:v>
                  </c:pt>
                  <c:pt idx="5">
                    <c:v>1.7326944566195175</c:v>
                  </c:pt>
                  <c:pt idx="6">
                    <c:v>3.5496760415577422E-2</c:v>
                  </c:pt>
                  <c:pt idx="7">
                    <c:v>4.5153010619448253</c:v>
                  </c:pt>
                  <c:pt idx="8">
                    <c:v>0.5712008578424832</c:v>
                  </c:pt>
                </c:numCache>
              </c:numRef>
            </c:minus>
            <c:spPr>
              <a:noFill/>
              <a:ln w="3175" cap="flat" cmpd="sng" algn="ctr">
                <a:solidFill>
                  <a:schemeClr val="tx1"/>
                </a:solidFill>
                <a:round/>
              </a:ln>
              <a:effectLst/>
            </c:spPr>
          </c:errBars>
          <c:cat>
            <c:numRef>
              <c:f>'Trace Element &amp; Phy. Parameters'!$C$6:$C$14</c:f>
              <c:numCache>
                <c:formatCode>General</c:formatCode>
                <c:ptCount val="9"/>
                <c:pt idx="0">
                  <c:v>0</c:v>
                </c:pt>
                <c:pt idx="1">
                  <c:v>1</c:v>
                </c:pt>
                <c:pt idx="2">
                  <c:v>2</c:v>
                </c:pt>
                <c:pt idx="3">
                  <c:v>3</c:v>
                </c:pt>
                <c:pt idx="4">
                  <c:v>4</c:v>
                </c:pt>
                <c:pt idx="5">
                  <c:v>5</c:v>
                </c:pt>
                <c:pt idx="6">
                  <c:v>6</c:v>
                </c:pt>
                <c:pt idx="7">
                  <c:v>7</c:v>
                </c:pt>
                <c:pt idx="8">
                  <c:v>8</c:v>
                </c:pt>
              </c:numCache>
            </c:numRef>
          </c:cat>
          <c:val>
            <c:numRef>
              <c:f>'Trace Element &amp; Phy. Parameters'!$CV$6:$CV$14</c:f>
              <c:numCache>
                <c:formatCode>0.00</c:formatCode>
                <c:ptCount val="9"/>
                <c:pt idx="0">
                  <c:v>36.84190000000001</c:v>
                </c:pt>
                <c:pt idx="1">
                  <c:v>38.755700000000047</c:v>
                </c:pt>
                <c:pt idx="2">
                  <c:v>42.814050000000009</c:v>
                </c:pt>
                <c:pt idx="3">
                  <c:v>46.047199999999975</c:v>
                </c:pt>
                <c:pt idx="4">
                  <c:v>46.774000000000001</c:v>
                </c:pt>
                <c:pt idx="5">
                  <c:v>45.532800000000009</c:v>
                </c:pt>
                <c:pt idx="6">
                  <c:v>45.435399999999959</c:v>
                </c:pt>
                <c:pt idx="7">
                  <c:v>46.478999999999985</c:v>
                </c:pt>
                <c:pt idx="8">
                  <c:v>47.591650000000016</c:v>
                </c:pt>
              </c:numCache>
            </c:numRef>
          </c:val>
          <c:extLst>
            <c:ext xmlns:c16="http://schemas.microsoft.com/office/drawing/2014/chart" uri="{C3380CC4-5D6E-409C-BE32-E72D297353CC}">
              <c16:uniqueId val="{00000002-FE76-4BD9-82CA-E6CA7C11A1CB}"/>
            </c:ext>
          </c:extLst>
        </c:ser>
        <c:dLbls>
          <c:showLegendKey val="0"/>
          <c:showVal val="0"/>
          <c:showCatName val="0"/>
          <c:showSerName val="0"/>
          <c:showPercent val="0"/>
          <c:showBubbleSize val="0"/>
        </c:dLbls>
        <c:gapWidth val="70"/>
        <c:overlap val="100"/>
        <c:axId val="780544960"/>
        <c:axId val="780546928"/>
      </c:barChart>
      <c:catAx>
        <c:axId val="78054496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ime (h)</a:t>
                </a:r>
              </a:p>
            </c:rich>
          </c:tx>
          <c:layout>
            <c:manualLayout>
              <c:xMode val="edge"/>
              <c:yMode val="edge"/>
              <c:x val="0.49629495872001667"/>
              <c:y val="0.8869879238154884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80546928"/>
        <c:crosses val="autoZero"/>
        <c:auto val="1"/>
        <c:lblAlgn val="ctr"/>
        <c:lblOffset val="100"/>
        <c:tickMarkSkip val="1"/>
        <c:noMultiLvlLbl val="0"/>
      </c:catAx>
      <c:valAx>
        <c:axId val="780546928"/>
        <c:scaling>
          <c:orientation val="minMax"/>
          <c:max val="40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As (µg/L)</a:t>
                </a:r>
              </a:p>
            </c:rich>
          </c:tx>
          <c:layout>
            <c:manualLayout>
              <c:xMode val="edge"/>
              <c:yMode val="edge"/>
              <c:x val="3.9232912864943705E-3"/>
              <c:y val="0.2804750673003590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780544960"/>
        <c:crosses val="autoZero"/>
        <c:crossBetween val="between"/>
        <c:majorUnit val="100"/>
        <c:minorUnit val="50"/>
      </c:valAx>
      <c:spPr>
        <a:noFill/>
        <a:ln w="3175">
          <a:solidFill>
            <a:schemeClr val="tx1"/>
          </a:solidFill>
        </a:ln>
        <a:effectLst/>
      </c:spPr>
    </c:plotArea>
    <c:legend>
      <c:legendPos val="b"/>
      <c:layout>
        <c:manualLayout>
          <c:xMode val="edge"/>
          <c:yMode val="edge"/>
          <c:x val="2.2492772747397749E-2"/>
          <c:y val="0.91517730424812993"/>
          <c:w val="0.39264513104549914"/>
          <c:h val="8.123165970514109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000" b="0">
          <a:solidFill>
            <a:sysClr val="windowText" lastClr="000000"/>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l" defTabSz="914400" rtl="0" eaLnBrk="1" fontAlgn="auto" latinLnBrk="0" hangingPunct="1">
              <a:lnSpc>
                <a:spcPct val="100000"/>
              </a:lnSpc>
              <a:spcBef>
                <a:spcPts val="0"/>
              </a:spcBef>
              <a:spcAft>
                <a:spcPts val="0"/>
              </a:spcAft>
              <a:buClrTx/>
              <a:buSzTx/>
              <a:buFontTx/>
              <a:buNone/>
              <a:tabLst/>
              <a:defRPr sz="1000" b="0" i="0" u="none" strike="noStrike" kern="1200" cap="none" spc="50" baseline="0">
                <a:solidFill>
                  <a:sysClr val="windowText" lastClr="000000"/>
                </a:solidFill>
                <a:latin typeface="+mn-lt"/>
                <a:ea typeface="+mn-ea"/>
                <a:cs typeface="+mn-cs"/>
              </a:defRPr>
            </a:pPr>
            <a:r>
              <a:rPr lang="nl-NL" sz="1000" b="0" baseline="0">
                <a:effectLst/>
              </a:rPr>
              <a:t>a-Oxic </a:t>
            </a:r>
            <a:r>
              <a:rPr lang="nl-NL" sz="1000" b="0" i="0" u="none" strike="noStrike" kern="1200" cap="none" spc="50" baseline="0">
                <a:solidFill>
                  <a:sysClr val="windowText" lastClr="000000"/>
                </a:solidFill>
                <a:effectLst/>
                <a:latin typeface="+mn-lt"/>
                <a:ea typeface="+mn-ea"/>
                <a:cs typeface="+mn-cs"/>
              </a:rPr>
              <a:t>container</a:t>
            </a:r>
            <a:endParaRPr lang="en-GB" sz="1000" b="0">
              <a:effectLst/>
            </a:endParaRPr>
          </a:p>
        </c:rich>
      </c:tx>
      <c:layout>
        <c:manualLayout>
          <c:xMode val="edge"/>
          <c:yMode val="edge"/>
          <c:x val="0.44312169312169314"/>
          <c:y val="3.652957427787857E-2"/>
        </c:manualLayout>
      </c:layout>
      <c:overlay val="0"/>
      <c:spPr>
        <a:noFill/>
        <a:ln>
          <a:noFill/>
        </a:ln>
        <a:effectLst/>
      </c:spPr>
      <c:txPr>
        <a:bodyPr rot="0" spcFirstLastPara="1" vertOverflow="ellipsis" vert="horz" wrap="square" anchor="ctr" anchorCtr="1"/>
        <a:lstStyle/>
        <a:p>
          <a:pPr marL="0" marR="0" lvl="0" indent="0" algn="l" defTabSz="914400" rtl="0" eaLnBrk="1" fontAlgn="auto" latinLnBrk="0" hangingPunct="1">
            <a:lnSpc>
              <a:spcPct val="100000"/>
            </a:lnSpc>
            <a:spcBef>
              <a:spcPts val="0"/>
            </a:spcBef>
            <a:spcAft>
              <a:spcPts val="0"/>
            </a:spcAft>
            <a:buClrTx/>
            <a:buSzTx/>
            <a:buFontTx/>
            <a:buNone/>
            <a:tabLst/>
            <a:defRPr sz="1000" b="0" i="0" u="none" strike="noStrike" kern="1200" cap="none" spc="5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8.6656702634392929E-2"/>
          <c:y val="3.5231043521740668E-2"/>
          <c:w val="0.90708383674262938"/>
          <c:h val="0.7385559085422212"/>
        </c:manualLayout>
      </c:layout>
      <c:barChart>
        <c:barDir val="col"/>
        <c:grouping val="stacked"/>
        <c:varyColors val="0"/>
        <c:ser>
          <c:idx val="1"/>
          <c:order val="0"/>
          <c:tx>
            <c:v>As(III)</c:v>
          </c:tx>
          <c:spPr>
            <a:solidFill>
              <a:schemeClr val="tx1">
                <a:lumMod val="50000"/>
                <a:lumOff val="50000"/>
              </a:schemeClr>
            </a:solidFill>
            <a:ln w="3175">
              <a:solidFill>
                <a:schemeClr val="tx1"/>
              </a:solidFill>
            </a:ln>
            <a:effectLst/>
          </c:spPr>
          <c:invertIfNegative val="0"/>
          <c:errBars>
            <c:errBarType val="both"/>
            <c:errValType val="cust"/>
            <c:noEndCap val="0"/>
            <c:plus>
              <c:numRef>
                <c:f>'Working file'!$I$6:$I$54</c:f>
                <c:numCache>
                  <c:formatCode>General</c:formatCode>
                  <c:ptCount val="49"/>
                  <c:pt idx="0">
                    <c:v>0</c:v>
                  </c:pt>
                  <c:pt idx="1">
                    <c:v>3.9971332126913253</c:v>
                  </c:pt>
                  <c:pt idx="2">
                    <c:v>6.8349648576272868</c:v>
                  </c:pt>
                  <c:pt idx="3">
                    <c:v>5.8696933906295419</c:v>
                  </c:pt>
                  <c:pt idx="4">
                    <c:v>11.758973639097928</c:v>
                  </c:pt>
                  <c:pt idx="5">
                    <c:v>10.919213625760793</c:v>
                  </c:pt>
                  <c:pt idx="6">
                    <c:v>11.638553354261862</c:v>
                  </c:pt>
                  <c:pt idx="7">
                    <c:v>4.5002396875055446</c:v>
                  </c:pt>
                  <c:pt idx="8">
                    <c:v>0.9214308465641905</c:v>
                  </c:pt>
                  <c:pt idx="10">
                    <c:v>9.107747473717092</c:v>
                  </c:pt>
                  <c:pt idx="11">
                    <c:v>10.105263009936948</c:v>
                  </c:pt>
                  <c:pt idx="12">
                    <c:v>1.5685749727061178</c:v>
                  </c:pt>
                  <c:pt idx="13">
                    <c:v>1.6307296587724187</c:v>
                  </c:pt>
                  <c:pt idx="14">
                    <c:v>6.4195396236801869</c:v>
                  </c:pt>
                  <c:pt idx="15">
                    <c:v>12.720214597442972</c:v>
                  </c:pt>
                  <c:pt idx="16">
                    <c:v>5.0903910070838432</c:v>
                  </c:pt>
                  <c:pt idx="17">
                    <c:v>5.9036345161264876</c:v>
                  </c:pt>
                  <c:pt idx="18">
                    <c:v>4.2537422635839155</c:v>
                  </c:pt>
                  <c:pt idx="20">
                    <c:v>4.1983758026170053</c:v>
                  </c:pt>
                  <c:pt idx="21">
                    <c:v>3.9150381153955549</c:v>
                  </c:pt>
                  <c:pt idx="22">
                    <c:v>5.3182915226602567</c:v>
                  </c:pt>
                  <c:pt idx="23">
                    <c:v>6.3684865140785316</c:v>
                  </c:pt>
                  <c:pt idx="24">
                    <c:v>1.2030714775107867</c:v>
                  </c:pt>
                  <c:pt idx="25">
                    <c:v>6.3189183287173467</c:v>
                  </c:pt>
                  <c:pt idx="26">
                    <c:v>8.4280764356405786</c:v>
                  </c:pt>
                  <c:pt idx="27">
                    <c:v>7.098927819044226</c:v>
                  </c:pt>
                  <c:pt idx="28">
                    <c:v>6.1062206089364315</c:v>
                  </c:pt>
                  <c:pt idx="30">
                    <c:v>1.611637775680361</c:v>
                  </c:pt>
                  <c:pt idx="31">
                    <c:v>6.2120037834019382</c:v>
                  </c:pt>
                  <c:pt idx="32">
                    <c:v>0.24614387053104886</c:v>
                  </c:pt>
                  <c:pt idx="33">
                    <c:v>6.560112451780066</c:v>
                  </c:pt>
                  <c:pt idx="34">
                    <c:v>3.8172452475574548</c:v>
                  </c:pt>
                  <c:pt idx="35">
                    <c:v>4.3690713795954466</c:v>
                  </c:pt>
                  <c:pt idx="36">
                    <c:v>2.0383060074483397</c:v>
                  </c:pt>
                  <c:pt idx="37">
                    <c:v>12.576247656793457</c:v>
                  </c:pt>
                  <c:pt idx="38">
                    <c:v>5.9459195016414252</c:v>
                  </c:pt>
                  <c:pt idx="40">
                    <c:v>8.9825895734470595</c:v>
                  </c:pt>
                  <c:pt idx="41">
                    <c:v>0.81670833227046324</c:v>
                  </c:pt>
                  <c:pt idx="42">
                    <c:v>9.2062474483363719</c:v>
                  </c:pt>
                  <c:pt idx="43">
                    <c:v>7.5402331611827487</c:v>
                  </c:pt>
                  <c:pt idx="44">
                    <c:v>9.9948129307156108</c:v>
                  </c:pt>
                  <c:pt idx="45">
                    <c:v>7.8154391204205549</c:v>
                  </c:pt>
                  <c:pt idx="46">
                    <c:v>3.4489840359155051</c:v>
                  </c:pt>
                  <c:pt idx="47">
                    <c:v>8.3739120562016911</c:v>
                  </c:pt>
                  <c:pt idx="48">
                    <c:v>8.3112623953885194</c:v>
                  </c:pt>
                </c:numCache>
              </c:numRef>
            </c:plus>
            <c:minus>
              <c:numRef>
                <c:f>'Working file'!$I$6:$I$54</c:f>
                <c:numCache>
                  <c:formatCode>General</c:formatCode>
                  <c:ptCount val="49"/>
                  <c:pt idx="0">
                    <c:v>0</c:v>
                  </c:pt>
                  <c:pt idx="1">
                    <c:v>3.9971332126913253</c:v>
                  </c:pt>
                  <c:pt idx="2">
                    <c:v>6.8349648576272868</c:v>
                  </c:pt>
                  <c:pt idx="3">
                    <c:v>5.8696933906295419</c:v>
                  </c:pt>
                  <c:pt idx="4">
                    <c:v>11.758973639097928</c:v>
                  </c:pt>
                  <c:pt idx="5">
                    <c:v>10.919213625760793</c:v>
                  </c:pt>
                  <c:pt idx="6">
                    <c:v>11.638553354261862</c:v>
                  </c:pt>
                  <c:pt idx="7">
                    <c:v>4.5002396875055446</c:v>
                  </c:pt>
                  <c:pt idx="8">
                    <c:v>0.9214308465641905</c:v>
                  </c:pt>
                  <c:pt idx="10">
                    <c:v>9.107747473717092</c:v>
                  </c:pt>
                  <c:pt idx="11">
                    <c:v>10.105263009936948</c:v>
                  </c:pt>
                  <c:pt idx="12">
                    <c:v>1.5685749727061178</c:v>
                  </c:pt>
                  <c:pt idx="13">
                    <c:v>1.6307296587724187</c:v>
                  </c:pt>
                  <c:pt idx="14">
                    <c:v>6.4195396236801869</c:v>
                  </c:pt>
                  <c:pt idx="15">
                    <c:v>12.720214597442972</c:v>
                  </c:pt>
                  <c:pt idx="16">
                    <c:v>5.0903910070838432</c:v>
                  </c:pt>
                  <c:pt idx="17">
                    <c:v>5.9036345161264876</c:v>
                  </c:pt>
                  <c:pt idx="18">
                    <c:v>4.2537422635839155</c:v>
                  </c:pt>
                  <c:pt idx="20">
                    <c:v>4.1983758026170053</c:v>
                  </c:pt>
                  <c:pt idx="21">
                    <c:v>3.9150381153955549</c:v>
                  </c:pt>
                  <c:pt idx="22">
                    <c:v>5.3182915226602567</c:v>
                  </c:pt>
                  <c:pt idx="23">
                    <c:v>6.3684865140785316</c:v>
                  </c:pt>
                  <c:pt idx="24">
                    <c:v>1.2030714775107867</c:v>
                  </c:pt>
                  <c:pt idx="25">
                    <c:v>6.3189183287173467</c:v>
                  </c:pt>
                  <c:pt idx="26">
                    <c:v>8.4280764356405786</c:v>
                  </c:pt>
                  <c:pt idx="27">
                    <c:v>7.098927819044226</c:v>
                  </c:pt>
                  <c:pt idx="28">
                    <c:v>6.1062206089364315</c:v>
                  </c:pt>
                  <c:pt idx="30">
                    <c:v>1.611637775680361</c:v>
                  </c:pt>
                  <c:pt idx="31">
                    <c:v>6.2120037834019382</c:v>
                  </c:pt>
                  <c:pt idx="32">
                    <c:v>0.24614387053104886</c:v>
                  </c:pt>
                  <c:pt idx="33">
                    <c:v>6.560112451780066</c:v>
                  </c:pt>
                  <c:pt idx="34">
                    <c:v>3.8172452475574548</c:v>
                  </c:pt>
                  <c:pt idx="35">
                    <c:v>4.3690713795954466</c:v>
                  </c:pt>
                  <c:pt idx="36">
                    <c:v>2.0383060074483397</c:v>
                  </c:pt>
                  <c:pt idx="37">
                    <c:v>12.576247656793457</c:v>
                  </c:pt>
                  <c:pt idx="38">
                    <c:v>5.9459195016414252</c:v>
                  </c:pt>
                  <c:pt idx="40">
                    <c:v>8.9825895734470595</c:v>
                  </c:pt>
                  <c:pt idx="41">
                    <c:v>0.81670833227046324</c:v>
                  </c:pt>
                  <c:pt idx="42">
                    <c:v>9.2062474483363719</c:v>
                  </c:pt>
                  <c:pt idx="43">
                    <c:v>7.5402331611827487</c:v>
                  </c:pt>
                  <c:pt idx="44">
                    <c:v>9.9948129307156108</c:v>
                  </c:pt>
                  <c:pt idx="45">
                    <c:v>7.8154391204205549</c:v>
                  </c:pt>
                  <c:pt idx="46">
                    <c:v>3.4489840359155051</c:v>
                  </c:pt>
                  <c:pt idx="47">
                    <c:v>8.3739120562016911</c:v>
                  </c:pt>
                  <c:pt idx="48">
                    <c:v>8.3112623953885194</c:v>
                  </c:pt>
                </c:numCache>
              </c:numRef>
            </c:minus>
            <c:spPr>
              <a:noFill/>
              <a:ln w="3175" cap="flat" cmpd="sng" algn="ctr">
                <a:solidFill>
                  <a:schemeClr val="tx1"/>
                </a:solidFill>
                <a:round/>
              </a:ln>
              <a:effectLst/>
            </c:spPr>
          </c:errBars>
          <c:cat>
            <c:strRef>
              <c:f>'Working file'!$B$6:$B$54</c:f>
              <c:strCache>
                <c:ptCount val="49"/>
                <c:pt idx="0">
                  <c:v>D1-0</c:v>
                </c:pt>
                <c:pt idx="1">
                  <c:v>D1-1</c:v>
                </c:pt>
                <c:pt idx="2">
                  <c:v>D1-2</c:v>
                </c:pt>
                <c:pt idx="3">
                  <c:v>D1-3</c:v>
                </c:pt>
                <c:pt idx="4">
                  <c:v>D1-4</c:v>
                </c:pt>
                <c:pt idx="5">
                  <c:v>D1-5</c:v>
                </c:pt>
                <c:pt idx="6">
                  <c:v>D1-6</c:v>
                </c:pt>
                <c:pt idx="7">
                  <c:v>D1-7</c:v>
                </c:pt>
                <c:pt idx="8">
                  <c:v>D1-8</c:v>
                </c:pt>
                <c:pt idx="10">
                  <c:v>D5-0</c:v>
                </c:pt>
                <c:pt idx="11">
                  <c:v>D5-1</c:v>
                </c:pt>
                <c:pt idx="12">
                  <c:v>D5-2</c:v>
                </c:pt>
                <c:pt idx="13">
                  <c:v>D5-3</c:v>
                </c:pt>
                <c:pt idx="14">
                  <c:v>D5-4</c:v>
                </c:pt>
                <c:pt idx="15">
                  <c:v>D5-5</c:v>
                </c:pt>
                <c:pt idx="16">
                  <c:v>D5-6</c:v>
                </c:pt>
                <c:pt idx="17">
                  <c:v>D5-7</c:v>
                </c:pt>
                <c:pt idx="18">
                  <c:v>D5-8</c:v>
                </c:pt>
                <c:pt idx="20">
                  <c:v>D10-0</c:v>
                </c:pt>
                <c:pt idx="21">
                  <c:v>D10-1</c:v>
                </c:pt>
                <c:pt idx="22">
                  <c:v>D10-2</c:v>
                </c:pt>
                <c:pt idx="23">
                  <c:v>D10-3</c:v>
                </c:pt>
                <c:pt idx="24">
                  <c:v>D10-4</c:v>
                </c:pt>
                <c:pt idx="25">
                  <c:v>D10-5</c:v>
                </c:pt>
                <c:pt idx="26">
                  <c:v>D10-6</c:v>
                </c:pt>
                <c:pt idx="27">
                  <c:v>D10-7</c:v>
                </c:pt>
                <c:pt idx="28">
                  <c:v>D10-8</c:v>
                </c:pt>
                <c:pt idx="30">
                  <c:v>D20-0</c:v>
                </c:pt>
                <c:pt idx="31">
                  <c:v>D20-1</c:v>
                </c:pt>
                <c:pt idx="32">
                  <c:v>D20-2</c:v>
                </c:pt>
                <c:pt idx="33">
                  <c:v>D20-3</c:v>
                </c:pt>
                <c:pt idx="34">
                  <c:v>D20-4</c:v>
                </c:pt>
                <c:pt idx="35">
                  <c:v>D20-5</c:v>
                </c:pt>
                <c:pt idx="36">
                  <c:v>D20-6</c:v>
                </c:pt>
                <c:pt idx="37">
                  <c:v>D20-7</c:v>
                </c:pt>
                <c:pt idx="38">
                  <c:v>D20-8</c:v>
                </c:pt>
                <c:pt idx="40">
                  <c:v>D30-0</c:v>
                </c:pt>
                <c:pt idx="41">
                  <c:v>D30-1</c:v>
                </c:pt>
                <c:pt idx="42">
                  <c:v>D30-2</c:v>
                </c:pt>
                <c:pt idx="43">
                  <c:v>D30-3</c:v>
                </c:pt>
                <c:pt idx="44">
                  <c:v>D30-4</c:v>
                </c:pt>
                <c:pt idx="45">
                  <c:v>D30-5</c:v>
                </c:pt>
                <c:pt idx="46">
                  <c:v>D30-6</c:v>
                </c:pt>
                <c:pt idx="47">
                  <c:v>D30-7</c:v>
                </c:pt>
                <c:pt idx="48">
                  <c:v>D30-8</c:v>
                </c:pt>
              </c:strCache>
            </c:strRef>
          </c:cat>
          <c:val>
            <c:numRef>
              <c:f>'Working file'!$H$6:$H$54</c:f>
              <c:numCache>
                <c:formatCode>0.00</c:formatCode>
                <c:ptCount val="49"/>
                <c:pt idx="0">
                  <c:v>191.35400000000001</c:v>
                </c:pt>
                <c:pt idx="1">
                  <c:v>173.5917</c:v>
                </c:pt>
                <c:pt idx="2">
                  <c:v>157.47964999999999</c:v>
                </c:pt>
                <c:pt idx="3">
                  <c:v>147.44389999999999</c:v>
                </c:pt>
                <c:pt idx="4">
                  <c:v>135.95925</c:v>
                </c:pt>
                <c:pt idx="5">
                  <c:v>126.06935</c:v>
                </c:pt>
                <c:pt idx="6">
                  <c:v>116.83869999999999</c:v>
                </c:pt>
                <c:pt idx="7">
                  <c:v>111.51325</c:v>
                </c:pt>
                <c:pt idx="8">
                  <c:v>104.32255000000001</c:v>
                </c:pt>
                <c:pt idx="10">
                  <c:v>189.42755</c:v>
                </c:pt>
                <c:pt idx="11">
                  <c:v>178.655</c:v>
                </c:pt>
                <c:pt idx="12">
                  <c:v>112.89565</c:v>
                </c:pt>
                <c:pt idx="13">
                  <c:v>108.0436</c:v>
                </c:pt>
                <c:pt idx="14">
                  <c:v>94.560400000000001</c:v>
                </c:pt>
                <c:pt idx="15">
                  <c:v>81.858350000000002</c:v>
                </c:pt>
                <c:pt idx="16">
                  <c:v>73.05095</c:v>
                </c:pt>
                <c:pt idx="17">
                  <c:v>65.040999999999997</c:v>
                </c:pt>
                <c:pt idx="18">
                  <c:v>56.349050000000005</c:v>
                </c:pt>
                <c:pt idx="20">
                  <c:v>187.24470000000002</c:v>
                </c:pt>
                <c:pt idx="21">
                  <c:v>171.53694999999999</c:v>
                </c:pt>
                <c:pt idx="22">
                  <c:v>173.34399999999999</c:v>
                </c:pt>
                <c:pt idx="23">
                  <c:v>153.22719999999998</c:v>
                </c:pt>
                <c:pt idx="24">
                  <c:v>112.40649999999999</c:v>
                </c:pt>
                <c:pt idx="25">
                  <c:v>91.436049999999994</c:v>
                </c:pt>
                <c:pt idx="26">
                  <c:v>90.003350000000012</c:v>
                </c:pt>
                <c:pt idx="27">
                  <c:v>75.162199999999999</c:v>
                </c:pt>
                <c:pt idx="28">
                  <c:v>43.362949999999998</c:v>
                </c:pt>
                <c:pt idx="30">
                  <c:v>185.87709999999998</c:v>
                </c:pt>
                <c:pt idx="31">
                  <c:v>182.09075000000001</c:v>
                </c:pt>
                <c:pt idx="32">
                  <c:v>157.92054999999999</c:v>
                </c:pt>
                <c:pt idx="33">
                  <c:v>131.85419999999999</c:v>
                </c:pt>
                <c:pt idx="34">
                  <c:v>113.5164</c:v>
                </c:pt>
                <c:pt idx="35">
                  <c:v>89.836700000000008</c:v>
                </c:pt>
                <c:pt idx="36">
                  <c:v>87.872399999999999</c:v>
                </c:pt>
                <c:pt idx="37">
                  <c:v>71.004649999999998</c:v>
                </c:pt>
                <c:pt idx="38">
                  <c:v>39.541200000000003</c:v>
                </c:pt>
                <c:pt idx="40">
                  <c:v>189.80834999999999</c:v>
                </c:pt>
                <c:pt idx="41">
                  <c:v>178.24560000000002</c:v>
                </c:pt>
                <c:pt idx="42">
                  <c:v>172.89249999999998</c:v>
                </c:pt>
                <c:pt idx="43">
                  <c:v>156.04284999999999</c:v>
                </c:pt>
                <c:pt idx="44">
                  <c:v>111.27289999999999</c:v>
                </c:pt>
                <c:pt idx="45">
                  <c:v>91.060849999999988</c:v>
                </c:pt>
                <c:pt idx="46">
                  <c:v>85.340199999999996</c:v>
                </c:pt>
                <c:pt idx="47">
                  <c:v>78.086950000000002</c:v>
                </c:pt>
                <c:pt idx="48">
                  <c:v>49.031350000000003</c:v>
                </c:pt>
              </c:numCache>
            </c:numRef>
          </c:val>
          <c:extLst>
            <c:ext xmlns:c16="http://schemas.microsoft.com/office/drawing/2014/chart" uri="{C3380CC4-5D6E-409C-BE32-E72D297353CC}">
              <c16:uniqueId val="{00000000-5420-44B2-B5A2-5B5BB01EA38A}"/>
            </c:ext>
          </c:extLst>
        </c:ser>
        <c:ser>
          <c:idx val="2"/>
          <c:order val="1"/>
          <c:tx>
            <c:v>As(V)</c:v>
          </c:tx>
          <c:spPr>
            <a:solidFill>
              <a:schemeClr val="bg1">
                <a:lumMod val="85000"/>
              </a:schemeClr>
            </a:solidFill>
            <a:ln w="3175">
              <a:solidFill>
                <a:schemeClr val="tx1"/>
              </a:solidFill>
            </a:ln>
            <a:effectLst/>
          </c:spPr>
          <c:invertIfNegative val="0"/>
          <c:errBars>
            <c:errBarType val="both"/>
            <c:errValType val="cust"/>
            <c:noEndCap val="0"/>
            <c:plus>
              <c:numRef>
                <c:f>'Working file'!$K$6:$K$54</c:f>
                <c:numCache>
                  <c:formatCode>General</c:formatCode>
                  <c:ptCount val="49"/>
                  <c:pt idx="0">
                    <c:v>7.0804016213771259</c:v>
                  </c:pt>
                  <c:pt idx="1">
                    <c:v>0.14495689014323099</c:v>
                  </c:pt>
                  <c:pt idx="2">
                    <c:v>8.3728513960299349</c:v>
                  </c:pt>
                  <c:pt idx="3">
                    <c:v>4.0630355646979091</c:v>
                  </c:pt>
                  <c:pt idx="4">
                    <c:v>1.4949495570488001</c:v>
                  </c:pt>
                  <c:pt idx="5">
                    <c:v>6.860349991071903</c:v>
                  </c:pt>
                  <c:pt idx="6">
                    <c:v>1.6737672719650001</c:v>
                  </c:pt>
                  <c:pt idx="7">
                    <c:v>0.30702576439118173</c:v>
                  </c:pt>
                  <c:pt idx="8">
                    <c:v>10.483706559228011</c:v>
                  </c:pt>
                  <c:pt idx="10">
                    <c:v>7.6938167540564812</c:v>
                  </c:pt>
                  <c:pt idx="11">
                    <c:v>4.2498279865057</c:v>
                  </c:pt>
                  <c:pt idx="12">
                    <c:v>0.34669445481575761</c:v>
                  </c:pt>
                  <c:pt idx="13">
                    <c:v>2.9887282320411761</c:v>
                  </c:pt>
                  <c:pt idx="14">
                    <c:v>3.4470041369282174</c:v>
                  </c:pt>
                  <c:pt idx="15">
                    <c:v>2.8171589371436001</c:v>
                  </c:pt>
                  <c:pt idx="16">
                    <c:v>5.7851234195996168</c:v>
                  </c:pt>
                  <c:pt idx="17">
                    <c:v>7.6869578182789446</c:v>
                  </c:pt>
                  <c:pt idx="18">
                    <c:v>1.673863172424773</c:v>
                  </c:pt>
                  <c:pt idx="20">
                    <c:v>2.6773184056066328</c:v>
                  </c:pt>
                  <c:pt idx="21">
                    <c:v>3.7010676034084771</c:v>
                  </c:pt>
                  <c:pt idx="22">
                    <c:v>1.7743430460314209</c:v>
                  </c:pt>
                  <c:pt idx="23">
                    <c:v>2.8653129089423999</c:v>
                  </c:pt>
                  <c:pt idx="24">
                    <c:v>2.1649488319588537</c:v>
                  </c:pt>
                  <c:pt idx="25">
                    <c:v>1.6457910332116796</c:v>
                  </c:pt>
                  <c:pt idx="26">
                    <c:v>6.6721888765981463</c:v>
                  </c:pt>
                  <c:pt idx="27">
                    <c:v>9.0015400351828632</c:v>
                  </c:pt>
                  <c:pt idx="28">
                    <c:v>9.9274256544685375</c:v>
                  </c:pt>
                  <c:pt idx="30">
                    <c:v>2.7256137987616493</c:v>
                  </c:pt>
                  <c:pt idx="31">
                    <c:v>2.1625194791211002</c:v>
                  </c:pt>
                  <c:pt idx="32">
                    <c:v>3.653832870425235</c:v>
                  </c:pt>
                  <c:pt idx="33">
                    <c:v>3.8150532165357642</c:v>
                  </c:pt>
                  <c:pt idx="34">
                    <c:v>4.3284834503553382</c:v>
                  </c:pt>
                  <c:pt idx="35">
                    <c:v>1.7313964746317001</c:v>
                  </c:pt>
                  <c:pt idx="36">
                    <c:v>2.5865966055803917</c:v>
                  </c:pt>
                  <c:pt idx="37">
                    <c:v>4.6754607478835695</c:v>
                  </c:pt>
                  <c:pt idx="38">
                    <c:v>8.6526535493454357</c:v>
                  </c:pt>
                  <c:pt idx="40">
                    <c:v>8.3724271319611692</c:v>
                  </c:pt>
                  <c:pt idx="41">
                    <c:v>4.9201904048522387</c:v>
                  </c:pt>
                  <c:pt idx="42">
                    <c:v>1.4662314316867</c:v>
                  </c:pt>
                  <c:pt idx="43">
                    <c:v>3.4190734190713257</c:v>
                  </c:pt>
                  <c:pt idx="44">
                    <c:v>1.727956841185551</c:v>
                  </c:pt>
                  <c:pt idx="45">
                    <c:v>3.9341048087059001</c:v>
                  </c:pt>
                  <c:pt idx="46">
                    <c:v>9.4146318167520526</c:v>
                  </c:pt>
                  <c:pt idx="47">
                    <c:v>1.5086830283396186</c:v>
                  </c:pt>
                  <c:pt idx="48">
                    <c:v>2.1124107981166778</c:v>
                  </c:pt>
                </c:numCache>
              </c:numRef>
            </c:plus>
            <c:minus>
              <c:numRef>
                <c:f>'Working file'!$K$6:$K$54</c:f>
                <c:numCache>
                  <c:formatCode>General</c:formatCode>
                  <c:ptCount val="49"/>
                  <c:pt idx="0">
                    <c:v>7.0804016213771259</c:v>
                  </c:pt>
                  <c:pt idx="1">
                    <c:v>0.14495689014323099</c:v>
                  </c:pt>
                  <c:pt idx="2">
                    <c:v>8.3728513960299349</c:v>
                  </c:pt>
                  <c:pt idx="3">
                    <c:v>4.0630355646979091</c:v>
                  </c:pt>
                  <c:pt idx="4">
                    <c:v>1.4949495570488001</c:v>
                  </c:pt>
                  <c:pt idx="5">
                    <c:v>6.860349991071903</c:v>
                  </c:pt>
                  <c:pt idx="6">
                    <c:v>1.6737672719650001</c:v>
                  </c:pt>
                  <c:pt idx="7">
                    <c:v>0.30702576439118173</c:v>
                  </c:pt>
                  <c:pt idx="8">
                    <c:v>10.483706559228011</c:v>
                  </c:pt>
                  <c:pt idx="10">
                    <c:v>7.6938167540564812</c:v>
                  </c:pt>
                  <c:pt idx="11">
                    <c:v>4.2498279865057</c:v>
                  </c:pt>
                  <c:pt idx="12">
                    <c:v>0.34669445481575761</c:v>
                  </c:pt>
                  <c:pt idx="13">
                    <c:v>2.9887282320411761</c:v>
                  </c:pt>
                  <c:pt idx="14">
                    <c:v>3.4470041369282174</c:v>
                  </c:pt>
                  <c:pt idx="15">
                    <c:v>2.8171589371436001</c:v>
                  </c:pt>
                  <c:pt idx="16">
                    <c:v>5.7851234195996168</c:v>
                  </c:pt>
                  <c:pt idx="17">
                    <c:v>7.6869578182789446</c:v>
                  </c:pt>
                  <c:pt idx="18">
                    <c:v>1.673863172424773</c:v>
                  </c:pt>
                  <c:pt idx="20">
                    <c:v>2.6773184056066328</c:v>
                  </c:pt>
                  <c:pt idx="21">
                    <c:v>3.7010676034084771</c:v>
                  </c:pt>
                  <c:pt idx="22">
                    <c:v>1.7743430460314209</c:v>
                  </c:pt>
                  <c:pt idx="23">
                    <c:v>2.8653129089423999</c:v>
                  </c:pt>
                  <c:pt idx="24">
                    <c:v>2.1649488319588537</c:v>
                  </c:pt>
                  <c:pt idx="25">
                    <c:v>1.6457910332116796</c:v>
                  </c:pt>
                  <c:pt idx="26">
                    <c:v>6.6721888765981463</c:v>
                  </c:pt>
                  <c:pt idx="27">
                    <c:v>9.0015400351828632</c:v>
                  </c:pt>
                  <c:pt idx="28">
                    <c:v>9.9274256544685375</c:v>
                  </c:pt>
                  <c:pt idx="30">
                    <c:v>2.7256137987616493</c:v>
                  </c:pt>
                  <c:pt idx="31">
                    <c:v>2.1625194791211002</c:v>
                  </c:pt>
                  <c:pt idx="32">
                    <c:v>3.653832870425235</c:v>
                  </c:pt>
                  <c:pt idx="33">
                    <c:v>3.8150532165357642</c:v>
                  </c:pt>
                  <c:pt idx="34">
                    <c:v>4.3284834503553382</c:v>
                  </c:pt>
                  <c:pt idx="35">
                    <c:v>1.7313964746317001</c:v>
                  </c:pt>
                  <c:pt idx="36">
                    <c:v>2.5865966055803917</c:v>
                  </c:pt>
                  <c:pt idx="37">
                    <c:v>4.6754607478835695</c:v>
                  </c:pt>
                  <c:pt idx="38">
                    <c:v>8.6526535493454357</c:v>
                  </c:pt>
                  <c:pt idx="40">
                    <c:v>8.3724271319611692</c:v>
                  </c:pt>
                  <c:pt idx="41">
                    <c:v>4.9201904048522387</c:v>
                  </c:pt>
                  <c:pt idx="42">
                    <c:v>1.4662314316867</c:v>
                  </c:pt>
                  <c:pt idx="43">
                    <c:v>3.4190734190713257</c:v>
                  </c:pt>
                  <c:pt idx="44">
                    <c:v>1.727956841185551</c:v>
                  </c:pt>
                  <c:pt idx="45">
                    <c:v>3.9341048087059001</c:v>
                  </c:pt>
                  <c:pt idx="46">
                    <c:v>9.4146318167520526</c:v>
                  </c:pt>
                  <c:pt idx="47">
                    <c:v>1.5086830283396186</c:v>
                  </c:pt>
                  <c:pt idx="48">
                    <c:v>2.1124107981166778</c:v>
                  </c:pt>
                </c:numCache>
              </c:numRef>
            </c:minus>
            <c:spPr>
              <a:noFill/>
              <a:ln w="3175" cap="flat" cmpd="sng" algn="ctr">
                <a:solidFill>
                  <a:schemeClr val="tx1"/>
                </a:solidFill>
                <a:round/>
              </a:ln>
              <a:effectLst/>
            </c:spPr>
          </c:errBars>
          <c:cat>
            <c:strRef>
              <c:f>'Working file'!$B$6:$B$54</c:f>
              <c:strCache>
                <c:ptCount val="49"/>
                <c:pt idx="0">
                  <c:v>D1-0</c:v>
                </c:pt>
                <c:pt idx="1">
                  <c:v>D1-1</c:v>
                </c:pt>
                <c:pt idx="2">
                  <c:v>D1-2</c:v>
                </c:pt>
                <c:pt idx="3">
                  <c:v>D1-3</c:v>
                </c:pt>
                <c:pt idx="4">
                  <c:v>D1-4</c:v>
                </c:pt>
                <c:pt idx="5">
                  <c:v>D1-5</c:v>
                </c:pt>
                <c:pt idx="6">
                  <c:v>D1-6</c:v>
                </c:pt>
                <c:pt idx="7">
                  <c:v>D1-7</c:v>
                </c:pt>
                <c:pt idx="8">
                  <c:v>D1-8</c:v>
                </c:pt>
                <c:pt idx="10">
                  <c:v>D5-0</c:v>
                </c:pt>
                <c:pt idx="11">
                  <c:v>D5-1</c:v>
                </c:pt>
                <c:pt idx="12">
                  <c:v>D5-2</c:v>
                </c:pt>
                <c:pt idx="13">
                  <c:v>D5-3</c:v>
                </c:pt>
                <c:pt idx="14">
                  <c:v>D5-4</c:v>
                </c:pt>
                <c:pt idx="15">
                  <c:v>D5-5</c:v>
                </c:pt>
                <c:pt idx="16">
                  <c:v>D5-6</c:v>
                </c:pt>
                <c:pt idx="17">
                  <c:v>D5-7</c:v>
                </c:pt>
                <c:pt idx="18">
                  <c:v>D5-8</c:v>
                </c:pt>
                <c:pt idx="20">
                  <c:v>D10-0</c:v>
                </c:pt>
                <c:pt idx="21">
                  <c:v>D10-1</c:v>
                </c:pt>
                <c:pt idx="22">
                  <c:v>D10-2</c:v>
                </c:pt>
                <c:pt idx="23">
                  <c:v>D10-3</c:v>
                </c:pt>
                <c:pt idx="24">
                  <c:v>D10-4</c:v>
                </c:pt>
                <c:pt idx="25">
                  <c:v>D10-5</c:v>
                </c:pt>
                <c:pt idx="26">
                  <c:v>D10-6</c:v>
                </c:pt>
                <c:pt idx="27">
                  <c:v>D10-7</c:v>
                </c:pt>
                <c:pt idx="28">
                  <c:v>D10-8</c:v>
                </c:pt>
                <c:pt idx="30">
                  <c:v>D20-0</c:v>
                </c:pt>
                <c:pt idx="31">
                  <c:v>D20-1</c:v>
                </c:pt>
                <c:pt idx="32">
                  <c:v>D20-2</c:v>
                </c:pt>
                <c:pt idx="33">
                  <c:v>D20-3</c:v>
                </c:pt>
                <c:pt idx="34">
                  <c:v>D20-4</c:v>
                </c:pt>
                <c:pt idx="35">
                  <c:v>D20-5</c:v>
                </c:pt>
                <c:pt idx="36">
                  <c:v>D20-6</c:v>
                </c:pt>
                <c:pt idx="37">
                  <c:v>D20-7</c:v>
                </c:pt>
                <c:pt idx="38">
                  <c:v>D20-8</c:v>
                </c:pt>
                <c:pt idx="40">
                  <c:v>D30-0</c:v>
                </c:pt>
                <c:pt idx="41">
                  <c:v>D30-1</c:v>
                </c:pt>
                <c:pt idx="42">
                  <c:v>D30-2</c:v>
                </c:pt>
                <c:pt idx="43">
                  <c:v>D30-3</c:v>
                </c:pt>
                <c:pt idx="44">
                  <c:v>D30-4</c:v>
                </c:pt>
                <c:pt idx="45">
                  <c:v>D30-5</c:v>
                </c:pt>
                <c:pt idx="46">
                  <c:v>D30-6</c:v>
                </c:pt>
                <c:pt idx="47">
                  <c:v>D30-7</c:v>
                </c:pt>
                <c:pt idx="48">
                  <c:v>D30-8</c:v>
                </c:pt>
              </c:strCache>
            </c:strRef>
          </c:cat>
          <c:val>
            <c:numRef>
              <c:f>'Working file'!$J$6:$J$54</c:f>
              <c:numCache>
                <c:formatCode>0.00</c:formatCode>
                <c:ptCount val="49"/>
                <c:pt idx="0">
                  <c:v>90.761299999999977</c:v>
                </c:pt>
                <c:pt idx="1">
                  <c:v>104.2439</c:v>
                </c:pt>
                <c:pt idx="2">
                  <c:v>119.81190000000004</c:v>
                </c:pt>
                <c:pt idx="3">
                  <c:v>127.19460000000004</c:v>
                </c:pt>
                <c:pt idx="4">
                  <c:v>137.83785</c:v>
                </c:pt>
                <c:pt idx="5">
                  <c:v>146.4427</c:v>
                </c:pt>
                <c:pt idx="6">
                  <c:v>156.18629999999999</c:v>
                </c:pt>
                <c:pt idx="7">
                  <c:v>153.1206</c:v>
                </c:pt>
                <c:pt idx="8">
                  <c:v>158.53169999999997</c:v>
                </c:pt>
                <c:pt idx="10">
                  <c:v>68.550549999999987</c:v>
                </c:pt>
                <c:pt idx="11">
                  <c:v>73.465349999999972</c:v>
                </c:pt>
                <c:pt idx="12">
                  <c:v>134.49455</c:v>
                </c:pt>
                <c:pt idx="13">
                  <c:v>138.13005000000001</c:v>
                </c:pt>
                <c:pt idx="14">
                  <c:v>141.90309999999999</c:v>
                </c:pt>
                <c:pt idx="15">
                  <c:v>153.09139999999999</c:v>
                </c:pt>
                <c:pt idx="16">
                  <c:v>153.45159999999998</c:v>
                </c:pt>
                <c:pt idx="17">
                  <c:v>156.0557</c:v>
                </c:pt>
                <c:pt idx="18">
                  <c:v>152.8955</c:v>
                </c:pt>
                <c:pt idx="20">
                  <c:v>85.34174999999999</c:v>
                </c:pt>
                <c:pt idx="21">
                  <c:v>98.03834999999998</c:v>
                </c:pt>
                <c:pt idx="22">
                  <c:v>85.860749999999996</c:v>
                </c:pt>
                <c:pt idx="23">
                  <c:v>103.75895000000003</c:v>
                </c:pt>
                <c:pt idx="24">
                  <c:v>141.99995000000001</c:v>
                </c:pt>
                <c:pt idx="25">
                  <c:v>154.97825</c:v>
                </c:pt>
                <c:pt idx="26">
                  <c:v>152.86724999999998</c:v>
                </c:pt>
                <c:pt idx="27">
                  <c:v>164.51945000000001</c:v>
                </c:pt>
                <c:pt idx="28">
                  <c:v>194.67615000000001</c:v>
                </c:pt>
                <c:pt idx="30">
                  <c:v>72.581200000000024</c:v>
                </c:pt>
                <c:pt idx="31">
                  <c:v>66.366399999999999</c:v>
                </c:pt>
                <c:pt idx="32">
                  <c:v>80.694749999999999</c:v>
                </c:pt>
                <c:pt idx="33">
                  <c:v>104.87975</c:v>
                </c:pt>
                <c:pt idx="34">
                  <c:v>120.8168</c:v>
                </c:pt>
                <c:pt idx="35">
                  <c:v>134.20325</c:v>
                </c:pt>
                <c:pt idx="36">
                  <c:v>129.24960000000002</c:v>
                </c:pt>
                <c:pt idx="37">
                  <c:v>143.03035</c:v>
                </c:pt>
                <c:pt idx="38">
                  <c:v>164.05525</c:v>
                </c:pt>
                <c:pt idx="40">
                  <c:v>81.537500000000051</c:v>
                </c:pt>
                <c:pt idx="41">
                  <c:v>88.125299999999982</c:v>
                </c:pt>
                <c:pt idx="42">
                  <c:v>82.777950000000033</c:v>
                </c:pt>
                <c:pt idx="43">
                  <c:v>90.53925000000001</c:v>
                </c:pt>
                <c:pt idx="44">
                  <c:v>130.25255000000001</c:v>
                </c:pt>
                <c:pt idx="45">
                  <c:v>143.55940000000001</c:v>
                </c:pt>
                <c:pt idx="46">
                  <c:v>148.10214999999999</c:v>
                </c:pt>
                <c:pt idx="47">
                  <c:v>148.3211</c:v>
                </c:pt>
                <c:pt idx="48">
                  <c:v>173.3597</c:v>
                </c:pt>
              </c:numCache>
            </c:numRef>
          </c:val>
          <c:extLst>
            <c:ext xmlns:c16="http://schemas.microsoft.com/office/drawing/2014/chart" uri="{C3380CC4-5D6E-409C-BE32-E72D297353CC}">
              <c16:uniqueId val="{00000001-5420-44B2-B5A2-5B5BB01EA38A}"/>
            </c:ext>
          </c:extLst>
        </c:ser>
        <c:ser>
          <c:idx val="4"/>
          <c:order val="2"/>
          <c:tx>
            <c:v>dAs</c:v>
          </c:tx>
          <c:spPr>
            <a:pattFill prst="wdDnDiag">
              <a:fgClr>
                <a:schemeClr val="tx1"/>
              </a:fgClr>
              <a:bgClr>
                <a:schemeClr val="bg1"/>
              </a:bgClr>
            </a:pattFill>
            <a:ln w="3175">
              <a:solidFill>
                <a:schemeClr val="tx1"/>
              </a:solidFill>
            </a:ln>
            <a:effectLst/>
          </c:spPr>
          <c:invertIfNegative val="0"/>
          <c:errBars>
            <c:errBarType val="both"/>
            <c:errValType val="cust"/>
            <c:noEndCap val="0"/>
            <c:plus>
              <c:numRef>
                <c:f>'Working file'!$E$6:$E$54</c:f>
                <c:numCache>
                  <c:formatCode>General</c:formatCode>
                  <c:ptCount val="49"/>
                  <c:pt idx="0">
                    <c:v>1.8925005891676765</c:v>
                  </c:pt>
                  <c:pt idx="1">
                    <c:v>1.3117537897791594</c:v>
                  </c:pt>
                  <c:pt idx="2">
                    <c:v>1.0221935628832823</c:v>
                  </c:pt>
                  <c:pt idx="3">
                    <c:v>3.1101384663708975</c:v>
                  </c:pt>
                  <c:pt idx="4">
                    <c:v>5.6704306996911704</c:v>
                  </c:pt>
                  <c:pt idx="5">
                    <c:v>2.790031226527752</c:v>
                  </c:pt>
                  <c:pt idx="6">
                    <c:v>1.3854343163787917</c:v>
                  </c:pt>
                  <c:pt idx="7">
                    <c:v>0.17734238072156469</c:v>
                  </c:pt>
                  <c:pt idx="8">
                    <c:v>5.2456716562324388</c:v>
                  </c:pt>
                  <c:pt idx="10">
                    <c:v>2.759625634936766</c:v>
                  </c:pt>
                  <c:pt idx="11">
                    <c:v>4.7684452896096126</c:v>
                  </c:pt>
                  <c:pt idx="12">
                    <c:v>0.42589041430866736</c:v>
                  </c:pt>
                  <c:pt idx="13">
                    <c:v>7.8076609458274957</c:v>
                  </c:pt>
                  <c:pt idx="14">
                    <c:v>7.6723207079083995</c:v>
                  </c:pt>
                  <c:pt idx="15">
                    <c:v>3.2142245845615554</c:v>
                  </c:pt>
                  <c:pt idx="16">
                    <c:v>0.55380603102531967</c:v>
                  </c:pt>
                  <c:pt idx="17">
                    <c:v>1.9381796872323165</c:v>
                  </c:pt>
                  <c:pt idx="18">
                    <c:v>4.9340496977634931</c:v>
                  </c:pt>
                  <c:pt idx="20">
                    <c:v>4.7941132657666721</c:v>
                  </c:pt>
                  <c:pt idx="21">
                    <c:v>4.527887562649922</c:v>
                  </c:pt>
                  <c:pt idx="22">
                    <c:v>18.902590606713151</c:v>
                  </c:pt>
                  <c:pt idx="23">
                    <c:v>5.4280344951004142</c:v>
                  </c:pt>
                  <c:pt idx="24">
                    <c:v>3.1669898515783337</c:v>
                  </c:pt>
                  <c:pt idx="25">
                    <c:v>0.16228100628229369</c:v>
                  </c:pt>
                  <c:pt idx="26">
                    <c:v>4.2850670939880278E-2</c:v>
                  </c:pt>
                  <c:pt idx="27">
                    <c:v>0.3194001330619351</c:v>
                  </c:pt>
                  <c:pt idx="28">
                    <c:v>12.580773140192933</c:v>
                  </c:pt>
                  <c:pt idx="30">
                    <c:v>1.3806967009448656</c:v>
                  </c:pt>
                  <c:pt idx="31">
                    <c:v>1.185252386624887</c:v>
                  </c:pt>
                  <c:pt idx="32">
                    <c:v>10.79688415261554</c:v>
                  </c:pt>
                  <c:pt idx="33">
                    <c:v>8.6954335096071951</c:v>
                  </c:pt>
                  <c:pt idx="34">
                    <c:v>2.8091231096198195</c:v>
                  </c:pt>
                  <c:pt idx="35">
                    <c:v>1.1624835482706879</c:v>
                  </c:pt>
                  <c:pt idx="36">
                    <c:v>2.490359372660913</c:v>
                  </c:pt>
                  <c:pt idx="37">
                    <c:v>0.32321850968038879</c:v>
                  </c:pt>
                  <c:pt idx="38">
                    <c:v>9.5907721159456187</c:v>
                  </c:pt>
                  <c:pt idx="40">
                    <c:v>4.3011891286015453</c:v>
                  </c:pt>
                  <c:pt idx="41">
                    <c:v>0.31501607101859375</c:v>
                  </c:pt>
                  <c:pt idx="42">
                    <c:v>1.7635243122792292</c:v>
                  </c:pt>
                  <c:pt idx="43">
                    <c:v>10.962417850091278</c:v>
                  </c:pt>
                  <c:pt idx="44">
                    <c:v>1.1428966904317934</c:v>
                  </c:pt>
                  <c:pt idx="45">
                    <c:v>5.8223879469681199</c:v>
                  </c:pt>
                  <c:pt idx="46">
                    <c:v>3.5143207024971606</c:v>
                  </c:pt>
                  <c:pt idx="47">
                    <c:v>8.1356877816199518</c:v>
                  </c:pt>
                  <c:pt idx="48">
                    <c:v>8.0527441561867708</c:v>
                  </c:pt>
                </c:numCache>
              </c:numRef>
            </c:plus>
            <c:minus>
              <c:numRef>
                <c:f>'Working file'!$E$6:$E$54</c:f>
                <c:numCache>
                  <c:formatCode>General</c:formatCode>
                  <c:ptCount val="49"/>
                  <c:pt idx="0">
                    <c:v>1.8925005891676765</c:v>
                  </c:pt>
                  <c:pt idx="1">
                    <c:v>1.3117537897791594</c:v>
                  </c:pt>
                  <c:pt idx="2">
                    <c:v>1.0221935628832823</c:v>
                  </c:pt>
                  <c:pt idx="3">
                    <c:v>3.1101384663708975</c:v>
                  </c:pt>
                  <c:pt idx="4">
                    <c:v>5.6704306996911704</c:v>
                  </c:pt>
                  <c:pt idx="5">
                    <c:v>2.790031226527752</c:v>
                  </c:pt>
                  <c:pt idx="6">
                    <c:v>1.3854343163787917</c:v>
                  </c:pt>
                  <c:pt idx="7">
                    <c:v>0.17734238072156469</c:v>
                  </c:pt>
                  <c:pt idx="8">
                    <c:v>5.2456716562324388</c:v>
                  </c:pt>
                  <c:pt idx="10">
                    <c:v>2.759625634936766</c:v>
                  </c:pt>
                  <c:pt idx="11">
                    <c:v>4.7684452896096126</c:v>
                  </c:pt>
                  <c:pt idx="12">
                    <c:v>0.42589041430866736</c:v>
                  </c:pt>
                  <c:pt idx="13">
                    <c:v>7.8076609458274957</c:v>
                  </c:pt>
                  <c:pt idx="14">
                    <c:v>7.6723207079083995</c:v>
                  </c:pt>
                  <c:pt idx="15">
                    <c:v>3.2142245845615554</c:v>
                  </c:pt>
                  <c:pt idx="16">
                    <c:v>0.55380603102531967</c:v>
                  </c:pt>
                  <c:pt idx="17">
                    <c:v>1.9381796872323165</c:v>
                  </c:pt>
                  <c:pt idx="18">
                    <c:v>4.9340496977634931</c:v>
                  </c:pt>
                  <c:pt idx="20">
                    <c:v>4.7941132657666721</c:v>
                  </c:pt>
                  <c:pt idx="21">
                    <c:v>4.527887562649922</c:v>
                  </c:pt>
                  <c:pt idx="22">
                    <c:v>18.902590606713151</c:v>
                  </c:pt>
                  <c:pt idx="23">
                    <c:v>5.4280344951004142</c:v>
                  </c:pt>
                  <c:pt idx="24">
                    <c:v>3.1669898515783337</c:v>
                  </c:pt>
                  <c:pt idx="25">
                    <c:v>0.16228100628229369</c:v>
                  </c:pt>
                  <c:pt idx="26">
                    <c:v>4.2850670939880278E-2</c:v>
                  </c:pt>
                  <c:pt idx="27">
                    <c:v>0.3194001330619351</c:v>
                  </c:pt>
                  <c:pt idx="28">
                    <c:v>12.580773140192933</c:v>
                  </c:pt>
                  <c:pt idx="30">
                    <c:v>1.3806967009448656</c:v>
                  </c:pt>
                  <c:pt idx="31">
                    <c:v>1.185252386624887</c:v>
                  </c:pt>
                  <c:pt idx="32">
                    <c:v>10.79688415261554</c:v>
                  </c:pt>
                  <c:pt idx="33">
                    <c:v>8.6954335096071951</c:v>
                  </c:pt>
                  <c:pt idx="34">
                    <c:v>2.8091231096198195</c:v>
                  </c:pt>
                  <c:pt idx="35">
                    <c:v>1.1624835482706879</c:v>
                  </c:pt>
                  <c:pt idx="36">
                    <c:v>2.490359372660913</c:v>
                  </c:pt>
                  <c:pt idx="37">
                    <c:v>0.32321850968038879</c:v>
                  </c:pt>
                  <c:pt idx="38">
                    <c:v>9.5907721159456187</c:v>
                  </c:pt>
                  <c:pt idx="40">
                    <c:v>4.3011891286015453</c:v>
                  </c:pt>
                  <c:pt idx="41">
                    <c:v>0.31501607101859375</c:v>
                  </c:pt>
                  <c:pt idx="42">
                    <c:v>1.7635243122792292</c:v>
                  </c:pt>
                  <c:pt idx="43">
                    <c:v>10.962417850091278</c:v>
                  </c:pt>
                  <c:pt idx="44">
                    <c:v>1.1428966904317934</c:v>
                  </c:pt>
                  <c:pt idx="45">
                    <c:v>5.8223879469681199</c:v>
                  </c:pt>
                  <c:pt idx="46">
                    <c:v>3.5143207024971606</c:v>
                  </c:pt>
                  <c:pt idx="47">
                    <c:v>8.1356877816199518</c:v>
                  </c:pt>
                  <c:pt idx="48">
                    <c:v>8.0527441561867708</c:v>
                  </c:pt>
                </c:numCache>
              </c:numRef>
            </c:minus>
            <c:spPr>
              <a:noFill/>
              <a:ln w="3175" cap="flat" cmpd="sng" algn="ctr">
                <a:solidFill>
                  <a:schemeClr val="tx1"/>
                </a:solidFill>
                <a:round/>
              </a:ln>
              <a:effectLst/>
            </c:spPr>
          </c:errBars>
          <c:cat>
            <c:strRef>
              <c:f>'Working file'!$B$6:$B$54</c:f>
              <c:strCache>
                <c:ptCount val="49"/>
                <c:pt idx="0">
                  <c:v>D1-0</c:v>
                </c:pt>
                <c:pt idx="1">
                  <c:v>D1-1</c:v>
                </c:pt>
                <c:pt idx="2">
                  <c:v>D1-2</c:v>
                </c:pt>
                <c:pt idx="3">
                  <c:v>D1-3</c:v>
                </c:pt>
                <c:pt idx="4">
                  <c:v>D1-4</c:v>
                </c:pt>
                <c:pt idx="5">
                  <c:v>D1-5</c:v>
                </c:pt>
                <c:pt idx="6">
                  <c:v>D1-6</c:v>
                </c:pt>
                <c:pt idx="7">
                  <c:v>D1-7</c:v>
                </c:pt>
                <c:pt idx="8">
                  <c:v>D1-8</c:v>
                </c:pt>
                <c:pt idx="10">
                  <c:v>D5-0</c:v>
                </c:pt>
                <c:pt idx="11">
                  <c:v>D5-1</c:v>
                </c:pt>
                <c:pt idx="12">
                  <c:v>D5-2</c:v>
                </c:pt>
                <c:pt idx="13">
                  <c:v>D5-3</c:v>
                </c:pt>
                <c:pt idx="14">
                  <c:v>D5-4</c:v>
                </c:pt>
                <c:pt idx="15">
                  <c:v>D5-5</c:v>
                </c:pt>
                <c:pt idx="16">
                  <c:v>D5-6</c:v>
                </c:pt>
                <c:pt idx="17">
                  <c:v>D5-7</c:v>
                </c:pt>
                <c:pt idx="18">
                  <c:v>D5-8</c:v>
                </c:pt>
                <c:pt idx="20">
                  <c:v>D10-0</c:v>
                </c:pt>
                <c:pt idx="21">
                  <c:v>D10-1</c:v>
                </c:pt>
                <c:pt idx="22">
                  <c:v>D10-2</c:v>
                </c:pt>
                <c:pt idx="23">
                  <c:v>D10-3</c:v>
                </c:pt>
                <c:pt idx="24">
                  <c:v>D10-4</c:v>
                </c:pt>
                <c:pt idx="25">
                  <c:v>D10-5</c:v>
                </c:pt>
                <c:pt idx="26">
                  <c:v>D10-6</c:v>
                </c:pt>
                <c:pt idx="27">
                  <c:v>D10-7</c:v>
                </c:pt>
                <c:pt idx="28">
                  <c:v>D10-8</c:v>
                </c:pt>
                <c:pt idx="30">
                  <c:v>D20-0</c:v>
                </c:pt>
                <c:pt idx="31">
                  <c:v>D20-1</c:v>
                </c:pt>
                <c:pt idx="32">
                  <c:v>D20-2</c:v>
                </c:pt>
                <c:pt idx="33">
                  <c:v>D20-3</c:v>
                </c:pt>
                <c:pt idx="34">
                  <c:v>D20-4</c:v>
                </c:pt>
                <c:pt idx="35">
                  <c:v>D20-5</c:v>
                </c:pt>
                <c:pt idx="36">
                  <c:v>D20-6</c:v>
                </c:pt>
                <c:pt idx="37">
                  <c:v>D20-7</c:v>
                </c:pt>
                <c:pt idx="38">
                  <c:v>D20-8</c:v>
                </c:pt>
                <c:pt idx="40">
                  <c:v>D30-0</c:v>
                </c:pt>
                <c:pt idx="41">
                  <c:v>D30-1</c:v>
                </c:pt>
                <c:pt idx="42">
                  <c:v>D30-2</c:v>
                </c:pt>
                <c:pt idx="43">
                  <c:v>D30-3</c:v>
                </c:pt>
                <c:pt idx="44">
                  <c:v>D30-4</c:v>
                </c:pt>
                <c:pt idx="45">
                  <c:v>D30-5</c:v>
                </c:pt>
                <c:pt idx="46">
                  <c:v>D30-6</c:v>
                </c:pt>
                <c:pt idx="47">
                  <c:v>D30-7</c:v>
                </c:pt>
                <c:pt idx="48">
                  <c:v>D30-8</c:v>
                </c:pt>
              </c:strCache>
            </c:strRef>
          </c:cat>
          <c:val>
            <c:numRef>
              <c:f>'Working file'!$L$6:$L$54</c:f>
              <c:numCache>
                <c:formatCode>0.00</c:formatCode>
                <c:ptCount val="49"/>
                <c:pt idx="0">
                  <c:v>46.884700000000009</c:v>
                </c:pt>
                <c:pt idx="1">
                  <c:v>51.164400000000001</c:v>
                </c:pt>
                <c:pt idx="2">
                  <c:v>51.708449999999971</c:v>
                </c:pt>
                <c:pt idx="3">
                  <c:v>54.361499999999978</c:v>
                </c:pt>
                <c:pt idx="4">
                  <c:v>55.2029</c:v>
                </c:pt>
                <c:pt idx="5">
                  <c:v>56.487950000000012</c:v>
                </c:pt>
                <c:pt idx="6">
                  <c:v>55.975000000000023</c:v>
                </c:pt>
                <c:pt idx="7">
                  <c:v>64.366150000000005</c:v>
                </c:pt>
                <c:pt idx="8">
                  <c:v>66.145750000000021</c:v>
                </c:pt>
                <c:pt idx="10">
                  <c:v>71.021900000000016</c:v>
                </c:pt>
                <c:pt idx="11">
                  <c:v>76.879650000000026</c:v>
                </c:pt>
                <c:pt idx="12">
                  <c:v>81.609800000000007</c:v>
                </c:pt>
                <c:pt idx="13">
                  <c:v>82.826349999999991</c:v>
                </c:pt>
                <c:pt idx="14">
                  <c:v>92.53649999999999</c:v>
                </c:pt>
                <c:pt idx="15">
                  <c:v>94.050250000000005</c:v>
                </c:pt>
                <c:pt idx="16">
                  <c:v>102.49745000000001</c:v>
                </c:pt>
                <c:pt idx="17">
                  <c:v>107.9033</c:v>
                </c:pt>
                <c:pt idx="18">
                  <c:v>119.75545</c:v>
                </c:pt>
                <c:pt idx="20">
                  <c:v>56.413549999999987</c:v>
                </c:pt>
                <c:pt idx="21">
                  <c:v>59.42470000000003</c:v>
                </c:pt>
                <c:pt idx="22">
                  <c:v>69.79525000000001</c:v>
                </c:pt>
                <c:pt idx="23">
                  <c:v>72.013849999999991</c:v>
                </c:pt>
                <c:pt idx="24">
                  <c:v>74.593549999999993</c:v>
                </c:pt>
                <c:pt idx="25">
                  <c:v>82.585700000000003</c:v>
                </c:pt>
                <c:pt idx="26">
                  <c:v>86.129400000000004</c:v>
                </c:pt>
                <c:pt idx="27">
                  <c:v>89.318350000000009</c:v>
                </c:pt>
                <c:pt idx="28">
                  <c:v>90.960900000000009</c:v>
                </c:pt>
                <c:pt idx="30">
                  <c:v>70.541699999999992</c:v>
                </c:pt>
                <c:pt idx="31">
                  <c:v>80.542849999999987</c:v>
                </c:pt>
                <c:pt idx="32">
                  <c:v>90.384700000000009</c:v>
                </c:pt>
                <c:pt idx="33">
                  <c:v>92.266050000000007</c:v>
                </c:pt>
                <c:pt idx="34">
                  <c:v>94.666799999999995</c:v>
                </c:pt>
                <c:pt idx="35">
                  <c:v>104.96005</c:v>
                </c:pt>
                <c:pt idx="36">
                  <c:v>111.87799999999999</c:v>
                </c:pt>
                <c:pt idx="37">
                  <c:v>114.965</c:v>
                </c:pt>
                <c:pt idx="38">
                  <c:v>125.40355</c:v>
                </c:pt>
                <c:pt idx="40">
                  <c:v>57.654149999999959</c:v>
                </c:pt>
                <c:pt idx="41">
                  <c:v>62.629099999999994</c:v>
                </c:pt>
                <c:pt idx="42">
                  <c:v>73.329549999999983</c:v>
                </c:pt>
                <c:pt idx="43">
                  <c:v>82.417900000000003</c:v>
                </c:pt>
                <c:pt idx="44">
                  <c:v>87.474549999999994</c:v>
                </c:pt>
                <c:pt idx="45">
                  <c:v>94.379750000000001</c:v>
                </c:pt>
                <c:pt idx="46">
                  <c:v>95.557650000000024</c:v>
                </c:pt>
                <c:pt idx="47">
                  <c:v>102.59195</c:v>
                </c:pt>
                <c:pt idx="48">
                  <c:v>106.60894999999999</c:v>
                </c:pt>
              </c:numCache>
            </c:numRef>
          </c:val>
          <c:extLst>
            <c:ext xmlns:c16="http://schemas.microsoft.com/office/drawing/2014/chart" uri="{C3380CC4-5D6E-409C-BE32-E72D297353CC}">
              <c16:uniqueId val="{00000002-5420-44B2-B5A2-5B5BB01EA38A}"/>
            </c:ext>
          </c:extLst>
        </c:ser>
        <c:dLbls>
          <c:showLegendKey val="0"/>
          <c:showVal val="0"/>
          <c:showCatName val="0"/>
          <c:showSerName val="0"/>
          <c:showPercent val="0"/>
          <c:showBubbleSize val="0"/>
        </c:dLbls>
        <c:gapWidth val="50"/>
        <c:overlap val="100"/>
        <c:axId val="104315136"/>
        <c:axId val="104325120"/>
      </c:barChart>
      <c:catAx>
        <c:axId val="104315136"/>
        <c:scaling>
          <c:orientation val="minMax"/>
        </c:scaling>
        <c:delete val="0"/>
        <c:axPos val="b"/>
        <c:title>
          <c:tx>
            <c:rich>
              <a:bodyPr rot="0" spcFirstLastPara="1" vertOverflow="ellipsis" vert="horz" wrap="square" anchor="ctr" anchorCtr="1"/>
              <a:lstStyle/>
              <a:p>
                <a:pPr>
                  <a:defRPr sz="1000" b="0" i="0" u="none" strike="noStrike" kern="1200" cap="none" baseline="0">
                    <a:solidFill>
                      <a:schemeClr val="tx1"/>
                    </a:solidFill>
                    <a:latin typeface="+mn-lt"/>
                    <a:ea typeface="+mn-ea"/>
                    <a:cs typeface="+mn-cs"/>
                  </a:defRPr>
                </a:pPr>
                <a:r>
                  <a:rPr lang="en-GB" cap="none"/>
                  <a:t>Sampling time (h) in respective</a:t>
                </a:r>
                <a:r>
                  <a:rPr lang="en-GB" cap="none" baseline="0"/>
                  <a:t> days</a:t>
                </a:r>
                <a:endParaRPr lang="en-GB" cap="none"/>
              </a:p>
            </c:rich>
          </c:tx>
          <c:layout>
            <c:manualLayout>
              <c:xMode val="edge"/>
              <c:yMode val="edge"/>
              <c:x val="0.37000461747837082"/>
              <c:y val="0.90246927921694198"/>
            </c:manualLayout>
          </c:layout>
          <c:overlay val="0"/>
          <c:spPr>
            <a:noFill/>
            <a:ln>
              <a:noFill/>
            </a:ln>
            <a:effectLst/>
          </c:spPr>
          <c:txPr>
            <a:bodyPr rot="0" spcFirstLastPara="1" vertOverflow="ellipsis" vert="horz" wrap="square" anchor="ctr" anchorCtr="1"/>
            <a:lstStyle/>
            <a:p>
              <a:pPr>
                <a:defRPr sz="1000" b="0" i="0" u="none" strike="noStrike" kern="1200" cap="none" baseline="0">
                  <a:solidFill>
                    <a:schemeClr val="tx1"/>
                  </a:solidFill>
                  <a:latin typeface="+mn-lt"/>
                  <a:ea typeface="+mn-ea"/>
                  <a:cs typeface="+mn-cs"/>
                </a:defRPr>
              </a:pPr>
              <a:endParaRPr lang="en-US"/>
            </a:p>
          </c:txPr>
        </c:title>
        <c:numFmt formatCode="General" sourceLinked="0"/>
        <c:majorTickMark val="out"/>
        <c:minorTickMark val="none"/>
        <c:tickLblPos val="nextTo"/>
        <c:spPr>
          <a:noFill/>
          <a:ln w="3175" cap="flat" cmpd="sng" algn="ctr">
            <a:solidFill>
              <a:schemeClr val="tx1"/>
            </a:solidFill>
            <a:round/>
            <a:headEnd type="none" w="sm" len="sm"/>
            <a:tailEnd type="none" w="sm" len="sm"/>
          </a:ln>
          <a:effectLst/>
        </c:spPr>
        <c:txPr>
          <a:bodyPr rot="-5400000" spcFirstLastPara="1" vertOverflow="ellipsis" wrap="square" anchor="ctr" anchorCtr="1"/>
          <a:lstStyle/>
          <a:p>
            <a:pPr>
              <a:defRPr sz="700" b="0" i="0" u="none" strike="noStrike" kern="1200" baseline="0">
                <a:solidFill>
                  <a:schemeClr val="tx1"/>
                </a:solidFill>
                <a:latin typeface="+mn-lt"/>
                <a:ea typeface="+mn-ea"/>
                <a:cs typeface="+mn-cs"/>
              </a:defRPr>
            </a:pPr>
            <a:endParaRPr lang="en-US"/>
          </a:p>
        </c:txPr>
        <c:crossAx val="104325120"/>
        <c:crosses val="autoZero"/>
        <c:auto val="1"/>
        <c:lblAlgn val="ctr"/>
        <c:lblOffset val="100"/>
        <c:noMultiLvlLbl val="0"/>
      </c:catAx>
      <c:valAx>
        <c:axId val="104325120"/>
        <c:scaling>
          <c:orientation val="minMax"/>
          <c:max val="400"/>
          <c:min val="0"/>
        </c:scaling>
        <c:delete val="0"/>
        <c:axPos val="l"/>
        <c:title>
          <c:tx>
            <c:rich>
              <a:bodyPr rot="-5400000" spcFirstLastPara="1" vertOverflow="ellipsis" vert="horz" wrap="square" anchor="ctr" anchorCtr="1"/>
              <a:lstStyle/>
              <a:p>
                <a:pPr>
                  <a:defRPr sz="1000" b="0" i="0" u="none" strike="noStrike" kern="1200" cap="none" baseline="0">
                    <a:solidFill>
                      <a:schemeClr val="tx1"/>
                    </a:solidFill>
                    <a:latin typeface="+mn-lt"/>
                    <a:ea typeface="+mn-ea"/>
                    <a:cs typeface="+mn-cs"/>
                  </a:defRPr>
                </a:pPr>
                <a:r>
                  <a:rPr lang="en-US" cap="none"/>
                  <a:t>As (µg/L))</a:t>
                </a:r>
              </a:p>
            </c:rich>
          </c:tx>
          <c:layout>
            <c:manualLayout>
              <c:xMode val="edge"/>
              <c:yMode val="edge"/>
              <c:x val="4.5185324056715132E-4"/>
              <c:y val="0.26375023359411698"/>
            </c:manualLayout>
          </c:layout>
          <c:overlay val="0"/>
          <c:spPr>
            <a:noFill/>
            <a:ln>
              <a:noFill/>
            </a:ln>
            <a:effectLst/>
          </c:spPr>
          <c:txPr>
            <a:bodyPr rot="-5400000" spcFirstLastPara="1" vertOverflow="ellipsis" vert="horz" wrap="square" anchor="ctr" anchorCtr="1"/>
            <a:lstStyle/>
            <a:p>
              <a:pPr>
                <a:defRPr sz="1000" b="0" i="0" u="none" strike="noStrike" kern="1200" cap="none" baseline="0">
                  <a:solidFill>
                    <a:schemeClr val="tx1"/>
                  </a:solidFill>
                  <a:latin typeface="+mn-lt"/>
                  <a:ea typeface="+mn-ea"/>
                  <a:cs typeface="+mn-cs"/>
                </a:defRPr>
              </a:pPr>
              <a:endParaRPr lang="en-US"/>
            </a:p>
          </c:txPr>
        </c:title>
        <c:numFmt formatCode="0" sourceLinked="0"/>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04315136"/>
        <c:crosses val="autoZero"/>
        <c:crossBetween val="between"/>
        <c:majorUnit val="100"/>
        <c:minorUnit val="50"/>
      </c:valAx>
      <c:spPr>
        <a:noFill/>
        <a:ln w="3175">
          <a:solidFill>
            <a:schemeClr val="tx1"/>
          </a:solidFill>
        </a:ln>
        <a:effectLst/>
      </c:spPr>
    </c:plotArea>
    <c:legend>
      <c:legendPos val="t"/>
      <c:layout>
        <c:manualLayout>
          <c:xMode val="edge"/>
          <c:yMode val="edge"/>
          <c:x val="4.7553777999972235E-2"/>
          <c:y val="0.92225836266938732"/>
          <c:w val="0.19847796803177384"/>
          <c:h val="7.319046632961771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b="0">
          <a:solidFill>
            <a:schemeClr val="tx1"/>
          </a:solidFill>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8.5578189525148077E-2"/>
          <c:y val="3.5231043521740668E-2"/>
          <c:w val="0.90563471232762582"/>
          <c:h val="0.73187435919451693"/>
        </c:manualLayout>
      </c:layout>
      <c:barChart>
        <c:barDir val="col"/>
        <c:grouping val="stacked"/>
        <c:varyColors val="0"/>
        <c:ser>
          <c:idx val="0"/>
          <c:order val="0"/>
          <c:tx>
            <c:v>As(III)</c:v>
          </c:tx>
          <c:spPr>
            <a:solidFill>
              <a:schemeClr val="tx1">
                <a:lumMod val="50000"/>
                <a:lumOff val="50000"/>
              </a:schemeClr>
            </a:solidFill>
            <a:ln w="3175" cap="flat" cmpd="sng" algn="ctr">
              <a:solidFill>
                <a:sysClr val="windowText" lastClr="000000"/>
              </a:solidFill>
              <a:round/>
            </a:ln>
            <a:effectLst/>
          </c:spPr>
          <c:invertIfNegative val="0"/>
          <c:errBars>
            <c:errBarType val="both"/>
            <c:errValType val="cust"/>
            <c:noEndCap val="0"/>
            <c:plus>
              <c:numRef>
                <c:f>'Working file'!$CS$6:$CS$54</c:f>
                <c:numCache>
                  <c:formatCode>General</c:formatCode>
                  <c:ptCount val="49"/>
                  <c:pt idx="0">
                    <c:v>2.5011781064130449</c:v>
                  </c:pt>
                  <c:pt idx="1">
                    <c:v>5.6500660243929852</c:v>
                  </c:pt>
                  <c:pt idx="2">
                    <c:v>6.9863564194793284</c:v>
                  </c:pt>
                  <c:pt idx="3">
                    <c:v>5.2170338315943372</c:v>
                  </c:pt>
                  <c:pt idx="4">
                    <c:v>6.4066702802625857</c:v>
                  </c:pt>
                  <c:pt idx="5">
                    <c:v>0.66199336854683533</c:v>
                  </c:pt>
                  <c:pt idx="6">
                    <c:v>2.3451196398051781</c:v>
                  </c:pt>
                  <c:pt idx="7">
                    <c:v>2.0213354446998615</c:v>
                  </c:pt>
                  <c:pt idx="8">
                    <c:v>2.9108050647544244</c:v>
                  </c:pt>
                  <c:pt idx="10">
                    <c:v>2.8256694082995715</c:v>
                  </c:pt>
                  <c:pt idx="11">
                    <c:v>10.06679640104041</c:v>
                  </c:pt>
                  <c:pt idx="12">
                    <c:v>4.001446564056546</c:v>
                  </c:pt>
                  <c:pt idx="13">
                    <c:v>10.670029196070642</c:v>
                  </c:pt>
                  <c:pt idx="14">
                    <c:v>2.0664488573395539</c:v>
                  </c:pt>
                  <c:pt idx="15">
                    <c:v>3.316330803764906</c:v>
                  </c:pt>
                  <c:pt idx="16">
                    <c:v>0</c:v>
                  </c:pt>
                  <c:pt idx="17">
                    <c:v>2.4786921107713198</c:v>
                  </c:pt>
                  <c:pt idx="18">
                    <c:v>2.7786468073506625</c:v>
                  </c:pt>
                  <c:pt idx="20">
                    <c:v>4.8680766350787685</c:v>
                  </c:pt>
                  <c:pt idx="21">
                    <c:v>0</c:v>
                  </c:pt>
                  <c:pt idx="22">
                    <c:v>2.9037339969425653</c:v>
                  </c:pt>
                  <c:pt idx="23">
                    <c:v>0.41188970004117115</c:v>
                  </c:pt>
                  <c:pt idx="24">
                    <c:v>0</c:v>
                  </c:pt>
                  <c:pt idx="25">
                    <c:v>1.8058092977942017</c:v>
                  </c:pt>
                  <c:pt idx="26">
                    <c:v>9.6586543669395315</c:v>
                  </c:pt>
                  <c:pt idx="27">
                    <c:v>8.4246823230908809</c:v>
                  </c:pt>
                  <c:pt idx="28">
                    <c:v>1.7576553259954071</c:v>
                  </c:pt>
                  <c:pt idx="30">
                    <c:v>9.1184247861130014</c:v>
                  </c:pt>
                  <c:pt idx="31">
                    <c:v>1.8223555964739737</c:v>
                  </c:pt>
                  <c:pt idx="32">
                    <c:v>4.4705412026957188</c:v>
                  </c:pt>
                  <c:pt idx="33">
                    <c:v>6.9919425630507064</c:v>
                  </c:pt>
                  <c:pt idx="34">
                    <c:v>2.8125172221695074</c:v>
                  </c:pt>
                  <c:pt idx="35">
                    <c:v>8.8682504069292154</c:v>
                  </c:pt>
                  <c:pt idx="36">
                    <c:v>1.3041170365423524</c:v>
                  </c:pt>
                  <c:pt idx="37">
                    <c:v>2.5004002889537538</c:v>
                  </c:pt>
                  <c:pt idx="38">
                    <c:v>3.0068301656395597</c:v>
                  </c:pt>
                  <c:pt idx="40">
                    <c:v>2.1353917685052597</c:v>
                  </c:pt>
                  <c:pt idx="41">
                    <c:v>2.600950873238463</c:v>
                  </c:pt>
                  <c:pt idx="42">
                    <c:v>2.394617114488252</c:v>
                  </c:pt>
                  <c:pt idx="43">
                    <c:v>6.9505061056731661</c:v>
                  </c:pt>
                  <c:pt idx="44">
                    <c:v>16.267415765265248</c:v>
                  </c:pt>
                  <c:pt idx="45">
                    <c:v>9.5422645907562202</c:v>
                  </c:pt>
                  <c:pt idx="46">
                    <c:v>1.7767472090874348</c:v>
                  </c:pt>
                  <c:pt idx="47">
                    <c:v>0.89399510345415611</c:v>
                  </c:pt>
                  <c:pt idx="48">
                    <c:v>4.5587174183096639</c:v>
                  </c:pt>
                </c:numCache>
              </c:numRef>
            </c:plus>
            <c:minus>
              <c:numRef>
                <c:f>'Working file'!$CS$6:$CS$54</c:f>
                <c:numCache>
                  <c:formatCode>General</c:formatCode>
                  <c:ptCount val="49"/>
                  <c:pt idx="0">
                    <c:v>2.5011781064130449</c:v>
                  </c:pt>
                  <c:pt idx="1">
                    <c:v>5.6500660243929852</c:v>
                  </c:pt>
                  <c:pt idx="2">
                    <c:v>6.9863564194793284</c:v>
                  </c:pt>
                  <c:pt idx="3">
                    <c:v>5.2170338315943372</c:v>
                  </c:pt>
                  <c:pt idx="4">
                    <c:v>6.4066702802625857</c:v>
                  </c:pt>
                  <c:pt idx="5">
                    <c:v>0.66199336854683533</c:v>
                  </c:pt>
                  <c:pt idx="6">
                    <c:v>2.3451196398051781</c:v>
                  </c:pt>
                  <c:pt idx="7">
                    <c:v>2.0213354446998615</c:v>
                  </c:pt>
                  <c:pt idx="8">
                    <c:v>2.9108050647544244</c:v>
                  </c:pt>
                  <c:pt idx="10">
                    <c:v>2.8256694082995715</c:v>
                  </c:pt>
                  <c:pt idx="11">
                    <c:v>10.06679640104041</c:v>
                  </c:pt>
                  <c:pt idx="12">
                    <c:v>4.001446564056546</c:v>
                  </c:pt>
                  <c:pt idx="13">
                    <c:v>10.670029196070642</c:v>
                  </c:pt>
                  <c:pt idx="14">
                    <c:v>2.0664488573395539</c:v>
                  </c:pt>
                  <c:pt idx="15">
                    <c:v>3.316330803764906</c:v>
                  </c:pt>
                  <c:pt idx="16">
                    <c:v>0</c:v>
                  </c:pt>
                  <c:pt idx="17">
                    <c:v>2.4786921107713198</c:v>
                  </c:pt>
                  <c:pt idx="18">
                    <c:v>2.7786468073506625</c:v>
                  </c:pt>
                  <c:pt idx="20">
                    <c:v>4.8680766350787685</c:v>
                  </c:pt>
                  <c:pt idx="21">
                    <c:v>0</c:v>
                  </c:pt>
                  <c:pt idx="22">
                    <c:v>2.9037339969425653</c:v>
                  </c:pt>
                  <c:pt idx="23">
                    <c:v>0.41188970004117115</c:v>
                  </c:pt>
                  <c:pt idx="24">
                    <c:v>0</c:v>
                  </c:pt>
                  <c:pt idx="25">
                    <c:v>1.8058092977942017</c:v>
                  </c:pt>
                  <c:pt idx="26">
                    <c:v>9.6586543669395315</c:v>
                  </c:pt>
                  <c:pt idx="27">
                    <c:v>8.4246823230908809</c:v>
                  </c:pt>
                  <c:pt idx="28">
                    <c:v>1.7576553259954071</c:v>
                  </c:pt>
                  <c:pt idx="30">
                    <c:v>9.1184247861130014</c:v>
                  </c:pt>
                  <c:pt idx="31">
                    <c:v>1.8223555964739737</c:v>
                  </c:pt>
                  <c:pt idx="32">
                    <c:v>4.4705412026957188</c:v>
                  </c:pt>
                  <c:pt idx="33">
                    <c:v>6.9919425630507064</c:v>
                  </c:pt>
                  <c:pt idx="34">
                    <c:v>2.8125172221695074</c:v>
                  </c:pt>
                  <c:pt idx="35">
                    <c:v>8.8682504069292154</c:v>
                  </c:pt>
                  <c:pt idx="36">
                    <c:v>1.3041170365423524</c:v>
                  </c:pt>
                  <c:pt idx="37">
                    <c:v>2.5004002889537538</c:v>
                  </c:pt>
                  <c:pt idx="38">
                    <c:v>3.0068301656395597</c:v>
                  </c:pt>
                  <c:pt idx="40">
                    <c:v>2.1353917685052597</c:v>
                  </c:pt>
                  <c:pt idx="41">
                    <c:v>2.600950873238463</c:v>
                  </c:pt>
                  <c:pt idx="42">
                    <c:v>2.394617114488252</c:v>
                  </c:pt>
                  <c:pt idx="43">
                    <c:v>6.9505061056731661</c:v>
                  </c:pt>
                  <c:pt idx="44">
                    <c:v>16.267415765265248</c:v>
                  </c:pt>
                  <c:pt idx="45">
                    <c:v>9.5422645907562202</c:v>
                  </c:pt>
                  <c:pt idx="46">
                    <c:v>1.7767472090874348</c:v>
                  </c:pt>
                  <c:pt idx="47">
                    <c:v>0.89399510345415611</c:v>
                  </c:pt>
                  <c:pt idx="48">
                    <c:v>4.5587174183096639</c:v>
                  </c:pt>
                </c:numCache>
              </c:numRef>
            </c:minus>
            <c:spPr>
              <a:noFill/>
              <a:ln w="3175">
                <a:solidFill>
                  <a:sysClr val="windowText" lastClr="000000"/>
                </a:solidFill>
              </a:ln>
              <a:effectLst/>
            </c:spPr>
          </c:errBars>
          <c:cat>
            <c:strRef>
              <c:f>'Working file'!$B$6:$B$54</c:f>
              <c:strCache>
                <c:ptCount val="49"/>
                <c:pt idx="0">
                  <c:v>D1-0</c:v>
                </c:pt>
                <c:pt idx="1">
                  <c:v>D1-1</c:v>
                </c:pt>
                <c:pt idx="2">
                  <c:v>D1-2</c:v>
                </c:pt>
                <c:pt idx="3">
                  <c:v>D1-3</c:v>
                </c:pt>
                <c:pt idx="4">
                  <c:v>D1-4</c:v>
                </c:pt>
                <c:pt idx="5">
                  <c:v>D1-5</c:v>
                </c:pt>
                <c:pt idx="6">
                  <c:v>D1-6</c:v>
                </c:pt>
                <c:pt idx="7">
                  <c:v>D1-7</c:v>
                </c:pt>
                <c:pt idx="8">
                  <c:v>D1-8</c:v>
                </c:pt>
                <c:pt idx="10">
                  <c:v>D5-0</c:v>
                </c:pt>
                <c:pt idx="11">
                  <c:v>D5-1</c:v>
                </c:pt>
                <c:pt idx="12">
                  <c:v>D5-2</c:v>
                </c:pt>
                <c:pt idx="13">
                  <c:v>D5-3</c:v>
                </c:pt>
                <c:pt idx="14">
                  <c:v>D5-4</c:v>
                </c:pt>
                <c:pt idx="15">
                  <c:v>D5-5</c:v>
                </c:pt>
                <c:pt idx="16">
                  <c:v>D5-6</c:v>
                </c:pt>
                <c:pt idx="17">
                  <c:v>D5-7</c:v>
                </c:pt>
                <c:pt idx="18">
                  <c:v>D5-8</c:v>
                </c:pt>
                <c:pt idx="20">
                  <c:v>D10-0</c:v>
                </c:pt>
                <c:pt idx="21">
                  <c:v>D10-1</c:v>
                </c:pt>
                <c:pt idx="22">
                  <c:v>D10-2</c:v>
                </c:pt>
                <c:pt idx="23">
                  <c:v>D10-3</c:v>
                </c:pt>
                <c:pt idx="24">
                  <c:v>D10-4</c:v>
                </c:pt>
                <c:pt idx="25">
                  <c:v>D10-5</c:v>
                </c:pt>
                <c:pt idx="26">
                  <c:v>D10-6</c:v>
                </c:pt>
                <c:pt idx="27">
                  <c:v>D10-7</c:v>
                </c:pt>
                <c:pt idx="28">
                  <c:v>D10-8</c:v>
                </c:pt>
                <c:pt idx="30">
                  <c:v>D20-0</c:v>
                </c:pt>
                <c:pt idx="31">
                  <c:v>D20-1</c:v>
                </c:pt>
                <c:pt idx="32">
                  <c:v>D20-2</c:v>
                </c:pt>
                <c:pt idx="33">
                  <c:v>D20-3</c:v>
                </c:pt>
                <c:pt idx="34">
                  <c:v>D20-4</c:v>
                </c:pt>
                <c:pt idx="35">
                  <c:v>D20-5</c:v>
                </c:pt>
                <c:pt idx="36">
                  <c:v>D20-6</c:v>
                </c:pt>
                <c:pt idx="37">
                  <c:v>D20-7</c:v>
                </c:pt>
                <c:pt idx="38">
                  <c:v>D20-8</c:v>
                </c:pt>
                <c:pt idx="40">
                  <c:v>D30-0</c:v>
                </c:pt>
                <c:pt idx="41">
                  <c:v>D30-1</c:v>
                </c:pt>
                <c:pt idx="42">
                  <c:v>D30-2</c:v>
                </c:pt>
                <c:pt idx="43">
                  <c:v>D30-3</c:v>
                </c:pt>
                <c:pt idx="44">
                  <c:v>D30-4</c:v>
                </c:pt>
                <c:pt idx="45">
                  <c:v>D30-5</c:v>
                </c:pt>
                <c:pt idx="46">
                  <c:v>D30-6</c:v>
                </c:pt>
                <c:pt idx="47">
                  <c:v>D30-7</c:v>
                </c:pt>
                <c:pt idx="48">
                  <c:v>D30-8</c:v>
                </c:pt>
              </c:strCache>
            </c:strRef>
          </c:cat>
          <c:val>
            <c:numRef>
              <c:f>'Working file'!$CR$6:$CR$54</c:f>
              <c:numCache>
                <c:formatCode>0.00</c:formatCode>
                <c:ptCount val="49"/>
                <c:pt idx="0">
                  <c:v>234.73990000000001</c:v>
                </c:pt>
                <c:pt idx="1">
                  <c:v>191.59879999999998</c:v>
                </c:pt>
                <c:pt idx="2">
                  <c:v>184.50569999999999</c:v>
                </c:pt>
                <c:pt idx="3">
                  <c:v>173.9881</c:v>
                </c:pt>
                <c:pt idx="4">
                  <c:v>172.79259999999999</c:v>
                </c:pt>
                <c:pt idx="5">
                  <c:v>162.482</c:v>
                </c:pt>
                <c:pt idx="6">
                  <c:v>161.89915000000002</c:v>
                </c:pt>
                <c:pt idx="7">
                  <c:v>154.12549999999999</c:v>
                </c:pt>
                <c:pt idx="8">
                  <c:v>148.36155000000002</c:v>
                </c:pt>
                <c:pt idx="10">
                  <c:v>231.23654999999999</c:v>
                </c:pt>
                <c:pt idx="11">
                  <c:v>191.55709999999999</c:v>
                </c:pt>
                <c:pt idx="12">
                  <c:v>172.60604999999998</c:v>
                </c:pt>
                <c:pt idx="13">
                  <c:v>162.14005</c:v>
                </c:pt>
                <c:pt idx="14">
                  <c:v>155.2784</c:v>
                </c:pt>
                <c:pt idx="15">
                  <c:v>144.7099</c:v>
                </c:pt>
                <c:pt idx="16">
                  <c:v>137.39099999999999</c:v>
                </c:pt>
                <c:pt idx="17">
                  <c:v>118.92189999999999</c:v>
                </c:pt>
                <c:pt idx="18">
                  <c:v>117.69710000000001</c:v>
                </c:pt>
                <c:pt idx="20">
                  <c:v>233.83815000000001</c:v>
                </c:pt>
                <c:pt idx="21">
                  <c:v>229.86879999999999</c:v>
                </c:pt>
                <c:pt idx="22">
                  <c:v>178.04095000000001</c:v>
                </c:pt>
                <c:pt idx="23">
                  <c:v>171.70965000000001</c:v>
                </c:pt>
                <c:pt idx="24">
                  <c:v>154.19300000000001</c:v>
                </c:pt>
                <c:pt idx="25">
                  <c:v>145.38119999999998</c:v>
                </c:pt>
                <c:pt idx="26">
                  <c:v>129.7122</c:v>
                </c:pt>
                <c:pt idx="27">
                  <c:v>113.34175</c:v>
                </c:pt>
                <c:pt idx="28">
                  <c:v>99.929850000000002</c:v>
                </c:pt>
                <c:pt idx="30">
                  <c:v>230.6429</c:v>
                </c:pt>
                <c:pt idx="31">
                  <c:v>214.86160000000001</c:v>
                </c:pt>
                <c:pt idx="32">
                  <c:v>196.31434999999999</c:v>
                </c:pt>
                <c:pt idx="33">
                  <c:v>167.55685</c:v>
                </c:pt>
                <c:pt idx="34">
                  <c:v>159.34715</c:v>
                </c:pt>
                <c:pt idx="35">
                  <c:v>135.7071</c:v>
                </c:pt>
                <c:pt idx="36">
                  <c:v>126.85545</c:v>
                </c:pt>
                <c:pt idx="37">
                  <c:v>109.22685</c:v>
                </c:pt>
                <c:pt idx="38">
                  <c:v>92.659549999999996</c:v>
                </c:pt>
                <c:pt idx="40">
                  <c:v>235.40445</c:v>
                </c:pt>
                <c:pt idx="41">
                  <c:v>219.63495</c:v>
                </c:pt>
                <c:pt idx="42">
                  <c:v>197.92404999999999</c:v>
                </c:pt>
                <c:pt idx="43">
                  <c:v>170.49185</c:v>
                </c:pt>
                <c:pt idx="44">
                  <c:v>164.9025</c:v>
                </c:pt>
                <c:pt idx="45">
                  <c:v>156.44839999999999</c:v>
                </c:pt>
                <c:pt idx="46">
                  <c:v>121.84765</c:v>
                </c:pt>
                <c:pt idx="47">
                  <c:v>106.81575000000001</c:v>
                </c:pt>
                <c:pt idx="48">
                  <c:v>93.563999999999993</c:v>
                </c:pt>
              </c:numCache>
            </c:numRef>
          </c:val>
          <c:extLst>
            <c:ext xmlns:c16="http://schemas.microsoft.com/office/drawing/2014/chart" uri="{C3380CC4-5D6E-409C-BE32-E72D297353CC}">
              <c16:uniqueId val="{00000000-9BCD-4D0D-BF33-EADEEBE92BBE}"/>
            </c:ext>
          </c:extLst>
        </c:ser>
        <c:ser>
          <c:idx val="1"/>
          <c:order val="1"/>
          <c:tx>
            <c:v>As(V)</c:v>
          </c:tx>
          <c:spPr>
            <a:solidFill>
              <a:schemeClr val="bg1">
                <a:lumMod val="85000"/>
              </a:schemeClr>
            </a:solidFill>
            <a:ln w="3175" cap="flat" cmpd="sng" algn="ctr">
              <a:solidFill>
                <a:sysClr val="windowText" lastClr="000000"/>
              </a:solidFill>
              <a:round/>
            </a:ln>
            <a:effectLst/>
          </c:spPr>
          <c:invertIfNegative val="0"/>
          <c:errBars>
            <c:errBarType val="both"/>
            <c:errValType val="cust"/>
            <c:noEndCap val="0"/>
            <c:plus>
              <c:numRef>
                <c:f>'Working file'!$CU$6:$CU$54</c:f>
                <c:numCache>
                  <c:formatCode>General</c:formatCode>
                  <c:ptCount val="49"/>
                  <c:pt idx="0">
                    <c:v>9.7355875847326097</c:v>
                  </c:pt>
                  <c:pt idx="1">
                    <c:v>2.1201889727097267</c:v>
                  </c:pt>
                  <c:pt idx="2">
                    <c:v>9.3630130217254077</c:v>
                  </c:pt>
                  <c:pt idx="3">
                    <c:v>7.8609060864508216</c:v>
                  </c:pt>
                  <c:pt idx="4">
                    <c:v>5.144343254488339</c:v>
                  </c:pt>
                  <c:pt idx="5">
                    <c:v>4.9446562994812808</c:v>
                  </c:pt>
                  <c:pt idx="6">
                    <c:v>8.5219802161821239</c:v>
                  </c:pt>
                  <c:pt idx="7">
                    <c:v>4.7025429376030292</c:v>
                  </c:pt>
                  <c:pt idx="8">
                    <c:v>0.48040834713815123</c:v>
                  </c:pt>
                  <c:pt idx="10">
                    <c:v>2.8256694082995715</c:v>
                  </c:pt>
                  <c:pt idx="11">
                    <c:v>2.3891927233877999</c:v>
                  </c:pt>
                  <c:pt idx="12">
                    <c:v>2.9828340559756001</c:v>
                  </c:pt>
                  <c:pt idx="13">
                    <c:v>2.6346546769193</c:v>
                  </c:pt>
                  <c:pt idx="14">
                    <c:v>2.9198560315536111</c:v>
                  </c:pt>
                  <c:pt idx="15">
                    <c:v>2.9152598374758867</c:v>
                  </c:pt>
                  <c:pt idx="16">
                    <c:v>8.6457946135679187</c:v>
                  </c:pt>
                  <c:pt idx="17">
                    <c:v>1.9254517651709682</c:v>
                  </c:pt>
                  <c:pt idx="18">
                    <c:v>1.3048241433235324</c:v>
                  </c:pt>
                  <c:pt idx="20">
                    <c:v>2.7158305353994998</c:v>
                  </c:pt>
                  <c:pt idx="21">
                    <c:v>5.6270850540044153</c:v>
                  </c:pt>
                  <c:pt idx="22">
                    <c:v>2.8970620034176999</c:v>
                  </c:pt>
                  <c:pt idx="23">
                    <c:v>4.3208922180149001</c:v>
                  </c:pt>
                  <c:pt idx="24">
                    <c:v>10.043108323870682</c:v>
                  </c:pt>
                  <c:pt idx="25">
                    <c:v>0.28305484450898605</c:v>
                  </c:pt>
                  <c:pt idx="26">
                    <c:v>2.4259167551131</c:v>
                  </c:pt>
                  <c:pt idx="27">
                    <c:v>4.7635410630377004</c:v>
                  </c:pt>
                  <c:pt idx="28">
                    <c:v>4.4306603802367794</c:v>
                  </c:pt>
                  <c:pt idx="30">
                    <c:v>5.3993007700025002</c:v>
                  </c:pt>
                  <c:pt idx="31">
                    <c:v>2.524795472904676</c:v>
                  </c:pt>
                  <c:pt idx="32">
                    <c:v>6.8191963764068317</c:v>
                  </c:pt>
                  <c:pt idx="33">
                    <c:v>8.1484864143594322</c:v>
                  </c:pt>
                  <c:pt idx="34">
                    <c:v>3.5637474665020932</c:v>
                  </c:pt>
                  <c:pt idx="35">
                    <c:v>9.8723875571104998</c:v>
                  </c:pt>
                  <c:pt idx="36">
                    <c:v>2.5980517354356021</c:v>
                  </c:pt>
                  <c:pt idx="37">
                    <c:v>1.9709187312012753</c:v>
                  </c:pt>
                  <c:pt idx="38">
                    <c:v>3.1101384663709273</c:v>
                  </c:pt>
                  <c:pt idx="40">
                    <c:v>8.8342385707541524</c:v>
                  </c:pt>
                  <c:pt idx="41">
                    <c:v>3.0201237731258757</c:v>
                  </c:pt>
                  <c:pt idx="42">
                    <c:v>7.114059904161639</c:v>
                  </c:pt>
                  <c:pt idx="43">
                    <c:v>3.2339276739748999</c:v>
                  </c:pt>
                  <c:pt idx="44">
                    <c:v>2.4266789728366001</c:v>
                  </c:pt>
                  <c:pt idx="45">
                    <c:v>6.4760374554969982</c:v>
                  </c:pt>
                  <c:pt idx="46">
                    <c:v>0.95657405358916292</c:v>
                  </c:pt>
                  <c:pt idx="47">
                    <c:v>1.6501750952550311</c:v>
                  </c:pt>
                  <c:pt idx="48">
                    <c:v>7.5114539151884552</c:v>
                  </c:pt>
                </c:numCache>
              </c:numRef>
            </c:plus>
            <c:minus>
              <c:numRef>
                <c:f>'Working file'!$CU$6:$CU$54</c:f>
                <c:numCache>
                  <c:formatCode>General</c:formatCode>
                  <c:ptCount val="49"/>
                  <c:pt idx="0">
                    <c:v>9.7355875847326097</c:v>
                  </c:pt>
                  <c:pt idx="1">
                    <c:v>2.1201889727097267</c:v>
                  </c:pt>
                  <c:pt idx="2">
                    <c:v>9.3630130217254077</c:v>
                  </c:pt>
                  <c:pt idx="3">
                    <c:v>7.8609060864508216</c:v>
                  </c:pt>
                  <c:pt idx="4">
                    <c:v>5.144343254488339</c:v>
                  </c:pt>
                  <c:pt idx="5">
                    <c:v>4.9446562994812808</c:v>
                  </c:pt>
                  <c:pt idx="6">
                    <c:v>8.5219802161821239</c:v>
                  </c:pt>
                  <c:pt idx="7">
                    <c:v>4.7025429376030292</c:v>
                  </c:pt>
                  <c:pt idx="8">
                    <c:v>0.48040834713815123</c:v>
                  </c:pt>
                  <c:pt idx="10">
                    <c:v>2.8256694082995715</c:v>
                  </c:pt>
                  <c:pt idx="11">
                    <c:v>2.3891927233877999</c:v>
                  </c:pt>
                  <c:pt idx="12">
                    <c:v>2.9828340559756001</c:v>
                  </c:pt>
                  <c:pt idx="13">
                    <c:v>2.6346546769193</c:v>
                  </c:pt>
                  <c:pt idx="14">
                    <c:v>2.9198560315536111</c:v>
                  </c:pt>
                  <c:pt idx="15">
                    <c:v>2.9152598374758867</c:v>
                  </c:pt>
                  <c:pt idx="16">
                    <c:v>8.6457946135679187</c:v>
                  </c:pt>
                  <c:pt idx="17">
                    <c:v>1.9254517651709682</c:v>
                  </c:pt>
                  <c:pt idx="18">
                    <c:v>1.3048241433235324</c:v>
                  </c:pt>
                  <c:pt idx="20">
                    <c:v>2.7158305353994998</c:v>
                  </c:pt>
                  <c:pt idx="21">
                    <c:v>5.6270850540044153</c:v>
                  </c:pt>
                  <c:pt idx="22">
                    <c:v>2.8970620034176999</c:v>
                  </c:pt>
                  <c:pt idx="23">
                    <c:v>4.3208922180149001</c:v>
                  </c:pt>
                  <c:pt idx="24">
                    <c:v>10.043108323870682</c:v>
                  </c:pt>
                  <c:pt idx="25">
                    <c:v>0.28305484450898605</c:v>
                  </c:pt>
                  <c:pt idx="26">
                    <c:v>2.4259167551131</c:v>
                  </c:pt>
                  <c:pt idx="27">
                    <c:v>4.7635410630377004</c:v>
                  </c:pt>
                  <c:pt idx="28">
                    <c:v>4.4306603802367794</c:v>
                  </c:pt>
                  <c:pt idx="30">
                    <c:v>5.3993007700025002</c:v>
                  </c:pt>
                  <c:pt idx="31">
                    <c:v>2.524795472904676</c:v>
                  </c:pt>
                  <c:pt idx="32">
                    <c:v>6.8191963764068317</c:v>
                  </c:pt>
                  <c:pt idx="33">
                    <c:v>8.1484864143594322</c:v>
                  </c:pt>
                  <c:pt idx="34">
                    <c:v>3.5637474665020932</c:v>
                  </c:pt>
                  <c:pt idx="35">
                    <c:v>9.8723875571104998</c:v>
                  </c:pt>
                  <c:pt idx="36">
                    <c:v>2.5980517354356021</c:v>
                  </c:pt>
                  <c:pt idx="37">
                    <c:v>1.9709187312012753</c:v>
                  </c:pt>
                  <c:pt idx="38">
                    <c:v>3.1101384663709273</c:v>
                  </c:pt>
                  <c:pt idx="40">
                    <c:v>8.8342385707541524</c:v>
                  </c:pt>
                  <c:pt idx="41">
                    <c:v>3.0201237731258757</c:v>
                  </c:pt>
                  <c:pt idx="42">
                    <c:v>7.114059904161639</c:v>
                  </c:pt>
                  <c:pt idx="43">
                    <c:v>3.2339276739748999</c:v>
                  </c:pt>
                  <c:pt idx="44">
                    <c:v>2.4266789728366001</c:v>
                  </c:pt>
                  <c:pt idx="45">
                    <c:v>6.4760374554969982</c:v>
                  </c:pt>
                  <c:pt idx="46">
                    <c:v>0.95657405358916292</c:v>
                  </c:pt>
                  <c:pt idx="47">
                    <c:v>1.6501750952550311</c:v>
                  </c:pt>
                  <c:pt idx="48">
                    <c:v>7.5114539151884552</c:v>
                  </c:pt>
                </c:numCache>
              </c:numRef>
            </c:minus>
            <c:spPr>
              <a:noFill/>
              <a:ln w="3175">
                <a:solidFill>
                  <a:sysClr val="windowText" lastClr="000000"/>
                </a:solidFill>
              </a:ln>
              <a:effectLst/>
            </c:spPr>
          </c:errBars>
          <c:cat>
            <c:strRef>
              <c:f>'Working file'!$B$6:$B$54</c:f>
              <c:strCache>
                <c:ptCount val="49"/>
                <c:pt idx="0">
                  <c:v>D1-0</c:v>
                </c:pt>
                <c:pt idx="1">
                  <c:v>D1-1</c:v>
                </c:pt>
                <c:pt idx="2">
                  <c:v>D1-2</c:v>
                </c:pt>
                <c:pt idx="3">
                  <c:v>D1-3</c:v>
                </c:pt>
                <c:pt idx="4">
                  <c:v>D1-4</c:v>
                </c:pt>
                <c:pt idx="5">
                  <c:v>D1-5</c:v>
                </c:pt>
                <c:pt idx="6">
                  <c:v>D1-6</c:v>
                </c:pt>
                <c:pt idx="7">
                  <c:v>D1-7</c:v>
                </c:pt>
                <c:pt idx="8">
                  <c:v>D1-8</c:v>
                </c:pt>
                <c:pt idx="10">
                  <c:v>D5-0</c:v>
                </c:pt>
                <c:pt idx="11">
                  <c:v>D5-1</c:v>
                </c:pt>
                <c:pt idx="12">
                  <c:v>D5-2</c:v>
                </c:pt>
                <c:pt idx="13">
                  <c:v>D5-3</c:v>
                </c:pt>
                <c:pt idx="14">
                  <c:v>D5-4</c:v>
                </c:pt>
                <c:pt idx="15">
                  <c:v>D5-5</c:v>
                </c:pt>
                <c:pt idx="16">
                  <c:v>D5-6</c:v>
                </c:pt>
                <c:pt idx="17">
                  <c:v>D5-7</c:v>
                </c:pt>
                <c:pt idx="18">
                  <c:v>D5-8</c:v>
                </c:pt>
                <c:pt idx="20">
                  <c:v>D10-0</c:v>
                </c:pt>
                <c:pt idx="21">
                  <c:v>D10-1</c:v>
                </c:pt>
                <c:pt idx="22">
                  <c:v>D10-2</c:v>
                </c:pt>
                <c:pt idx="23">
                  <c:v>D10-3</c:v>
                </c:pt>
                <c:pt idx="24">
                  <c:v>D10-4</c:v>
                </c:pt>
                <c:pt idx="25">
                  <c:v>D10-5</c:v>
                </c:pt>
                <c:pt idx="26">
                  <c:v>D10-6</c:v>
                </c:pt>
                <c:pt idx="27">
                  <c:v>D10-7</c:v>
                </c:pt>
                <c:pt idx="28">
                  <c:v>D10-8</c:v>
                </c:pt>
                <c:pt idx="30">
                  <c:v>D20-0</c:v>
                </c:pt>
                <c:pt idx="31">
                  <c:v>D20-1</c:v>
                </c:pt>
                <c:pt idx="32">
                  <c:v>D20-2</c:v>
                </c:pt>
                <c:pt idx="33">
                  <c:v>D20-3</c:v>
                </c:pt>
                <c:pt idx="34">
                  <c:v>D20-4</c:v>
                </c:pt>
                <c:pt idx="35">
                  <c:v>D20-5</c:v>
                </c:pt>
                <c:pt idx="36">
                  <c:v>D20-6</c:v>
                </c:pt>
                <c:pt idx="37">
                  <c:v>D20-7</c:v>
                </c:pt>
                <c:pt idx="38">
                  <c:v>D20-8</c:v>
                </c:pt>
                <c:pt idx="40">
                  <c:v>D30-0</c:v>
                </c:pt>
                <c:pt idx="41">
                  <c:v>D30-1</c:v>
                </c:pt>
                <c:pt idx="42">
                  <c:v>D30-2</c:v>
                </c:pt>
                <c:pt idx="43">
                  <c:v>D30-3</c:v>
                </c:pt>
                <c:pt idx="44">
                  <c:v>D30-4</c:v>
                </c:pt>
                <c:pt idx="45">
                  <c:v>D30-5</c:v>
                </c:pt>
                <c:pt idx="46">
                  <c:v>D30-6</c:v>
                </c:pt>
                <c:pt idx="47">
                  <c:v>D30-7</c:v>
                </c:pt>
                <c:pt idx="48">
                  <c:v>D30-8</c:v>
                </c:pt>
              </c:strCache>
            </c:strRef>
          </c:cat>
          <c:val>
            <c:numRef>
              <c:f>'Working file'!$CT$6:$CT$54</c:f>
              <c:numCache>
                <c:formatCode>0.00</c:formatCode>
                <c:ptCount val="49"/>
                <c:pt idx="0">
                  <c:v>57.418199999999985</c:v>
                </c:pt>
                <c:pt idx="1">
                  <c:v>98.64549999999997</c:v>
                </c:pt>
                <c:pt idx="2">
                  <c:v>101.68025</c:v>
                </c:pt>
                <c:pt idx="3">
                  <c:v>108.96470000000002</c:v>
                </c:pt>
                <c:pt idx="4">
                  <c:v>109.43340000000001</c:v>
                </c:pt>
                <c:pt idx="5">
                  <c:v>120.98519999999999</c:v>
                </c:pt>
                <c:pt idx="6">
                  <c:v>121.66545000000002</c:v>
                </c:pt>
                <c:pt idx="7">
                  <c:v>128.39550000000003</c:v>
                </c:pt>
                <c:pt idx="8">
                  <c:v>133.04679999999996</c:v>
                </c:pt>
                <c:pt idx="10">
                  <c:v>65.802949999999981</c:v>
                </c:pt>
                <c:pt idx="11">
                  <c:v>94.96855000000005</c:v>
                </c:pt>
                <c:pt idx="12">
                  <c:v>109.50565</c:v>
                </c:pt>
                <c:pt idx="13">
                  <c:v>103.15264999999997</c:v>
                </c:pt>
                <c:pt idx="14">
                  <c:v>100.10305</c:v>
                </c:pt>
                <c:pt idx="15">
                  <c:v>108.37219999999999</c:v>
                </c:pt>
                <c:pt idx="16">
                  <c:v>95.059600000000017</c:v>
                </c:pt>
                <c:pt idx="17">
                  <c:v>101.46950000000001</c:v>
                </c:pt>
                <c:pt idx="18">
                  <c:v>100.54774999999998</c:v>
                </c:pt>
                <c:pt idx="20">
                  <c:v>53.559949999999986</c:v>
                </c:pt>
                <c:pt idx="21">
                  <c:v>38.192149999999998</c:v>
                </c:pt>
                <c:pt idx="22">
                  <c:v>84.840599999999995</c:v>
                </c:pt>
                <c:pt idx="23">
                  <c:v>79.054300000000012</c:v>
                </c:pt>
                <c:pt idx="24">
                  <c:v>62.922149999999988</c:v>
                </c:pt>
                <c:pt idx="25">
                  <c:v>50.730850000000032</c:v>
                </c:pt>
                <c:pt idx="26">
                  <c:v>57.860649999999993</c:v>
                </c:pt>
                <c:pt idx="27">
                  <c:v>62.924799999999991</c:v>
                </c:pt>
                <c:pt idx="28">
                  <c:v>62.876549999999995</c:v>
                </c:pt>
                <c:pt idx="30">
                  <c:v>48.19255000000004</c:v>
                </c:pt>
                <c:pt idx="31">
                  <c:v>31.756100000000004</c:v>
                </c:pt>
                <c:pt idx="32">
                  <c:v>44.908299999999997</c:v>
                </c:pt>
                <c:pt idx="33">
                  <c:v>69.628950000000003</c:v>
                </c:pt>
                <c:pt idx="34">
                  <c:v>50.114149999999995</c:v>
                </c:pt>
                <c:pt idx="35">
                  <c:v>73.747600000000006</c:v>
                </c:pt>
                <c:pt idx="36">
                  <c:v>58.542600000000007</c:v>
                </c:pt>
                <c:pt idx="37">
                  <c:v>75.052550000000011</c:v>
                </c:pt>
                <c:pt idx="38">
                  <c:v>89.360100000000017</c:v>
                </c:pt>
                <c:pt idx="40">
                  <c:v>19.773950000000013</c:v>
                </c:pt>
                <c:pt idx="41">
                  <c:v>3.7063499999999863</c:v>
                </c:pt>
                <c:pt idx="42">
                  <c:v>14.220100000000002</c:v>
                </c:pt>
                <c:pt idx="43">
                  <c:v>39.600200000000001</c:v>
                </c:pt>
                <c:pt idx="44">
                  <c:v>41.380750000000006</c:v>
                </c:pt>
                <c:pt idx="45">
                  <c:v>48.512349999999998</c:v>
                </c:pt>
                <c:pt idx="46">
                  <c:v>82.060999999999993</c:v>
                </c:pt>
                <c:pt idx="47">
                  <c:v>93.979950000000002</c:v>
                </c:pt>
                <c:pt idx="48">
                  <c:v>101.93539999999999</c:v>
                </c:pt>
              </c:numCache>
            </c:numRef>
          </c:val>
          <c:extLst>
            <c:ext xmlns:c16="http://schemas.microsoft.com/office/drawing/2014/chart" uri="{C3380CC4-5D6E-409C-BE32-E72D297353CC}">
              <c16:uniqueId val="{00000001-9BCD-4D0D-BF33-EADEEBE92BBE}"/>
            </c:ext>
          </c:extLst>
        </c:ser>
        <c:ser>
          <c:idx val="2"/>
          <c:order val="2"/>
          <c:tx>
            <c:v>dAs</c:v>
          </c:tx>
          <c:spPr>
            <a:pattFill prst="wdDnDiag">
              <a:fgClr>
                <a:schemeClr val="tx1"/>
              </a:fgClr>
              <a:bgClr>
                <a:schemeClr val="bg1"/>
              </a:bgClr>
            </a:pattFill>
            <a:ln w="3175" cap="flat" cmpd="sng" algn="ctr">
              <a:solidFill>
                <a:sysClr val="windowText" lastClr="000000"/>
              </a:solidFill>
              <a:round/>
            </a:ln>
            <a:effectLst/>
          </c:spPr>
          <c:invertIfNegative val="0"/>
          <c:errBars>
            <c:errBarType val="both"/>
            <c:errValType val="cust"/>
            <c:noEndCap val="0"/>
            <c:plus>
              <c:numRef>
                <c:f>'Working file'!$CO$6:$CO$54</c:f>
                <c:numCache>
                  <c:formatCode>General</c:formatCode>
                  <c:ptCount val="49"/>
                  <c:pt idx="0">
                    <c:v>1.2998036851771322</c:v>
                  </c:pt>
                  <c:pt idx="1">
                    <c:v>1.0156174698182503</c:v>
                  </c:pt>
                  <c:pt idx="2">
                    <c:v>3.0838340941107685</c:v>
                  </c:pt>
                  <c:pt idx="3">
                    <c:v>1.5114407447862372</c:v>
                  </c:pt>
                  <c:pt idx="4">
                    <c:v>4.2794102397410008</c:v>
                  </c:pt>
                  <c:pt idx="5">
                    <c:v>1.7326944566195175</c:v>
                  </c:pt>
                  <c:pt idx="6">
                    <c:v>3.5496760415577422E-2</c:v>
                  </c:pt>
                  <c:pt idx="7">
                    <c:v>4.5153010619448253</c:v>
                  </c:pt>
                  <c:pt idx="8">
                    <c:v>0.5712008578424832</c:v>
                  </c:pt>
                  <c:pt idx="10">
                    <c:v>0.62649660813129815</c:v>
                  </c:pt>
                  <c:pt idx="11">
                    <c:v>7.1325153911505961</c:v>
                  </c:pt>
                  <c:pt idx="12">
                    <c:v>0.30002540725742366</c:v>
                  </c:pt>
                  <c:pt idx="13">
                    <c:v>3.1266847650506491</c:v>
                  </c:pt>
                  <c:pt idx="14">
                    <c:v>0.24338615408441017</c:v>
                  </c:pt>
                  <c:pt idx="15">
                    <c:v>2.3746059925806713</c:v>
                  </c:pt>
                  <c:pt idx="16">
                    <c:v>18.021606268032826</c:v>
                  </c:pt>
                  <c:pt idx="17">
                    <c:v>6.5690219972230004</c:v>
                  </c:pt>
                  <c:pt idx="18">
                    <c:v>5.0190439328621235</c:v>
                  </c:pt>
                  <c:pt idx="20">
                    <c:v>3.8284882453783422</c:v>
                  </c:pt>
                  <c:pt idx="21">
                    <c:v>2.1030769886050269</c:v>
                  </c:pt>
                  <c:pt idx="22">
                    <c:v>6.7787498685229393</c:v>
                  </c:pt>
                  <c:pt idx="23">
                    <c:v>1.6860254090611835</c:v>
                  </c:pt>
                  <c:pt idx="24">
                    <c:v>8.240127453201195</c:v>
                  </c:pt>
                  <c:pt idx="25">
                    <c:v>4.7736778797903856</c:v>
                  </c:pt>
                  <c:pt idx="26">
                    <c:v>5.7137056346997968</c:v>
                  </c:pt>
                  <c:pt idx="27">
                    <c:v>6.7233126968779224</c:v>
                  </c:pt>
                  <c:pt idx="28">
                    <c:v>5.7564148842834557</c:v>
                  </c:pt>
                  <c:pt idx="30">
                    <c:v>6.7983367263618337</c:v>
                  </c:pt>
                  <c:pt idx="31">
                    <c:v>8.2460671501631584</c:v>
                  </c:pt>
                  <c:pt idx="32">
                    <c:v>7.1205652865485289</c:v>
                  </c:pt>
                  <c:pt idx="33">
                    <c:v>9.1308698654618965</c:v>
                  </c:pt>
                  <c:pt idx="34">
                    <c:v>6.1147058903106757</c:v>
                  </c:pt>
                  <c:pt idx="35">
                    <c:v>9.8343704020643923</c:v>
                  </c:pt>
                  <c:pt idx="36">
                    <c:v>10.550881703440732</c:v>
                  </c:pt>
                  <c:pt idx="37">
                    <c:v>4.3122199943880402</c:v>
                  </c:pt>
                  <c:pt idx="38">
                    <c:v>8.3045448809672777</c:v>
                  </c:pt>
                  <c:pt idx="40">
                    <c:v>4.5901129593943537</c:v>
                  </c:pt>
                  <c:pt idx="41">
                    <c:v>10.934699264268771</c:v>
                  </c:pt>
                  <c:pt idx="42">
                    <c:v>11.049886958924064</c:v>
                  </c:pt>
                  <c:pt idx="43">
                    <c:v>8.0161867355993977</c:v>
                  </c:pt>
                  <c:pt idx="44">
                    <c:v>3.0394277882522664</c:v>
                  </c:pt>
                  <c:pt idx="45">
                    <c:v>2.8396701225670475</c:v>
                  </c:pt>
                  <c:pt idx="46">
                    <c:v>12.718446830489942</c:v>
                  </c:pt>
                  <c:pt idx="47">
                    <c:v>12.337528407464765</c:v>
                  </c:pt>
                  <c:pt idx="48">
                    <c:v>4.5024317185272045</c:v>
                  </c:pt>
                </c:numCache>
              </c:numRef>
            </c:plus>
            <c:minus>
              <c:numRef>
                <c:f>'Working file'!$CO$6:$CO$54</c:f>
                <c:numCache>
                  <c:formatCode>General</c:formatCode>
                  <c:ptCount val="49"/>
                  <c:pt idx="0">
                    <c:v>1.2998036851771322</c:v>
                  </c:pt>
                  <c:pt idx="1">
                    <c:v>1.0156174698182503</c:v>
                  </c:pt>
                  <c:pt idx="2">
                    <c:v>3.0838340941107685</c:v>
                  </c:pt>
                  <c:pt idx="3">
                    <c:v>1.5114407447862372</c:v>
                  </c:pt>
                  <c:pt idx="4">
                    <c:v>4.2794102397410008</c:v>
                  </c:pt>
                  <c:pt idx="5">
                    <c:v>1.7326944566195175</c:v>
                  </c:pt>
                  <c:pt idx="6">
                    <c:v>3.5496760415577422E-2</c:v>
                  </c:pt>
                  <c:pt idx="7">
                    <c:v>4.5153010619448253</c:v>
                  </c:pt>
                  <c:pt idx="8">
                    <c:v>0.5712008578424832</c:v>
                  </c:pt>
                  <c:pt idx="10">
                    <c:v>0.62649660813129815</c:v>
                  </c:pt>
                  <c:pt idx="11">
                    <c:v>7.1325153911505961</c:v>
                  </c:pt>
                  <c:pt idx="12">
                    <c:v>0.30002540725742366</c:v>
                  </c:pt>
                  <c:pt idx="13">
                    <c:v>3.1266847650506491</c:v>
                  </c:pt>
                  <c:pt idx="14">
                    <c:v>0.24338615408441017</c:v>
                  </c:pt>
                  <c:pt idx="15">
                    <c:v>2.3746059925806713</c:v>
                  </c:pt>
                  <c:pt idx="16">
                    <c:v>18.021606268032826</c:v>
                  </c:pt>
                  <c:pt idx="17">
                    <c:v>6.5690219972230004</c:v>
                  </c:pt>
                  <c:pt idx="18">
                    <c:v>5.0190439328621235</c:v>
                  </c:pt>
                  <c:pt idx="20">
                    <c:v>3.8284882453783422</c:v>
                  </c:pt>
                  <c:pt idx="21">
                    <c:v>2.1030769886050269</c:v>
                  </c:pt>
                  <c:pt idx="22">
                    <c:v>6.7787498685229393</c:v>
                  </c:pt>
                  <c:pt idx="23">
                    <c:v>1.6860254090611835</c:v>
                  </c:pt>
                  <c:pt idx="24">
                    <c:v>8.240127453201195</c:v>
                  </c:pt>
                  <c:pt idx="25">
                    <c:v>4.7736778797903856</c:v>
                  </c:pt>
                  <c:pt idx="26">
                    <c:v>5.7137056346997968</c:v>
                  </c:pt>
                  <c:pt idx="27">
                    <c:v>6.7233126968779224</c:v>
                  </c:pt>
                  <c:pt idx="28">
                    <c:v>5.7564148842834557</c:v>
                  </c:pt>
                  <c:pt idx="30">
                    <c:v>6.7983367263618337</c:v>
                  </c:pt>
                  <c:pt idx="31">
                    <c:v>8.2460671501631584</c:v>
                  </c:pt>
                  <c:pt idx="32">
                    <c:v>7.1205652865485289</c:v>
                  </c:pt>
                  <c:pt idx="33">
                    <c:v>9.1308698654618965</c:v>
                  </c:pt>
                  <c:pt idx="34">
                    <c:v>6.1147058903106757</c:v>
                  </c:pt>
                  <c:pt idx="35">
                    <c:v>9.8343704020643923</c:v>
                  </c:pt>
                  <c:pt idx="36">
                    <c:v>10.550881703440732</c:v>
                  </c:pt>
                  <c:pt idx="37">
                    <c:v>4.3122199943880402</c:v>
                  </c:pt>
                  <c:pt idx="38">
                    <c:v>8.3045448809672777</c:v>
                  </c:pt>
                  <c:pt idx="40">
                    <c:v>4.5901129593943537</c:v>
                  </c:pt>
                  <c:pt idx="41">
                    <c:v>10.934699264268771</c:v>
                  </c:pt>
                  <c:pt idx="42">
                    <c:v>11.049886958924064</c:v>
                  </c:pt>
                  <c:pt idx="43">
                    <c:v>8.0161867355993977</c:v>
                  </c:pt>
                  <c:pt idx="44">
                    <c:v>3.0394277882522664</c:v>
                  </c:pt>
                  <c:pt idx="45">
                    <c:v>2.8396701225670475</c:v>
                  </c:pt>
                  <c:pt idx="46">
                    <c:v>12.718446830489942</c:v>
                  </c:pt>
                  <c:pt idx="47">
                    <c:v>12.337528407464765</c:v>
                  </c:pt>
                  <c:pt idx="48">
                    <c:v>4.5024317185272045</c:v>
                  </c:pt>
                </c:numCache>
              </c:numRef>
            </c:minus>
            <c:spPr>
              <a:noFill/>
              <a:ln w="3175">
                <a:solidFill>
                  <a:sysClr val="windowText" lastClr="000000"/>
                </a:solidFill>
              </a:ln>
              <a:effectLst/>
            </c:spPr>
          </c:errBars>
          <c:cat>
            <c:strRef>
              <c:f>'Working file'!$B$6:$B$54</c:f>
              <c:strCache>
                <c:ptCount val="49"/>
                <c:pt idx="0">
                  <c:v>D1-0</c:v>
                </c:pt>
                <c:pt idx="1">
                  <c:v>D1-1</c:v>
                </c:pt>
                <c:pt idx="2">
                  <c:v>D1-2</c:v>
                </c:pt>
                <c:pt idx="3">
                  <c:v>D1-3</c:v>
                </c:pt>
                <c:pt idx="4">
                  <c:v>D1-4</c:v>
                </c:pt>
                <c:pt idx="5">
                  <c:v>D1-5</c:v>
                </c:pt>
                <c:pt idx="6">
                  <c:v>D1-6</c:v>
                </c:pt>
                <c:pt idx="7">
                  <c:v>D1-7</c:v>
                </c:pt>
                <c:pt idx="8">
                  <c:v>D1-8</c:v>
                </c:pt>
                <c:pt idx="10">
                  <c:v>D5-0</c:v>
                </c:pt>
                <c:pt idx="11">
                  <c:v>D5-1</c:v>
                </c:pt>
                <c:pt idx="12">
                  <c:v>D5-2</c:v>
                </c:pt>
                <c:pt idx="13">
                  <c:v>D5-3</c:v>
                </c:pt>
                <c:pt idx="14">
                  <c:v>D5-4</c:v>
                </c:pt>
                <c:pt idx="15">
                  <c:v>D5-5</c:v>
                </c:pt>
                <c:pt idx="16">
                  <c:v>D5-6</c:v>
                </c:pt>
                <c:pt idx="17">
                  <c:v>D5-7</c:v>
                </c:pt>
                <c:pt idx="18">
                  <c:v>D5-8</c:v>
                </c:pt>
                <c:pt idx="20">
                  <c:v>D10-0</c:v>
                </c:pt>
                <c:pt idx="21">
                  <c:v>D10-1</c:v>
                </c:pt>
                <c:pt idx="22">
                  <c:v>D10-2</c:v>
                </c:pt>
                <c:pt idx="23">
                  <c:v>D10-3</c:v>
                </c:pt>
                <c:pt idx="24">
                  <c:v>D10-4</c:v>
                </c:pt>
                <c:pt idx="25">
                  <c:v>D10-5</c:v>
                </c:pt>
                <c:pt idx="26">
                  <c:v>D10-6</c:v>
                </c:pt>
                <c:pt idx="27">
                  <c:v>D10-7</c:v>
                </c:pt>
                <c:pt idx="28">
                  <c:v>D10-8</c:v>
                </c:pt>
                <c:pt idx="30">
                  <c:v>D20-0</c:v>
                </c:pt>
                <c:pt idx="31">
                  <c:v>D20-1</c:v>
                </c:pt>
                <c:pt idx="32">
                  <c:v>D20-2</c:v>
                </c:pt>
                <c:pt idx="33">
                  <c:v>D20-3</c:v>
                </c:pt>
                <c:pt idx="34">
                  <c:v>D20-4</c:v>
                </c:pt>
                <c:pt idx="35">
                  <c:v>D20-5</c:v>
                </c:pt>
                <c:pt idx="36">
                  <c:v>D20-6</c:v>
                </c:pt>
                <c:pt idx="37">
                  <c:v>D20-7</c:v>
                </c:pt>
                <c:pt idx="38">
                  <c:v>D20-8</c:v>
                </c:pt>
                <c:pt idx="40">
                  <c:v>D30-0</c:v>
                </c:pt>
                <c:pt idx="41">
                  <c:v>D30-1</c:v>
                </c:pt>
                <c:pt idx="42">
                  <c:v>D30-2</c:v>
                </c:pt>
                <c:pt idx="43">
                  <c:v>D30-3</c:v>
                </c:pt>
                <c:pt idx="44">
                  <c:v>D30-4</c:v>
                </c:pt>
                <c:pt idx="45">
                  <c:v>D30-5</c:v>
                </c:pt>
                <c:pt idx="46">
                  <c:v>D30-6</c:v>
                </c:pt>
                <c:pt idx="47">
                  <c:v>D30-7</c:v>
                </c:pt>
                <c:pt idx="48">
                  <c:v>D30-8</c:v>
                </c:pt>
              </c:strCache>
            </c:strRef>
          </c:cat>
          <c:val>
            <c:numRef>
              <c:f>'Working file'!$CV$6:$CV$54</c:f>
              <c:numCache>
                <c:formatCode>0.00</c:formatCode>
                <c:ptCount val="49"/>
                <c:pt idx="0">
                  <c:v>36.84190000000001</c:v>
                </c:pt>
                <c:pt idx="1">
                  <c:v>38.755700000000047</c:v>
                </c:pt>
                <c:pt idx="2">
                  <c:v>42.814050000000009</c:v>
                </c:pt>
                <c:pt idx="3">
                  <c:v>46.047199999999975</c:v>
                </c:pt>
                <c:pt idx="4">
                  <c:v>46.774000000000001</c:v>
                </c:pt>
                <c:pt idx="5">
                  <c:v>45.532800000000009</c:v>
                </c:pt>
                <c:pt idx="6">
                  <c:v>45.435399999999959</c:v>
                </c:pt>
                <c:pt idx="7">
                  <c:v>46.478999999999985</c:v>
                </c:pt>
                <c:pt idx="8">
                  <c:v>47.591650000000016</c:v>
                </c:pt>
                <c:pt idx="10">
                  <c:v>31.960500000000025</c:v>
                </c:pt>
                <c:pt idx="11">
                  <c:v>42.474349999999959</c:v>
                </c:pt>
                <c:pt idx="12">
                  <c:v>46.888300000000015</c:v>
                </c:pt>
                <c:pt idx="13">
                  <c:v>63.707300000000032</c:v>
                </c:pt>
                <c:pt idx="14">
                  <c:v>73.618549999999999</c:v>
                </c:pt>
                <c:pt idx="15">
                  <c:v>75.917900000000003</c:v>
                </c:pt>
                <c:pt idx="16">
                  <c:v>96.549399999999991</c:v>
                </c:pt>
                <c:pt idx="17">
                  <c:v>108.6086</c:v>
                </c:pt>
                <c:pt idx="18">
                  <c:v>110.75515000000001</c:v>
                </c:pt>
                <c:pt idx="20">
                  <c:v>41.601900000000001</c:v>
                </c:pt>
                <c:pt idx="21">
                  <c:v>60.939050000000009</c:v>
                </c:pt>
                <c:pt idx="22">
                  <c:v>66.118449999999996</c:v>
                </c:pt>
                <c:pt idx="23">
                  <c:v>78.236049999999977</c:v>
                </c:pt>
                <c:pt idx="24">
                  <c:v>111.88485</c:v>
                </c:pt>
                <c:pt idx="25">
                  <c:v>132.88794999999999</c:v>
                </c:pt>
                <c:pt idx="26">
                  <c:v>141.42715000000001</c:v>
                </c:pt>
                <c:pt idx="27">
                  <c:v>152.73345</c:v>
                </c:pt>
                <c:pt idx="28">
                  <c:v>166.1936</c:v>
                </c:pt>
                <c:pt idx="30">
                  <c:v>50.164549999999963</c:v>
                </c:pt>
                <c:pt idx="31">
                  <c:v>82.382299999999987</c:v>
                </c:pt>
                <c:pt idx="32">
                  <c:v>87.777350000000013</c:v>
                </c:pt>
                <c:pt idx="33">
                  <c:v>91.8142</c:v>
                </c:pt>
                <c:pt idx="34">
                  <c:v>119.53870000000001</c:v>
                </c:pt>
                <c:pt idx="35">
                  <c:v>119.5453</c:v>
                </c:pt>
                <c:pt idx="36">
                  <c:v>143.60194999999999</c:v>
                </c:pt>
                <c:pt idx="37">
                  <c:v>144.72059999999999</c:v>
                </c:pt>
                <c:pt idx="38">
                  <c:v>146.98034999999999</c:v>
                </c:pt>
                <c:pt idx="40">
                  <c:v>73.821599999999989</c:v>
                </c:pt>
                <c:pt idx="41">
                  <c:v>105.65870000000001</c:v>
                </c:pt>
                <c:pt idx="42">
                  <c:v>116.85585</c:v>
                </c:pt>
                <c:pt idx="43">
                  <c:v>118.90795</c:v>
                </c:pt>
                <c:pt idx="44">
                  <c:v>122.71674999999999</c:v>
                </c:pt>
                <c:pt idx="45">
                  <c:v>124.03925000000001</c:v>
                </c:pt>
                <c:pt idx="46">
                  <c:v>125.09135000000001</c:v>
                </c:pt>
                <c:pt idx="47">
                  <c:v>128.20429999999999</c:v>
                </c:pt>
                <c:pt idx="48">
                  <c:v>133.50060000000002</c:v>
                </c:pt>
              </c:numCache>
            </c:numRef>
          </c:val>
          <c:extLst>
            <c:ext xmlns:c16="http://schemas.microsoft.com/office/drawing/2014/chart" uri="{C3380CC4-5D6E-409C-BE32-E72D297353CC}">
              <c16:uniqueId val="{00000002-9BCD-4D0D-BF33-EADEEBE92BBE}"/>
            </c:ext>
          </c:extLst>
        </c:ser>
        <c:dLbls>
          <c:showLegendKey val="0"/>
          <c:showVal val="0"/>
          <c:showCatName val="0"/>
          <c:showSerName val="0"/>
          <c:showPercent val="0"/>
          <c:showBubbleSize val="0"/>
        </c:dLbls>
        <c:gapWidth val="50"/>
        <c:overlap val="100"/>
        <c:axId val="425779720"/>
        <c:axId val="425782672"/>
      </c:barChart>
      <c:catAx>
        <c:axId val="425779720"/>
        <c:scaling>
          <c:orientation val="minMax"/>
        </c:scaling>
        <c:delete val="0"/>
        <c:axPos val="b"/>
        <c:title>
          <c:tx>
            <c:rich>
              <a:bodyPr rot="0" spcFirstLastPara="1" vertOverflow="ellipsis" vert="horz" wrap="square" anchor="ctr" anchorCtr="1"/>
              <a:lstStyle/>
              <a:p>
                <a:pPr>
                  <a:defRPr sz="1000" b="0" i="0" u="none" strike="noStrike" kern="1200" cap="none" baseline="0">
                    <a:solidFill>
                      <a:sysClr val="windowText" lastClr="000000"/>
                    </a:solidFill>
                    <a:latin typeface="+mn-lt"/>
                    <a:ea typeface="+mn-ea"/>
                    <a:cs typeface="+mn-cs"/>
                  </a:defRPr>
                </a:pPr>
                <a:r>
                  <a:rPr lang="en-US" cap="none"/>
                  <a:t>Sampling time (h) in respective days</a:t>
                </a:r>
              </a:p>
            </c:rich>
          </c:tx>
          <c:layout>
            <c:manualLayout>
              <c:xMode val="edge"/>
              <c:yMode val="edge"/>
              <c:x val="0.3754709480759349"/>
              <c:y val="0.90246927921694198"/>
            </c:manualLayout>
          </c:layout>
          <c:overlay val="0"/>
          <c:spPr>
            <a:noFill/>
            <a:ln>
              <a:noFill/>
            </a:ln>
            <a:effectLst/>
          </c:spPr>
          <c:txPr>
            <a:bodyPr rot="0" spcFirstLastPara="1" vertOverflow="ellipsis" vert="horz" wrap="square" anchor="ctr" anchorCtr="1"/>
            <a:lstStyle/>
            <a:p>
              <a:pPr>
                <a:defRPr sz="1000" b="0" i="0" u="none" strike="noStrike" kern="1200" cap="none"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mn-lt"/>
                <a:ea typeface="+mn-ea"/>
                <a:cs typeface="+mn-cs"/>
              </a:defRPr>
            </a:pPr>
            <a:endParaRPr lang="en-US"/>
          </a:p>
        </c:txPr>
        <c:crossAx val="425782672"/>
        <c:crosses val="autoZero"/>
        <c:auto val="1"/>
        <c:lblAlgn val="ctr"/>
        <c:lblOffset val="100"/>
        <c:noMultiLvlLbl val="0"/>
      </c:catAx>
      <c:valAx>
        <c:axId val="425782672"/>
        <c:scaling>
          <c:orientation val="minMax"/>
          <c:max val="400"/>
          <c:min val="0"/>
        </c:scaling>
        <c:delete val="0"/>
        <c:axPos val="l"/>
        <c:title>
          <c:tx>
            <c:rich>
              <a:bodyPr rot="-5400000" spcFirstLastPara="1" vertOverflow="ellipsis" vert="horz" wrap="square" anchor="ctr" anchorCtr="1"/>
              <a:lstStyle/>
              <a:p>
                <a:pPr>
                  <a:defRPr sz="1000" b="0" i="0" u="none" strike="noStrike" kern="1200" cap="none" baseline="0">
                    <a:solidFill>
                      <a:sysClr val="windowText" lastClr="000000"/>
                    </a:solidFill>
                    <a:latin typeface="+mn-lt"/>
                    <a:ea typeface="+mn-ea"/>
                    <a:cs typeface="+mn-cs"/>
                  </a:defRPr>
                </a:pPr>
                <a:r>
                  <a:rPr lang="en-US" cap="none"/>
                  <a:t>As (µg/L)</a:t>
                </a:r>
              </a:p>
            </c:rich>
          </c:tx>
          <c:layout>
            <c:manualLayout>
              <c:xMode val="edge"/>
              <c:yMode val="edge"/>
              <c:x val="3.4700523545667911E-4"/>
              <c:y val="0.3127661078927032"/>
            </c:manualLayout>
          </c:layout>
          <c:overlay val="0"/>
          <c:spPr>
            <a:noFill/>
            <a:ln>
              <a:noFill/>
            </a:ln>
            <a:effectLst/>
          </c:spPr>
          <c:txPr>
            <a:bodyPr rot="-5400000" spcFirstLastPara="1" vertOverflow="ellipsis" vert="horz" wrap="square" anchor="ctr" anchorCtr="1"/>
            <a:lstStyle/>
            <a:p>
              <a:pPr>
                <a:defRPr sz="1000" b="0" i="0" u="none" strike="noStrike" kern="1200" cap="none"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w="3175">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25779720"/>
        <c:crosses val="autoZero"/>
        <c:crossBetween val="between"/>
        <c:majorUnit val="100"/>
        <c:minorUnit val="50"/>
      </c:valAx>
      <c:spPr>
        <a:noFill/>
        <a:ln w="3175">
          <a:solidFill>
            <a:sysClr val="windowText" lastClr="000000"/>
          </a:solidFill>
        </a:ln>
        <a:effectLst/>
      </c:spPr>
    </c:plotArea>
    <c:legend>
      <c:legendPos val="t"/>
      <c:layout>
        <c:manualLayout>
          <c:xMode val="edge"/>
          <c:yMode val="edge"/>
          <c:x val="3.4817002041411478E-2"/>
          <c:y val="0.92366901860166772"/>
          <c:w val="0.19572431918232444"/>
          <c:h val="7.6160268292313343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1000" b="0">
          <a:solidFill>
            <a:sysClr val="windowText" lastClr="000000"/>
          </a:solidFill>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3224873902890013E-2"/>
          <c:y val="0.10268145451177935"/>
          <c:w val="0.89077741798261989"/>
          <c:h val="0.61713615881580264"/>
        </c:manualLayout>
      </c:layout>
      <c:barChart>
        <c:barDir val="col"/>
        <c:grouping val="clustered"/>
        <c:varyColors val="0"/>
        <c:ser>
          <c:idx val="0"/>
          <c:order val="0"/>
          <c:tx>
            <c:strRef>
              <c:f>'PFe ratio'!$J$42</c:f>
              <c:strCache>
                <c:ptCount val="1"/>
                <c:pt idx="0">
                  <c:v>0h</c:v>
                </c:pt>
              </c:strCache>
            </c:strRef>
          </c:tx>
          <c:spPr>
            <a:solidFill>
              <a:schemeClr val="tx1"/>
            </a:solidFill>
            <a:ln w="3175">
              <a:solidFill>
                <a:schemeClr val="tx1"/>
              </a:solidFill>
            </a:ln>
            <a:effectLst/>
          </c:spPr>
          <c:invertIfNegative val="0"/>
          <c:errBars>
            <c:errBarType val="both"/>
            <c:errValType val="cust"/>
            <c:noEndCap val="0"/>
            <c:plus>
              <c:numRef>
                <c:f>'PFe ratio'!$J$54:$J$63</c:f>
                <c:numCache>
                  <c:formatCode>General</c:formatCode>
                  <c:ptCount val="10"/>
                  <c:pt idx="0">
                    <c:v>1.0000000000000009E-2</c:v>
                  </c:pt>
                  <c:pt idx="1">
                    <c:v>2.5000000000000022E-2</c:v>
                  </c:pt>
                  <c:pt idx="2">
                    <c:v>1.5000000000000013E-2</c:v>
                  </c:pt>
                  <c:pt idx="3">
                    <c:v>0</c:v>
                  </c:pt>
                  <c:pt idx="4">
                    <c:v>5.0000000000000044E-3</c:v>
                  </c:pt>
                  <c:pt idx="5">
                    <c:v>5.0000000000000044E-3</c:v>
                  </c:pt>
                  <c:pt idx="6">
                    <c:v>9.9999999999999534E-3</c:v>
                  </c:pt>
                  <c:pt idx="7">
                    <c:v>1.0000000000000009E-2</c:v>
                  </c:pt>
                  <c:pt idx="8">
                    <c:v>5.0000000000000044E-3</c:v>
                  </c:pt>
                  <c:pt idx="9">
                    <c:v>1.0000000000000009E-2</c:v>
                  </c:pt>
                </c:numCache>
              </c:numRef>
            </c:plus>
            <c:minus>
              <c:numRef>
                <c:f>'PFe ratio'!$J$54:$J$63</c:f>
                <c:numCache>
                  <c:formatCode>General</c:formatCode>
                  <c:ptCount val="10"/>
                  <c:pt idx="0">
                    <c:v>1.0000000000000009E-2</c:v>
                  </c:pt>
                  <c:pt idx="1">
                    <c:v>2.5000000000000022E-2</c:v>
                  </c:pt>
                  <c:pt idx="2">
                    <c:v>1.5000000000000013E-2</c:v>
                  </c:pt>
                  <c:pt idx="3">
                    <c:v>0</c:v>
                  </c:pt>
                  <c:pt idx="4">
                    <c:v>5.0000000000000044E-3</c:v>
                  </c:pt>
                  <c:pt idx="5">
                    <c:v>5.0000000000000044E-3</c:v>
                  </c:pt>
                  <c:pt idx="6">
                    <c:v>9.9999999999999534E-3</c:v>
                  </c:pt>
                  <c:pt idx="7">
                    <c:v>1.0000000000000009E-2</c:v>
                  </c:pt>
                  <c:pt idx="8">
                    <c:v>5.0000000000000044E-3</c:v>
                  </c:pt>
                  <c:pt idx="9">
                    <c:v>1.0000000000000009E-2</c:v>
                  </c:pt>
                </c:numCache>
              </c:numRef>
            </c:minus>
            <c:spPr>
              <a:noFill/>
              <a:ln w="3175" cap="flat" cmpd="sng" algn="ctr">
                <a:solidFill>
                  <a:schemeClr val="tx1"/>
                </a:solidFill>
                <a:round/>
              </a:ln>
              <a:effectLst/>
            </c:spPr>
          </c:errBars>
          <c:cat>
            <c:multiLvlStrRef>
              <c:f>'PFe ratio'!$D$67:$E$76</c:f>
              <c:multiLvlStrCache>
                <c:ptCount val="10"/>
                <c:lvl>
                  <c:pt idx="0">
                    <c:v>1</c:v>
                  </c:pt>
                  <c:pt idx="1">
                    <c:v>5</c:v>
                  </c:pt>
                  <c:pt idx="2">
                    <c:v>10</c:v>
                  </c:pt>
                  <c:pt idx="3">
                    <c:v>20</c:v>
                  </c:pt>
                  <c:pt idx="4">
                    <c:v>30</c:v>
                  </c:pt>
                  <c:pt idx="5">
                    <c:v>1</c:v>
                  </c:pt>
                  <c:pt idx="6">
                    <c:v>5</c:v>
                  </c:pt>
                  <c:pt idx="7">
                    <c:v>10</c:v>
                  </c:pt>
                  <c:pt idx="8">
                    <c:v>20</c:v>
                  </c:pt>
                  <c:pt idx="9">
                    <c:v>30</c:v>
                  </c:pt>
                </c:lvl>
                <c:lvl>
                  <c:pt idx="0">
                    <c:v>Oxic</c:v>
                  </c:pt>
                  <c:pt idx="5">
                    <c:v>Anoxic</c:v>
                  </c:pt>
                </c:lvl>
              </c:multiLvlStrCache>
            </c:multiLvlStrRef>
          </c:cat>
          <c:val>
            <c:numRef>
              <c:f>'PFe ratio'!$J$67:$J$76</c:f>
              <c:numCache>
                <c:formatCode>0.00</c:formatCode>
                <c:ptCount val="10"/>
                <c:pt idx="0">
                  <c:v>0.73624999999999996</c:v>
                </c:pt>
                <c:pt idx="1">
                  <c:v>0.71439999999999992</c:v>
                </c:pt>
                <c:pt idx="2">
                  <c:v>0.57950000000000002</c:v>
                </c:pt>
                <c:pt idx="3">
                  <c:v>0.55574999999999997</c:v>
                </c:pt>
                <c:pt idx="4">
                  <c:v>0.51300000000000001</c:v>
                </c:pt>
                <c:pt idx="5">
                  <c:v>0.85975000000000001</c:v>
                </c:pt>
                <c:pt idx="6">
                  <c:v>0.84075</c:v>
                </c:pt>
                <c:pt idx="7">
                  <c:v>0.80274999999999996</c:v>
                </c:pt>
                <c:pt idx="8">
                  <c:v>0.78849999999999998</c:v>
                </c:pt>
                <c:pt idx="9">
                  <c:v>0.7932499999999999</c:v>
                </c:pt>
              </c:numCache>
            </c:numRef>
          </c:val>
          <c:extLst>
            <c:ext xmlns:c16="http://schemas.microsoft.com/office/drawing/2014/chart" uri="{C3380CC4-5D6E-409C-BE32-E72D297353CC}">
              <c16:uniqueId val="{00000000-1EF4-44A9-B8AB-484EFC80AFB9}"/>
            </c:ext>
          </c:extLst>
        </c:ser>
        <c:ser>
          <c:idx val="1"/>
          <c:order val="1"/>
          <c:tx>
            <c:strRef>
              <c:f>'PFe ratio'!$K$42</c:f>
              <c:strCache>
                <c:ptCount val="1"/>
                <c:pt idx="0">
                  <c:v>4h</c:v>
                </c:pt>
              </c:strCache>
            </c:strRef>
          </c:tx>
          <c:spPr>
            <a:solidFill>
              <a:schemeClr val="bg1">
                <a:lumMod val="65000"/>
              </a:schemeClr>
            </a:solidFill>
            <a:ln w="3175">
              <a:solidFill>
                <a:schemeClr val="tx1"/>
              </a:solidFill>
            </a:ln>
            <a:effectLst/>
          </c:spPr>
          <c:invertIfNegative val="0"/>
          <c:errBars>
            <c:errBarType val="both"/>
            <c:errValType val="cust"/>
            <c:noEndCap val="0"/>
            <c:plus>
              <c:numRef>
                <c:f>'PFe ratio'!$K$54:$K$63</c:f>
                <c:numCache>
                  <c:formatCode>General</c:formatCode>
                  <c:ptCount val="10"/>
                  <c:pt idx="0">
                    <c:v>1.0000000000000009E-2</c:v>
                  </c:pt>
                  <c:pt idx="1">
                    <c:v>9.0000000000000024E-2</c:v>
                  </c:pt>
                  <c:pt idx="2">
                    <c:v>1.5000000000000013E-2</c:v>
                  </c:pt>
                  <c:pt idx="3">
                    <c:v>4.9999999999999489E-3</c:v>
                  </c:pt>
                  <c:pt idx="4">
                    <c:v>1.5000000000000013E-2</c:v>
                  </c:pt>
                  <c:pt idx="5">
                    <c:v>5.4999999999999993E-2</c:v>
                  </c:pt>
                  <c:pt idx="6">
                    <c:v>5.0000000000000044E-3</c:v>
                  </c:pt>
                  <c:pt idx="7">
                    <c:v>5.0000000000000044E-3</c:v>
                  </c:pt>
                  <c:pt idx="8">
                    <c:v>2.4999999999999967E-2</c:v>
                  </c:pt>
                  <c:pt idx="9">
                    <c:v>1.5000000000000013E-2</c:v>
                  </c:pt>
                </c:numCache>
              </c:numRef>
            </c:plus>
            <c:minus>
              <c:numRef>
                <c:f>'PFe ratio'!$K$54:$K$63</c:f>
                <c:numCache>
                  <c:formatCode>General</c:formatCode>
                  <c:ptCount val="10"/>
                  <c:pt idx="0">
                    <c:v>1.0000000000000009E-2</c:v>
                  </c:pt>
                  <c:pt idx="1">
                    <c:v>9.0000000000000024E-2</c:v>
                  </c:pt>
                  <c:pt idx="2">
                    <c:v>1.5000000000000013E-2</c:v>
                  </c:pt>
                  <c:pt idx="3">
                    <c:v>4.9999999999999489E-3</c:v>
                  </c:pt>
                  <c:pt idx="4">
                    <c:v>1.5000000000000013E-2</c:v>
                  </c:pt>
                  <c:pt idx="5">
                    <c:v>5.4999999999999993E-2</c:v>
                  </c:pt>
                  <c:pt idx="6">
                    <c:v>5.0000000000000044E-3</c:v>
                  </c:pt>
                  <c:pt idx="7">
                    <c:v>5.0000000000000044E-3</c:v>
                  </c:pt>
                  <c:pt idx="8">
                    <c:v>2.4999999999999967E-2</c:v>
                  </c:pt>
                  <c:pt idx="9">
                    <c:v>1.5000000000000013E-2</c:v>
                  </c:pt>
                </c:numCache>
              </c:numRef>
            </c:minus>
            <c:spPr>
              <a:noFill/>
              <a:ln w="3175" cap="flat" cmpd="sng" algn="ctr">
                <a:solidFill>
                  <a:schemeClr val="tx1"/>
                </a:solidFill>
                <a:round/>
              </a:ln>
              <a:effectLst/>
            </c:spPr>
          </c:errBars>
          <c:cat>
            <c:multiLvlStrRef>
              <c:f>'PFe ratio'!$D$67:$E$76</c:f>
              <c:multiLvlStrCache>
                <c:ptCount val="10"/>
                <c:lvl>
                  <c:pt idx="0">
                    <c:v>1</c:v>
                  </c:pt>
                  <c:pt idx="1">
                    <c:v>5</c:v>
                  </c:pt>
                  <c:pt idx="2">
                    <c:v>10</c:v>
                  </c:pt>
                  <c:pt idx="3">
                    <c:v>20</c:v>
                  </c:pt>
                  <c:pt idx="4">
                    <c:v>30</c:v>
                  </c:pt>
                  <c:pt idx="5">
                    <c:v>1</c:v>
                  </c:pt>
                  <c:pt idx="6">
                    <c:v>5</c:v>
                  </c:pt>
                  <c:pt idx="7">
                    <c:v>10</c:v>
                  </c:pt>
                  <c:pt idx="8">
                    <c:v>20</c:v>
                  </c:pt>
                  <c:pt idx="9">
                    <c:v>30</c:v>
                  </c:pt>
                </c:lvl>
                <c:lvl>
                  <c:pt idx="0">
                    <c:v>Oxic</c:v>
                  </c:pt>
                  <c:pt idx="5">
                    <c:v>Anoxic</c:v>
                  </c:pt>
                </c:lvl>
              </c:multiLvlStrCache>
            </c:multiLvlStrRef>
          </c:cat>
          <c:val>
            <c:numRef>
              <c:f>'PFe ratio'!$K$67:$K$76</c:f>
              <c:numCache>
                <c:formatCode>0.00</c:formatCode>
                <c:ptCount val="10"/>
                <c:pt idx="0">
                  <c:v>0.72199999999999998</c:v>
                </c:pt>
                <c:pt idx="1">
                  <c:v>0.71724999999999994</c:v>
                </c:pt>
                <c:pt idx="2">
                  <c:v>0.57474999999999998</c:v>
                </c:pt>
                <c:pt idx="3">
                  <c:v>0.48924999999999996</c:v>
                </c:pt>
                <c:pt idx="4">
                  <c:v>0.50824999999999998</c:v>
                </c:pt>
                <c:pt idx="5">
                  <c:v>0.83599999999999997</c:v>
                </c:pt>
                <c:pt idx="6">
                  <c:v>0.83124999999999993</c:v>
                </c:pt>
                <c:pt idx="7">
                  <c:v>0.7932499999999999</c:v>
                </c:pt>
                <c:pt idx="8">
                  <c:v>0.72294999999999998</c:v>
                </c:pt>
                <c:pt idx="9">
                  <c:v>0.73624999999999996</c:v>
                </c:pt>
              </c:numCache>
            </c:numRef>
          </c:val>
          <c:extLst>
            <c:ext xmlns:c16="http://schemas.microsoft.com/office/drawing/2014/chart" uri="{C3380CC4-5D6E-409C-BE32-E72D297353CC}">
              <c16:uniqueId val="{00000001-1EF4-44A9-B8AB-484EFC80AFB9}"/>
            </c:ext>
          </c:extLst>
        </c:ser>
        <c:ser>
          <c:idx val="2"/>
          <c:order val="2"/>
          <c:tx>
            <c:strRef>
              <c:f>'PFe ratio'!$L$42</c:f>
              <c:strCache>
                <c:ptCount val="1"/>
                <c:pt idx="0">
                  <c:v>8h</c:v>
                </c:pt>
              </c:strCache>
            </c:strRef>
          </c:tx>
          <c:spPr>
            <a:solidFill>
              <a:schemeClr val="bg1">
                <a:lumMod val="95000"/>
              </a:schemeClr>
            </a:solidFill>
            <a:ln w="3175">
              <a:solidFill>
                <a:schemeClr val="tx1"/>
              </a:solidFill>
            </a:ln>
            <a:effectLst/>
          </c:spPr>
          <c:invertIfNegative val="0"/>
          <c:errBars>
            <c:errBarType val="both"/>
            <c:errValType val="cust"/>
            <c:noEndCap val="0"/>
            <c:plus>
              <c:numRef>
                <c:f>'PFe ratio'!$L$54:$L$63</c:f>
                <c:numCache>
                  <c:formatCode>General</c:formatCode>
                  <c:ptCount val="10"/>
                  <c:pt idx="0">
                    <c:v>2.5000000000000022E-2</c:v>
                  </c:pt>
                  <c:pt idx="1">
                    <c:v>3.999999999999998E-2</c:v>
                  </c:pt>
                  <c:pt idx="2">
                    <c:v>5.0000000000000044E-3</c:v>
                  </c:pt>
                  <c:pt idx="3">
                    <c:v>3.999999999999998E-2</c:v>
                  </c:pt>
                  <c:pt idx="4">
                    <c:v>1.0000000000000009E-2</c:v>
                  </c:pt>
                  <c:pt idx="5">
                    <c:v>2.9999999999999971E-2</c:v>
                  </c:pt>
                  <c:pt idx="6">
                    <c:v>4.4999999999999991E-2</c:v>
                  </c:pt>
                  <c:pt idx="7">
                    <c:v>0</c:v>
                  </c:pt>
                  <c:pt idx="8">
                    <c:v>3.999999999999998E-2</c:v>
                  </c:pt>
                  <c:pt idx="9">
                    <c:v>0</c:v>
                  </c:pt>
                </c:numCache>
              </c:numRef>
            </c:plus>
            <c:minus>
              <c:numRef>
                <c:f>'PFe ratio'!$L$54:$L$63</c:f>
                <c:numCache>
                  <c:formatCode>General</c:formatCode>
                  <c:ptCount val="10"/>
                  <c:pt idx="0">
                    <c:v>2.5000000000000022E-2</c:v>
                  </c:pt>
                  <c:pt idx="1">
                    <c:v>3.999999999999998E-2</c:v>
                  </c:pt>
                  <c:pt idx="2">
                    <c:v>5.0000000000000044E-3</c:v>
                  </c:pt>
                  <c:pt idx="3">
                    <c:v>3.999999999999998E-2</c:v>
                  </c:pt>
                  <c:pt idx="4">
                    <c:v>1.0000000000000009E-2</c:v>
                  </c:pt>
                  <c:pt idx="5">
                    <c:v>2.9999999999999971E-2</c:v>
                  </c:pt>
                  <c:pt idx="6">
                    <c:v>4.4999999999999991E-2</c:v>
                  </c:pt>
                  <c:pt idx="7">
                    <c:v>0</c:v>
                  </c:pt>
                  <c:pt idx="8">
                    <c:v>3.999999999999998E-2</c:v>
                  </c:pt>
                  <c:pt idx="9">
                    <c:v>0</c:v>
                  </c:pt>
                </c:numCache>
              </c:numRef>
            </c:minus>
            <c:spPr>
              <a:noFill/>
              <a:ln w="3175" cap="flat" cmpd="sng" algn="ctr">
                <a:solidFill>
                  <a:schemeClr val="tx1"/>
                </a:solidFill>
                <a:round/>
              </a:ln>
              <a:effectLst/>
            </c:spPr>
          </c:errBars>
          <c:cat>
            <c:multiLvlStrRef>
              <c:f>'PFe ratio'!$D$67:$E$76</c:f>
              <c:multiLvlStrCache>
                <c:ptCount val="10"/>
                <c:lvl>
                  <c:pt idx="0">
                    <c:v>1</c:v>
                  </c:pt>
                  <c:pt idx="1">
                    <c:v>5</c:v>
                  </c:pt>
                  <c:pt idx="2">
                    <c:v>10</c:v>
                  </c:pt>
                  <c:pt idx="3">
                    <c:v>20</c:v>
                  </c:pt>
                  <c:pt idx="4">
                    <c:v>30</c:v>
                  </c:pt>
                  <c:pt idx="5">
                    <c:v>1</c:v>
                  </c:pt>
                  <c:pt idx="6">
                    <c:v>5</c:v>
                  </c:pt>
                  <c:pt idx="7">
                    <c:v>10</c:v>
                  </c:pt>
                  <c:pt idx="8">
                    <c:v>20</c:v>
                  </c:pt>
                  <c:pt idx="9">
                    <c:v>30</c:v>
                  </c:pt>
                </c:lvl>
                <c:lvl>
                  <c:pt idx="0">
                    <c:v>Oxic</c:v>
                  </c:pt>
                  <c:pt idx="5">
                    <c:v>Anoxic</c:v>
                  </c:pt>
                </c:lvl>
              </c:multiLvlStrCache>
            </c:multiLvlStrRef>
          </c:cat>
          <c:val>
            <c:numRef>
              <c:f>'PFe ratio'!$L$67:$L$76</c:f>
              <c:numCache>
                <c:formatCode>0.00</c:formatCode>
                <c:ptCount val="10"/>
                <c:pt idx="0">
                  <c:v>0.71249999999999991</c:v>
                </c:pt>
                <c:pt idx="1">
                  <c:v>0.70299999999999996</c:v>
                </c:pt>
                <c:pt idx="2">
                  <c:v>0.57474999999999998</c:v>
                </c:pt>
                <c:pt idx="3">
                  <c:v>0.47499999999999998</c:v>
                </c:pt>
                <c:pt idx="4">
                  <c:v>0.51300000000000001</c:v>
                </c:pt>
                <c:pt idx="5">
                  <c:v>0.78849999999999998</c:v>
                </c:pt>
                <c:pt idx="6">
                  <c:v>0.82364999999999999</c:v>
                </c:pt>
                <c:pt idx="7">
                  <c:v>0.79609999999999992</c:v>
                </c:pt>
                <c:pt idx="8">
                  <c:v>0.65549999999999997</c:v>
                </c:pt>
                <c:pt idx="9">
                  <c:v>0.73149999999999993</c:v>
                </c:pt>
              </c:numCache>
            </c:numRef>
          </c:val>
          <c:extLst>
            <c:ext xmlns:c16="http://schemas.microsoft.com/office/drawing/2014/chart" uri="{C3380CC4-5D6E-409C-BE32-E72D297353CC}">
              <c16:uniqueId val="{00000002-1EF4-44A9-B8AB-484EFC80AFB9}"/>
            </c:ext>
          </c:extLst>
        </c:ser>
        <c:dLbls>
          <c:showLegendKey val="0"/>
          <c:showVal val="0"/>
          <c:showCatName val="0"/>
          <c:showSerName val="0"/>
          <c:showPercent val="0"/>
          <c:showBubbleSize val="0"/>
        </c:dLbls>
        <c:gapWidth val="219"/>
        <c:overlap val="-27"/>
        <c:axId val="232962304"/>
        <c:axId val="232968576"/>
      </c:barChart>
      <c:catAx>
        <c:axId val="232962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Time (days)</a:t>
                </a:r>
              </a:p>
            </c:rich>
          </c:tx>
          <c:layout>
            <c:manualLayout>
              <c:xMode val="edge"/>
              <c:yMode val="edge"/>
              <c:x val="0.47736658882358557"/>
              <c:y val="0.89064786998477485"/>
            </c:manualLayout>
          </c:layout>
          <c:overlay val="0"/>
          <c:spPr>
            <a:noFill/>
            <a:ln>
              <a:noFill/>
            </a:ln>
            <a:effectLst/>
          </c:spPr>
        </c:title>
        <c:numFmt formatCode="General" sourceLinked="1"/>
        <c:majorTickMark val="out"/>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2968576"/>
        <c:crosses val="autoZero"/>
        <c:auto val="1"/>
        <c:lblAlgn val="ctr"/>
        <c:lblOffset val="10"/>
        <c:noMultiLvlLbl val="0"/>
      </c:catAx>
      <c:valAx>
        <c:axId val="232968576"/>
        <c:scaling>
          <c:orientation val="minMax"/>
          <c:max val="1.5"/>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NH</a:t>
                </a:r>
                <a:r>
                  <a:rPr lang="en-US" baseline="-25000">
                    <a:solidFill>
                      <a:schemeClr val="tx1"/>
                    </a:solidFill>
                  </a:rPr>
                  <a:t>4</a:t>
                </a:r>
                <a:r>
                  <a:rPr lang="en-US" baseline="30000">
                    <a:solidFill>
                      <a:schemeClr val="tx1"/>
                    </a:solidFill>
                  </a:rPr>
                  <a:t>+</a:t>
                </a:r>
                <a:r>
                  <a:rPr lang="en-US">
                    <a:solidFill>
                      <a:schemeClr val="tx1"/>
                    </a:solidFill>
                  </a:rPr>
                  <a:t> (mg/L)</a:t>
                </a:r>
              </a:p>
            </c:rich>
          </c:tx>
          <c:layout>
            <c:manualLayout>
              <c:xMode val="edge"/>
              <c:yMode val="edge"/>
              <c:x val="1.4072524286173158E-3"/>
              <c:y val="0.18378297278824623"/>
            </c:manualLayout>
          </c:layout>
          <c:overlay val="0"/>
          <c:spPr>
            <a:noFill/>
            <a:ln>
              <a:noFill/>
            </a:ln>
            <a:effectLst/>
          </c:spPr>
        </c:title>
        <c:numFmt formatCode="0.0" sourceLinked="0"/>
        <c:majorTickMark val="out"/>
        <c:minorTickMark val="none"/>
        <c:tickLblPos val="nextTo"/>
        <c:spPr>
          <a:noFill/>
          <a:ln w="3175">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32962304"/>
        <c:crosses val="autoZero"/>
        <c:crossBetween val="between"/>
        <c:majorUnit val="0.5"/>
      </c:valAx>
      <c:spPr>
        <a:noFill/>
        <a:ln w="3175">
          <a:solidFill>
            <a:schemeClr val="tx1"/>
          </a:solidFill>
        </a:ln>
        <a:effectLst/>
      </c:spPr>
    </c:plotArea>
    <c:legend>
      <c:legendPos val="b"/>
      <c:layout>
        <c:manualLayout>
          <c:xMode val="edge"/>
          <c:yMode val="edge"/>
          <c:x val="0.10091260094307596"/>
          <c:y val="0.12214106941367706"/>
          <c:w val="0.13568187934611811"/>
          <c:h val="0.10952383598486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3175" cap="flat" cmpd="sng" algn="ctr">
      <a:noFill/>
      <a:round/>
    </a:ln>
    <a:effectLst/>
  </c:spPr>
  <c:txPr>
    <a:bodyPr/>
    <a:lstStyle/>
    <a:p>
      <a:pPr>
        <a:defRPr>
          <a:solidFill>
            <a:schemeClr val="tx1"/>
          </a:solidFill>
        </a:defRPr>
      </a:pPr>
      <a:endParaRPr lang="en-US"/>
    </a:p>
  </c:tx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drawings/drawing1.xml><?xml version="1.0" encoding="utf-8"?>
<c:userShapes xmlns:c="http://schemas.openxmlformats.org/drawingml/2006/chart">
  <cdr:relSizeAnchor xmlns:cdr="http://schemas.openxmlformats.org/drawingml/2006/chartDrawing">
    <cdr:from>
      <cdr:x>0</cdr:x>
      <cdr:y>0.87036</cdr:y>
    </cdr:from>
    <cdr:to>
      <cdr:x>0.06813</cdr:x>
      <cdr:y>1</cdr:y>
    </cdr:to>
    <cdr:sp macro="" textlink="">
      <cdr:nvSpPr>
        <cdr:cNvPr id="2" name="Text Box 1"/>
        <cdr:cNvSpPr txBox="1"/>
      </cdr:nvSpPr>
      <cdr:spPr>
        <a:xfrm xmlns:a="http://schemas.openxmlformats.org/drawingml/2006/main">
          <a:off x="-896293" y="1723252"/>
          <a:ext cx="196196" cy="256678"/>
        </a:xfrm>
        <a:prstGeom xmlns:a="http://schemas.openxmlformats.org/drawingml/2006/main" prst="rect">
          <a:avLst/>
        </a:prstGeom>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GB" sz="1200" b="1"/>
            <a:t>a</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87036</cdr:y>
    </cdr:from>
    <cdr:to>
      <cdr:x>0.07062</cdr:x>
      <cdr:y>1</cdr:y>
    </cdr:to>
    <cdr:sp macro="" textlink="">
      <cdr:nvSpPr>
        <cdr:cNvPr id="2" name="Text Box 1"/>
        <cdr:cNvSpPr txBox="1"/>
      </cdr:nvSpPr>
      <cdr:spPr>
        <a:xfrm xmlns:a="http://schemas.openxmlformats.org/drawingml/2006/main">
          <a:off x="-3793402" y="1723252"/>
          <a:ext cx="203366" cy="256678"/>
        </a:xfrm>
        <a:prstGeom xmlns:a="http://schemas.openxmlformats.org/drawingml/2006/main" prst="rect">
          <a:avLst/>
        </a:prstGeom>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GB" sz="1200" b="1"/>
            <a:t>b</a:t>
          </a:r>
        </a:p>
      </cdr:txBody>
    </cdr:sp>
  </cdr:relSizeAnchor>
</c:userShapes>
</file>

<file path=word/drawings/drawing3.xml><?xml version="1.0" encoding="utf-8"?>
<c:userShapes xmlns:c="http://schemas.openxmlformats.org/drawingml/2006/chart">
  <cdr:relSizeAnchor xmlns:cdr="http://schemas.openxmlformats.org/drawingml/2006/chartDrawing">
    <cdr:from>
      <cdr:x>0.00629</cdr:x>
      <cdr:y>0.87037</cdr:y>
    </cdr:from>
    <cdr:to>
      <cdr:x>0.07442</cdr:x>
      <cdr:y>1</cdr:y>
    </cdr:to>
    <cdr:sp macro="" textlink="">
      <cdr:nvSpPr>
        <cdr:cNvPr id="2" name="Text Box 1"/>
        <cdr:cNvSpPr txBox="1"/>
      </cdr:nvSpPr>
      <cdr:spPr>
        <a:xfrm xmlns:a="http://schemas.openxmlformats.org/drawingml/2006/main">
          <a:off x="18107" y="1723272"/>
          <a:ext cx="196196" cy="256658"/>
        </a:xfrm>
        <a:prstGeom xmlns:a="http://schemas.openxmlformats.org/drawingml/2006/main" prst="rect">
          <a:avLst/>
        </a:prstGeom>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GB" sz="1200" b="1"/>
            <a:t>c</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87036</cdr:y>
    </cdr:from>
    <cdr:to>
      <cdr:x>0.06874</cdr:x>
      <cdr:y>1</cdr:y>
    </cdr:to>
    <cdr:sp macro="" textlink="">
      <cdr:nvSpPr>
        <cdr:cNvPr id="2" name="Text Box 1"/>
        <cdr:cNvSpPr txBox="1"/>
      </cdr:nvSpPr>
      <cdr:spPr>
        <a:xfrm xmlns:a="http://schemas.openxmlformats.org/drawingml/2006/main">
          <a:off x="-3730028" y="1723252"/>
          <a:ext cx="197953" cy="256678"/>
        </a:xfrm>
        <a:prstGeom xmlns:a="http://schemas.openxmlformats.org/drawingml/2006/main" prst="rect">
          <a:avLst/>
        </a:prstGeom>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GB" sz="1200" b="1"/>
            <a:t>d</a:t>
          </a:r>
        </a:p>
      </cdr:txBody>
    </cdr:sp>
  </cdr:relSizeAnchor>
</c:userShapes>
</file>

<file path=word/drawings/drawing5.xml><?xml version="1.0" encoding="utf-8"?>
<c:userShapes xmlns:c="http://schemas.openxmlformats.org/drawingml/2006/chart">
  <cdr:relSizeAnchor xmlns:cdr="http://schemas.openxmlformats.org/drawingml/2006/chartDrawing">
    <cdr:from>
      <cdr:x>0.43299</cdr:x>
      <cdr:y>0.0517</cdr:y>
    </cdr:from>
    <cdr:to>
      <cdr:x>0.66349</cdr:x>
      <cdr:y>0.12463</cdr:y>
    </cdr:to>
    <cdr:sp macro="" textlink="">
      <cdr:nvSpPr>
        <cdr:cNvPr id="2" name="TextBox 1"/>
        <cdr:cNvSpPr txBox="1"/>
      </cdr:nvSpPr>
      <cdr:spPr>
        <a:xfrm xmlns:a="http://schemas.openxmlformats.org/drawingml/2006/main">
          <a:off x="2494344" y="102367"/>
          <a:ext cx="1327846" cy="144396"/>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lIns="72000" tIns="0" rIns="36000" bIns="36000" rtlCol="0" anchor="ctr">
          <a:noAutofit/>
        </a:bodyPr>
        <a:lstStyle xmlns:a="http://schemas.openxmlformats.org/drawingml/2006/main"/>
        <a:p xmlns:a="http://schemas.openxmlformats.org/drawingml/2006/main">
          <a:pPr algn="l"/>
          <a:r>
            <a:rPr lang="nl-NL" sz="1000" b="0" baseline="0"/>
            <a:t>b - Anoxic </a:t>
          </a:r>
          <a:r>
            <a:rPr lang="nl-NL" sz="1000" b="0" baseline="0">
              <a:latin typeface="+mn-lt"/>
              <a:ea typeface="+mn-ea"/>
              <a:cs typeface="+mn-cs"/>
            </a:rPr>
            <a:t>container</a:t>
          </a:r>
          <a:endParaRPr lang="nl-NL" sz="1000" b="0" baseline="0"/>
        </a:p>
      </cdr:txBody>
    </cdr:sp>
  </cdr:relSizeAnchor>
</c:userShapes>
</file>

<file path=word/drawings/drawing6.xml><?xml version="1.0" encoding="utf-8"?>
<c:userShapes xmlns:c="http://schemas.openxmlformats.org/drawingml/2006/chart">
  <cdr:relSizeAnchor xmlns:cdr="http://schemas.openxmlformats.org/drawingml/2006/chartDrawing">
    <cdr:from>
      <cdr:x>0.53788</cdr:x>
      <cdr:y>0.10461</cdr:y>
    </cdr:from>
    <cdr:to>
      <cdr:x>0.53788</cdr:x>
      <cdr:y>0.73629</cdr:y>
    </cdr:to>
    <cdr:cxnSp macro="">
      <cdr:nvCxnSpPr>
        <cdr:cNvPr id="7" name="Straight Connector 6"/>
        <cdr:cNvCxnSpPr/>
      </cdr:nvCxnSpPr>
      <cdr:spPr>
        <a:xfrm xmlns:a="http://schemas.openxmlformats.org/drawingml/2006/main" flipV="1">
          <a:off x="3097550" y="214625"/>
          <a:ext cx="0" cy="1296000"/>
        </a:xfrm>
        <a:prstGeom xmlns:a="http://schemas.openxmlformats.org/drawingml/2006/main" prst="line">
          <a:avLst/>
        </a:prstGeom>
        <a:ln xmlns:a="http://schemas.openxmlformats.org/drawingml/2006/main" w="317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2711</cdr:x>
      <cdr:y>0</cdr:y>
    </cdr:from>
    <cdr:to>
      <cdr:x>0.69101</cdr:x>
      <cdr:y>0.09873</cdr:y>
    </cdr:to>
    <cdr:sp macro="" textlink="">
      <cdr:nvSpPr>
        <cdr:cNvPr id="3" name="Text Box 4"/>
        <cdr:cNvSpPr txBox="1"/>
      </cdr:nvSpPr>
      <cdr:spPr>
        <a:xfrm xmlns:a="http://schemas.openxmlformats.org/drawingml/2006/main">
          <a:off x="2459621" y="0"/>
          <a:ext cx="1519790" cy="202556"/>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l">
            <a:lnSpc>
              <a:spcPct val="100000"/>
            </a:lnSpc>
            <a:spcAft>
              <a:spcPts val="0"/>
            </a:spcAft>
          </a:pPr>
          <a:r>
            <a:rPr lang="en-GB" sz="1000" b="0">
              <a:effectLst/>
              <a:latin typeface="+mn-lt"/>
              <a:ea typeface="Calibri" panose="020F0502020204030204" pitchFamily="34" charset="0"/>
              <a:cs typeface="Times New Roman" panose="02020603050405020304" pitchFamily="18" charset="0"/>
            </a:rPr>
            <a:t>a</a:t>
          </a:r>
          <a:r>
            <a:rPr lang="en-GB" sz="1000" b="0" baseline="0">
              <a:effectLst/>
              <a:latin typeface="+mn-lt"/>
              <a:ea typeface="Calibri" panose="020F0502020204030204" pitchFamily="34" charset="0"/>
              <a:cs typeface="Times New Roman" panose="02020603050405020304" pitchFamily="18" charset="0"/>
            </a:rPr>
            <a:t> - With bio-carriers</a:t>
          </a:r>
          <a:endParaRPr lang="en-GB" sz="1000" b="0">
            <a:effectLst/>
            <a:latin typeface="+mn-lt"/>
            <a:ea typeface="Calibri" panose="020F0502020204030204" pitchFamily="34" charset="0"/>
            <a:cs typeface="Times New Roman" panose="02020603050405020304" pitchFamily="18"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53776</cdr:x>
      <cdr:y>0.11746</cdr:y>
    </cdr:from>
    <cdr:to>
      <cdr:x>0.53776</cdr:x>
      <cdr:y>0.73587</cdr:y>
    </cdr:to>
    <cdr:cxnSp macro="">
      <cdr:nvCxnSpPr>
        <cdr:cNvPr id="2" name="Straight Connector 1"/>
        <cdr:cNvCxnSpPr/>
      </cdr:nvCxnSpPr>
      <cdr:spPr>
        <a:xfrm xmlns:a="http://schemas.openxmlformats.org/drawingml/2006/main" flipV="1">
          <a:off x="3096832" y="232497"/>
          <a:ext cx="0" cy="1224000"/>
        </a:xfrm>
        <a:prstGeom xmlns:a="http://schemas.openxmlformats.org/drawingml/2006/main" prst="line">
          <a:avLst/>
        </a:prstGeom>
        <a:ln xmlns:a="http://schemas.openxmlformats.org/drawingml/2006/main" w="317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2309</cdr:x>
      <cdr:y>0.00877</cdr:y>
    </cdr:from>
    <cdr:to>
      <cdr:x>0.65221</cdr:x>
      <cdr:y>0.11405</cdr:y>
    </cdr:to>
    <cdr:sp macro="" textlink="">
      <cdr:nvSpPr>
        <cdr:cNvPr id="3" name="Text Box 4"/>
        <cdr:cNvSpPr txBox="1"/>
      </cdr:nvSpPr>
      <cdr:spPr>
        <a:xfrm xmlns:a="http://schemas.openxmlformats.org/drawingml/2006/main">
          <a:off x="2436471" y="17362"/>
          <a:ext cx="1319514" cy="208368"/>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eaLnBrk="1" fontAlgn="auto" latinLnBrk="0" hangingPunct="1">
            <a:lnSpc>
              <a:spcPct val="100000"/>
            </a:lnSpc>
            <a:spcBef>
              <a:spcPts val="0"/>
            </a:spcBef>
            <a:spcAft>
              <a:spcPts val="0"/>
            </a:spcAft>
            <a:buClrTx/>
            <a:buSzTx/>
            <a:buFontTx/>
            <a:buNone/>
            <a:tabLst/>
            <a:defRPr/>
          </a:pPr>
          <a:r>
            <a:rPr lang="en-GB" sz="1000" b="0">
              <a:effectLst/>
              <a:latin typeface="+mn-lt"/>
              <a:ea typeface="Calibri" panose="020F0502020204030204" pitchFamily="34" charset="0"/>
              <a:cs typeface="Times New Roman" panose="02020603050405020304" pitchFamily="18" charset="0"/>
            </a:rPr>
            <a:t>b</a:t>
          </a:r>
          <a:r>
            <a:rPr lang="en-GB" sz="1000" b="0" baseline="0">
              <a:effectLst/>
              <a:latin typeface="+mn-lt"/>
              <a:ea typeface="Calibri" panose="020F0502020204030204" pitchFamily="34" charset="0"/>
              <a:cs typeface="Times New Roman" panose="02020603050405020304" pitchFamily="18" charset="0"/>
            </a:rPr>
            <a:t> - With bio-carriers</a:t>
          </a:r>
          <a:endParaRPr lang="en-GB" sz="1000" b="0">
            <a:effectLst/>
            <a:latin typeface="+mn-lt"/>
            <a:ea typeface="Calibri" panose="020F0502020204030204" pitchFamily="34" charset="0"/>
            <a:cs typeface="Times New Roman" panose="02020603050405020304" pitchFamily="18" charset="0"/>
          </a:endParaRPr>
        </a:p>
        <a:p xmlns:a="http://schemas.openxmlformats.org/drawingml/2006/main">
          <a:pPr algn="l">
            <a:lnSpc>
              <a:spcPct val="100000"/>
            </a:lnSpc>
            <a:spcAft>
              <a:spcPts val="0"/>
            </a:spcAft>
          </a:pPr>
          <a:endParaRPr lang="en-GB" sz="1000" b="0">
            <a:effectLst/>
            <a:latin typeface="+mn-lt"/>
            <a:ea typeface="Calibri" panose="020F0502020204030204" pitchFamily="34" charset="0"/>
            <a:cs typeface="Times New Roman" panose="02020603050405020304" pitchFamily="18" charset="0"/>
          </a:endParaRPr>
        </a:p>
      </cdr:txBody>
    </cdr:sp>
  </cdr:relSizeAnchor>
</c:userShapes>
</file>

<file path=word/drawings/drawing8.xml><?xml version="1.0" encoding="utf-8"?>
<c:userShapes xmlns:c="http://schemas.openxmlformats.org/drawingml/2006/chart">
  <cdr:relSizeAnchor xmlns:cdr="http://schemas.openxmlformats.org/drawingml/2006/chartDrawing">
    <cdr:from>
      <cdr:x>0.53731</cdr:x>
      <cdr:y>0.10113</cdr:y>
    </cdr:from>
    <cdr:to>
      <cdr:x>0.53731</cdr:x>
      <cdr:y>0.71953</cdr:y>
    </cdr:to>
    <cdr:cxnSp macro="">
      <cdr:nvCxnSpPr>
        <cdr:cNvPr id="2" name="Straight Connector 1"/>
        <cdr:cNvCxnSpPr/>
      </cdr:nvCxnSpPr>
      <cdr:spPr>
        <a:xfrm xmlns:a="http://schemas.openxmlformats.org/drawingml/2006/main" flipV="1">
          <a:off x="3094297" y="200172"/>
          <a:ext cx="0" cy="1224000"/>
        </a:xfrm>
        <a:prstGeom xmlns:a="http://schemas.openxmlformats.org/drawingml/2006/main" prst="line">
          <a:avLst/>
        </a:prstGeom>
        <a:ln xmlns:a="http://schemas.openxmlformats.org/drawingml/2006/main" w="317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261</cdr:x>
      <cdr:y>0</cdr:y>
    </cdr:from>
    <cdr:to>
      <cdr:x>0.66628</cdr:x>
      <cdr:y>0.10527</cdr:y>
    </cdr:to>
    <cdr:sp macro="" textlink="">
      <cdr:nvSpPr>
        <cdr:cNvPr id="3" name="Text Box 4"/>
        <cdr:cNvSpPr txBox="1"/>
      </cdr:nvSpPr>
      <cdr:spPr>
        <a:xfrm xmlns:a="http://schemas.openxmlformats.org/drawingml/2006/main">
          <a:off x="2453834" y="-4948177"/>
          <a:ext cx="1383174" cy="208368"/>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lvl="0" indent="0" algn="l" defTabSz="914400" eaLnBrk="1" fontAlgn="auto" latinLnBrk="0" hangingPunct="1">
            <a:lnSpc>
              <a:spcPct val="100000"/>
            </a:lnSpc>
            <a:spcBef>
              <a:spcPts val="0"/>
            </a:spcBef>
            <a:spcAft>
              <a:spcPts val="0"/>
            </a:spcAft>
            <a:buClrTx/>
            <a:buSzTx/>
            <a:buFontTx/>
            <a:buNone/>
            <a:tabLst/>
            <a:defRPr/>
          </a:pPr>
          <a:r>
            <a:rPr lang="en-GB" sz="1000" b="0">
              <a:effectLst/>
              <a:latin typeface="+mn-lt"/>
              <a:ea typeface="Calibri" panose="020F0502020204030204" pitchFamily="34" charset="0"/>
              <a:cs typeface="Times New Roman" panose="02020603050405020304" pitchFamily="18" charset="0"/>
            </a:rPr>
            <a:t>c</a:t>
          </a:r>
          <a:r>
            <a:rPr lang="en-GB" sz="1000" b="0" baseline="0">
              <a:effectLst/>
              <a:latin typeface="+mn-lt"/>
              <a:ea typeface="Calibri" panose="020F0502020204030204" pitchFamily="34" charset="0"/>
              <a:cs typeface="Times New Roman" panose="02020603050405020304" pitchFamily="18" charset="0"/>
            </a:rPr>
            <a:t> - With bio-carriers</a:t>
          </a:r>
          <a:endParaRPr lang="en-GB" sz="1000" b="0">
            <a:effectLst/>
            <a:latin typeface="+mn-lt"/>
            <a:ea typeface="Calibri" panose="020F0502020204030204" pitchFamily="34" charset="0"/>
            <a:cs typeface="Times New Roman" panose="02020603050405020304" pitchFamily="18" charset="0"/>
          </a:endParaRPr>
        </a:p>
        <a:p xmlns:a="http://schemas.openxmlformats.org/drawingml/2006/main">
          <a:pPr algn="l">
            <a:lnSpc>
              <a:spcPct val="100000"/>
            </a:lnSpc>
            <a:spcAft>
              <a:spcPts val="0"/>
            </a:spcAft>
          </a:pPr>
          <a:endParaRPr lang="en-GB" sz="1000" b="0">
            <a:effectLst/>
            <a:latin typeface="+mn-lt"/>
            <a:ea typeface="Calibri" panose="020F0502020204030204" pitchFamily="34" charset="0"/>
            <a:cs typeface="Times New Roman" panose="02020603050405020304" pitchFamily="18" charset="0"/>
          </a:endParaRPr>
        </a:p>
      </cdr:txBody>
    </cdr:sp>
  </cdr:relSizeAnchor>
</c:userShapes>
</file>

<file path=word/drawings/drawing9.xml><?xml version="1.0" encoding="utf-8"?>
<c:userShapes xmlns:c="http://schemas.openxmlformats.org/drawingml/2006/chart">
  <cdr:relSizeAnchor xmlns:cdr="http://schemas.openxmlformats.org/drawingml/2006/chartDrawing">
    <cdr:from>
      <cdr:x>0.1258</cdr:x>
      <cdr:y>0.41139</cdr:y>
    </cdr:from>
    <cdr:to>
      <cdr:x>0.7883</cdr:x>
      <cdr:y>0.41139</cdr:y>
    </cdr:to>
    <cdr:cxnSp macro="">
      <cdr:nvCxnSpPr>
        <cdr:cNvPr id="5" name="Straight Connector 4"/>
        <cdr:cNvCxnSpPr/>
      </cdr:nvCxnSpPr>
      <cdr:spPr>
        <a:xfrm xmlns:a="http://schemas.openxmlformats.org/drawingml/2006/main">
          <a:off x="724539" y="977269"/>
          <a:ext cx="3815635" cy="0"/>
        </a:xfrm>
        <a:prstGeom xmlns:a="http://schemas.openxmlformats.org/drawingml/2006/main" prst="line">
          <a:avLst/>
        </a:prstGeom>
        <a:ln xmlns:a="http://schemas.openxmlformats.org/drawingml/2006/main" w="317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B2E9F0-85AB-4DC4-9793-4DA23FF7F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7</Pages>
  <Words>4345</Words>
  <Characters>24767</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29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nnaduzzaman - CITG</dc:creator>
  <cp:keywords/>
  <dc:description/>
  <cp:lastModifiedBy>Muhammad Annaduzzaman - CITG</cp:lastModifiedBy>
  <cp:revision>3</cp:revision>
  <dcterms:created xsi:type="dcterms:W3CDTF">2021-07-07T17:11:00Z</dcterms:created>
  <dcterms:modified xsi:type="dcterms:W3CDTF">2021-07-07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of-the-total-environment</vt:lpwstr>
  </property>
  <property fmtid="{D5CDD505-2E9C-101B-9397-08002B2CF9AE}" pid="19" name="Mendeley Recent Style Name 8_1">
    <vt:lpwstr>Science of the Total Environmen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1178ba-4035-3b2a-9e9e-520cae3743ab</vt:lpwstr>
  </property>
  <property fmtid="{D5CDD505-2E9C-101B-9397-08002B2CF9AE}" pid="24" name="Mendeley Citation Style_1">
    <vt:lpwstr>http://www.zotero.org/styles/science-of-the-total-environment</vt:lpwstr>
  </property>
</Properties>
</file>